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832564" w14:textId="0CA2C4EF" w:rsidR="00FF30DF" w:rsidRDefault="00027290" w:rsidP="00FF30DF">
      <w:pPr>
        <w:jc w:val="center"/>
        <w:rPr>
          <w:b/>
          <w:sz w:val="32"/>
          <w:szCs w:val="32"/>
        </w:rPr>
      </w:pPr>
      <w:r>
        <w:rPr>
          <w:b/>
          <w:sz w:val="32"/>
          <w:szCs w:val="32"/>
        </w:rPr>
        <w:t>The reason w</w:t>
      </w:r>
      <w:r w:rsidR="001D2C69">
        <w:rPr>
          <w:b/>
          <w:sz w:val="32"/>
          <w:szCs w:val="32"/>
        </w:rPr>
        <w:t xml:space="preserve">hy cluster validity indices </w:t>
      </w:r>
      <w:r>
        <w:rPr>
          <w:b/>
          <w:sz w:val="32"/>
          <w:szCs w:val="32"/>
        </w:rPr>
        <w:t xml:space="preserve">are </w:t>
      </w:r>
      <w:r w:rsidR="001D2C69">
        <w:rPr>
          <w:b/>
          <w:sz w:val="32"/>
          <w:szCs w:val="32"/>
        </w:rPr>
        <w:t>wrong</w:t>
      </w:r>
    </w:p>
    <w:p w14:paraId="303E5747" w14:textId="18DFB471" w:rsidR="00FF30DF" w:rsidRDefault="00FF30DF" w:rsidP="00FF30DF">
      <w:r>
        <w:t>Eugen-Richard Ardelean</w:t>
      </w:r>
      <w:r>
        <w:rPr>
          <w:vertAlign w:val="superscript"/>
        </w:rPr>
        <w:t>1</w:t>
      </w:r>
      <w:r w:rsidR="00836EF7">
        <w:rPr>
          <w:vertAlign w:val="superscript"/>
        </w:rPr>
        <w:t>,*</w:t>
      </w:r>
      <w:r>
        <w:t xml:space="preserve">, </w:t>
      </w:r>
      <w:r w:rsidR="00906798">
        <w:t>Mircea Susca</w:t>
      </w:r>
      <w:r w:rsidR="00906798">
        <w:rPr>
          <w:vertAlign w:val="superscript"/>
        </w:rPr>
        <w:t>2</w:t>
      </w:r>
      <w:r w:rsidR="00906798">
        <w:t xml:space="preserve">, </w:t>
      </w:r>
      <w:r>
        <w:t>Raluca Laura Portase</w:t>
      </w:r>
      <w:r>
        <w:rPr>
          <w:vertAlign w:val="superscript"/>
        </w:rPr>
        <w:t>1</w:t>
      </w:r>
    </w:p>
    <w:p w14:paraId="62A7127C" w14:textId="77777777" w:rsidR="00FF30DF" w:rsidRDefault="00FF30DF" w:rsidP="00FF30DF">
      <w:r>
        <w:rPr>
          <w:vertAlign w:val="superscript"/>
        </w:rPr>
        <w:t>1</w:t>
      </w:r>
      <w:r>
        <w:t>Department of Computer Science, Technical University of Cluj-Napoca, Cluj-Napoca, Romania</w:t>
      </w:r>
    </w:p>
    <w:p w14:paraId="3FE7EFB2" w14:textId="3B0466C4" w:rsidR="00906798" w:rsidRDefault="00B60379" w:rsidP="00906798">
      <w:r>
        <w:rPr>
          <w:vertAlign w:val="superscript"/>
        </w:rPr>
        <w:t>2</w:t>
      </w:r>
      <w:r w:rsidR="00906798">
        <w:t>Department of Automation, Technical University of Cluj-Napoca, Cluj-Napoca, Romania</w:t>
      </w:r>
    </w:p>
    <w:p w14:paraId="7C12F985" w14:textId="77777777" w:rsidR="00FF30DF" w:rsidRDefault="00FF30DF" w:rsidP="00FF30DF"/>
    <w:p w14:paraId="42F89CFB" w14:textId="7475D729" w:rsidR="00FF30DF" w:rsidRDefault="00FF30DF" w:rsidP="00FF30DF">
      <w:pPr>
        <w:rPr>
          <w:bCs/>
        </w:rPr>
      </w:pPr>
      <w:r>
        <w:rPr>
          <w:b/>
        </w:rPr>
        <w:t xml:space="preserve">* Corresponding authors: </w:t>
      </w:r>
      <w:hyperlink r:id="rId5" w:history="1">
        <w:r w:rsidRPr="003C7634">
          <w:rPr>
            <w:rStyle w:val="Hyperlink"/>
            <w:bCs/>
          </w:rPr>
          <w:t>ardeleaneugenrichard@gmail.com</w:t>
        </w:r>
      </w:hyperlink>
    </w:p>
    <w:p w14:paraId="56AB2F76" w14:textId="77777777" w:rsidR="00FF30DF" w:rsidRPr="00804689" w:rsidRDefault="00FF30DF" w:rsidP="00FF30DF">
      <w:pPr>
        <w:rPr>
          <w:bCs/>
        </w:rPr>
      </w:pPr>
    </w:p>
    <w:p w14:paraId="00489963" w14:textId="77777777" w:rsidR="00FF30DF" w:rsidRDefault="00FF30DF" w:rsidP="00FF30DF">
      <w:pPr>
        <w:rPr>
          <w:b/>
        </w:rPr>
      </w:pPr>
      <w:r>
        <w:rPr>
          <w:b/>
        </w:rPr>
        <w:t>ORCID Author IDs:</w:t>
      </w:r>
    </w:p>
    <w:p w14:paraId="7C31246E" w14:textId="77777777" w:rsidR="00FF30DF" w:rsidRDefault="00FF30DF" w:rsidP="00FF30DF">
      <w:pPr>
        <w:rPr>
          <w:bCs/>
        </w:rPr>
      </w:pPr>
      <w:r>
        <w:t xml:space="preserve">Eugen-Richard Ardelean: </w:t>
      </w:r>
      <w:r w:rsidRPr="00567AA9">
        <w:rPr>
          <w:bCs/>
        </w:rPr>
        <w:t>0000-0002-0098-4228</w:t>
      </w:r>
    </w:p>
    <w:p w14:paraId="5A345BFF" w14:textId="6D0994DD" w:rsidR="0075095E" w:rsidRDefault="0075095E" w:rsidP="00FF30DF">
      <w:pPr>
        <w:rPr>
          <w:bCs/>
        </w:rPr>
      </w:pPr>
      <w:r>
        <w:rPr>
          <w:bCs/>
        </w:rPr>
        <w:t xml:space="preserve">Mircea Susca: </w:t>
      </w:r>
      <w:r w:rsidRPr="0075095E">
        <w:rPr>
          <w:bCs/>
        </w:rPr>
        <w:t>0000-0001-7409-4124</w:t>
      </w:r>
    </w:p>
    <w:p w14:paraId="044F9C62" w14:textId="77777777" w:rsidR="00FF30DF" w:rsidRDefault="00FF30DF" w:rsidP="00FF30DF">
      <w:pPr>
        <w:rPr>
          <w:bCs/>
        </w:rPr>
      </w:pPr>
      <w:r>
        <w:rPr>
          <w:bCs/>
        </w:rPr>
        <w:t xml:space="preserve">Raluca Laura Portase: </w:t>
      </w:r>
      <w:r w:rsidRPr="00862540">
        <w:rPr>
          <w:bCs/>
        </w:rPr>
        <w:t>0000-0002-8985-4728</w:t>
      </w:r>
    </w:p>
    <w:p w14:paraId="0E55B7BF" w14:textId="68789F1A" w:rsidR="00FF30DF" w:rsidRDefault="00FF30DF" w:rsidP="00FF30DF"/>
    <w:p w14:paraId="40B69236" w14:textId="7FF9A800" w:rsidR="00FF30DF" w:rsidRPr="00906798" w:rsidRDefault="00FF30DF">
      <w:r w:rsidRPr="2452C7FA">
        <w:rPr>
          <w:b/>
          <w:bCs/>
        </w:rPr>
        <w:t xml:space="preserve">Abstract: </w:t>
      </w:r>
      <w:r w:rsidR="00906798">
        <w:t xml:space="preserve">Cluster validity indices, such as Silhouette, Calinski-Harabasz, and Davies-Bouldin, are consistently used to </w:t>
      </w:r>
      <w:r w:rsidR="00651A5D">
        <w:t>evaluate the performance</w:t>
      </w:r>
      <w:r w:rsidR="005C504B">
        <w:t xml:space="preserve"> of newly developed clustering algorithms and to estimate the number of clusters. </w:t>
      </w:r>
      <w:r w:rsidR="0070509A">
        <w:t xml:space="preserve">In this work, we assess the actual validity of these indices. </w:t>
      </w:r>
    </w:p>
    <w:p w14:paraId="3C17D59E" w14:textId="682830E2" w:rsidR="00FF30DF" w:rsidRPr="003B7CC5" w:rsidRDefault="00FF30DF" w:rsidP="00FF30DF">
      <w:r w:rsidRPr="009D01A1">
        <w:rPr>
          <w:b/>
          <w:bCs/>
        </w:rPr>
        <w:t>Keywords</w:t>
      </w:r>
      <w:r>
        <w:rPr>
          <w:b/>
          <w:bCs/>
        </w:rPr>
        <w:t xml:space="preserve">: </w:t>
      </w:r>
      <w:r w:rsidR="003B7CC5">
        <w:t xml:space="preserve">cluster validity index (cvi); external clustering validation index; internal clustering validation index; clustering performance metric; clustering quality; </w:t>
      </w:r>
      <w:r w:rsidR="00AB7600">
        <w:t xml:space="preserve">cluster </w:t>
      </w:r>
      <w:r w:rsidR="00C45734">
        <w:t>analysis.</w:t>
      </w:r>
      <w:r w:rsidR="00AB7600">
        <w:t xml:space="preserve"> </w:t>
      </w:r>
    </w:p>
    <w:p w14:paraId="0BEC54E4" w14:textId="77777777" w:rsidR="00612AB0" w:rsidRDefault="00612AB0"/>
    <w:p w14:paraId="7E66C30D" w14:textId="3B293B7A" w:rsidR="00FF30DF" w:rsidRDefault="00FF30DF" w:rsidP="00FF30DF">
      <w:pPr>
        <w:pStyle w:val="Heading1"/>
      </w:pPr>
      <w:r w:rsidRPr="00FF30DF">
        <w:t>Introduction</w:t>
      </w:r>
    </w:p>
    <w:p w14:paraId="35094467" w14:textId="60F4A9FC" w:rsidR="2452C7FA" w:rsidRDefault="007B3DF7" w:rsidP="00353D0E">
      <w:pPr>
        <w:pStyle w:val="Heading2"/>
      </w:pPr>
      <w:r>
        <w:t>Validation of clustering</w:t>
      </w:r>
    </w:p>
    <w:p w14:paraId="7B08AEC1" w14:textId="77ABD5CB" w:rsidR="00A47A76" w:rsidRDefault="005E7D56" w:rsidP="00A47A76">
      <w:r>
        <w:t>Clustering is the unsupervised machine learning task of grouping data points based on similarity</w:t>
      </w:r>
      <w:r w:rsidR="00A8683E">
        <w:t xml:space="preserve"> </w:t>
      </w:r>
      <w:r w:rsidR="00A8683E">
        <w:fldChar w:fldCharType="begin"/>
      </w:r>
      <w:r w:rsidR="00B11A65">
        <w:instrText xml:space="preserve"> ADDIN ZOTERO_ITEM CSL_CITATION {"citationID":"oL8rggkb","properties":{"formattedCitation":"(1)","plainCitation":"(1)","noteIndex":0},"citationItems":[{"id":1741,"uris":["http://zotero.org/users/8619560/items/E22HACSC"],"itemData":{"id":1741,"type":"book","abstract":"The leading introductory book on data mining, fully updated and revised!When Berry and Linoff wrote the first edition of Data Mining Techniques in the late 1990s, data mining was just starting to move out of the lab and into the office and has since grown to become an indispensable tool of modern business. This new editionmore than 50% new and revisedis a significant update from the previous one, and shows you how to harness the newest data mining methods and techniques to solve common business problems. The duo of unparalleled authors share invaluable advice for improving response rates to direct marketing campaigns, identifying new customer segments, and estimating credit risk. In addition, they cover more advanced topics such as preparing data for analysis and creating the necessary infrastructure for data mining at your company.Features significant updates since the previous edition and updates you on best practices for using data mining methods and techniques for solving common business problemsCovers a new data mining technique in every chapter along with clear, concise explanations on how to apply each technique immediatelyTouches on core data mining techniques, including decision trees, neural networks, collaborative filtering, association rules, link analysis, survival analysis, and moreProvides best practices for performing data mining using simple tools such as ExcelData Mining Techniques, Third Edition covers a new data mining technique with each successive chapter and then demonstrates how you can apply that technique for improved marketing, sales, and customer support to get immediate results.","edition":"3rd","ISBN":"978-0-470-65093-6","number-of-pages":"888","publisher":"Wiley Publishing","source":"ACM Digital Library","title":"Data Mining Techniques: For Marketing, Sales, and Customer Relationship Management","title-short":"Data Mining Techniques","author":[{"family":"Linoff","given":"Gordon S."},{"family":"Michael J. A. Berry","given":""}],"issued":{"date-parts":[["2011",3]]}}}],"schema":"https://github.com/citation-style-language/schema/raw/master/csl-citation.json"} </w:instrText>
      </w:r>
      <w:r w:rsidR="00A8683E">
        <w:fldChar w:fldCharType="separate"/>
      </w:r>
      <w:r w:rsidR="00A8683E" w:rsidRPr="00A8683E">
        <w:t>(1)</w:t>
      </w:r>
      <w:r w:rsidR="00A8683E">
        <w:fldChar w:fldCharType="end"/>
      </w:r>
      <w:r>
        <w:t xml:space="preserve"> with applications spanning diverse domains, such as data mining</w:t>
      </w:r>
      <w:r w:rsidR="00A8683E">
        <w:t xml:space="preserve"> </w:t>
      </w:r>
      <w:r w:rsidR="00A8683E">
        <w:fldChar w:fldCharType="begin"/>
      </w:r>
      <w:r w:rsidR="00B11A65">
        <w:instrText xml:space="preserve"> ADDIN ZOTERO_ITEM CSL_CITATION {"citationID":"UUnpzh8v","properties":{"formattedCitation":"(1)","plainCitation":"(1)","noteIndex":0},"citationItems":[{"id":1741,"uris":["http://zotero.org/users/8619560/items/E22HACSC"],"itemData":{"id":1741,"type":"book","abstract":"The leading introductory book on data mining, fully updated and revised!When Berry and Linoff wrote the first edition of Data Mining Techniques in the late 1990s, data mining was just starting to move out of the lab and into the office and has since grown to become an indispensable tool of modern business. This new editionmore than 50% new and revisedis a significant update from the previous one, and shows you how to harness the newest data mining methods and techniques to solve common business problems. The duo of unparalleled authors share invaluable advice for improving response rates to direct marketing campaigns, identifying new customer segments, and estimating credit risk. In addition, they cover more advanced topics such as preparing data for analysis and creating the necessary infrastructure for data mining at your company.Features significant updates since the previous edition and updates you on best practices for using data mining methods and techniques for solving common business problemsCovers a new data mining technique in every chapter along with clear, concise explanations on how to apply each technique immediatelyTouches on core data mining techniques, including decision trees, neural networks, collaborative filtering, association rules, link analysis, survival analysis, and moreProvides best practices for performing data mining using simple tools such as ExcelData Mining Techniques, Third Edition covers a new data mining technique with each successive chapter and then demonstrates how you can apply that technique for improved marketing, sales, and customer support to get immediate results.","edition":"3rd","ISBN":"978-0-470-65093-6","number-of-pages":"888","publisher":"Wiley Publishing","source":"ACM Digital Library","title":"Data Mining Techniques: For Marketing, Sales, and Customer Relationship Management","title-short":"Data Mining Techniques","author":[{"family":"Linoff","given":"Gordon S."},{"family":"Michael J. A. Berry","given":""}],"issued":{"date-parts":[["2011",3]]}}}],"schema":"https://github.com/citation-style-language/schema/raw/master/csl-citation.json"} </w:instrText>
      </w:r>
      <w:r w:rsidR="00A8683E">
        <w:fldChar w:fldCharType="separate"/>
      </w:r>
      <w:r w:rsidR="00A8683E" w:rsidRPr="00A8683E">
        <w:t>(1)</w:t>
      </w:r>
      <w:r w:rsidR="00A8683E">
        <w:fldChar w:fldCharType="end"/>
      </w:r>
      <w:r>
        <w:t>, pattern recognition, bioinformatics, market analysis</w:t>
      </w:r>
      <w:r w:rsidR="00A8683E">
        <w:t xml:space="preserve"> </w:t>
      </w:r>
      <w:r w:rsidR="00A8683E">
        <w:fldChar w:fldCharType="begin"/>
      </w:r>
      <w:r w:rsidR="00B11A65">
        <w:instrText xml:space="preserve"> ADDIN ZOTERO_ITEM CSL_CITATION {"citationID":"bvN9mVx4","properties":{"formattedCitation":"(1)","plainCitation":"(1)","noteIndex":0},"citationItems":[{"id":1741,"uris":["http://zotero.org/users/8619560/items/E22HACSC"],"itemData":{"id":1741,"type":"book","abstract":"The leading introductory book on data mining, fully updated and revised!When Berry and Linoff wrote the first edition of Data Mining Techniques in the late 1990s, data mining was just starting to move out of the lab and into the office and has since grown to become an indispensable tool of modern business. This new editionmore than 50% new and revisedis a significant update from the previous one, and shows you how to harness the newest data mining methods and techniques to solve common business problems. The duo of unparalleled authors share invaluable advice for improving response rates to direct marketing campaigns, identifying new customer segments, and estimating credit risk. In addition, they cover more advanced topics such as preparing data for analysis and creating the necessary infrastructure for data mining at your company.Features significant updates since the previous edition and updates you on best practices for using data mining methods and techniques for solving common business problemsCovers a new data mining technique in every chapter along with clear, concise explanations on how to apply each technique immediatelyTouches on core data mining techniques, including decision trees, neural networks, collaborative filtering, association rules, link analysis, survival analysis, and moreProvides best practices for performing data mining using simple tools such as ExcelData Mining Techniques, Third Edition covers a new data mining technique with each successive chapter and then demonstrates how you can apply that technique for improved marketing, sales, and customer support to get immediate results.","edition":"3rd","ISBN":"978-0-470-65093-6","number-of-pages":"888","publisher":"Wiley Publishing","source":"ACM Digital Library","title":"Data Mining Techniques: For Marketing, Sales, and Customer Relationship Management","title-short":"Data Mining Techniques","author":[{"family":"Linoff","given":"Gordon S."},{"family":"Michael J. A. Berry","given":""}],"issued":{"date-parts":[["2011",3]]}}}],"schema":"https://github.com/citation-style-language/schema/raw/master/csl-citation.json"} </w:instrText>
      </w:r>
      <w:r w:rsidR="00A8683E">
        <w:fldChar w:fldCharType="separate"/>
      </w:r>
      <w:r w:rsidR="00A8683E" w:rsidRPr="00A8683E">
        <w:t>(1)</w:t>
      </w:r>
      <w:r w:rsidR="00A8683E">
        <w:fldChar w:fldCharType="end"/>
      </w:r>
      <w:r>
        <w:t xml:space="preserve"> and many others. As an inherently unsupervised technique, clustering groups sets of data points without requiring prior knowledge of class labels </w:t>
      </w:r>
      <w:r>
        <w:fldChar w:fldCharType="begin"/>
      </w:r>
      <w:r w:rsidR="00B11A65">
        <w:instrText xml:space="preserve"> ADDIN ZOTERO_ITEM CSL_CITATION {"citationID":"O2TSk0j5","properties":{"formattedCitation":"(1\\uc0\\u8211{}4)","plainCitation":"(1–4)","noteIndex":0},"citationItems":[{"id":1741,"uris":["http://zotero.org/users/8619560/items/E22HACSC"],"itemData":{"id":1741,"type":"book","abstract":"The leading introductory book on data mining, fully updated and revised!When Berry and Linoff wrote the first edition of Data Mining Techniques in the late 1990s, data mining was just starting to move out of the lab and into the office and has since grown to become an indispensable tool of modern business. This new editionmore than 50% new and revisedis a significant update from the previous one, and shows you how to harness the newest data mining methods and techniques to solve common business problems. The duo of unparalleled authors share invaluable advice for improving response rates to direct marketing campaigns, identifying new customer segments, and estimating credit risk. In addition, they cover more advanced topics such as preparing data for analysis and creating the necessary infrastructure for data mining at your company.Features significant updates since the previous edition and updates you on best practices for using data mining methods and techniques for solving common business problemsCovers a new data mining technique in every chapter along with clear, concise explanations on how to apply each technique immediatelyTouches on core data mining techniques, including decision trees, neural networks, collaborative filtering, association rules, link analysis, survival analysis, and moreProvides best practices for performing data mining using simple tools such as ExcelData Mining Techniques, Third Edition covers a new data mining technique with each successive chapter and then demonstrates how you can apply that technique for improved marketing, sales, and customer support to get immediate results.","edition":"3rd","ISBN":"978-0-470-65093-6","number-of-pages":"888","publisher":"Wiley Publishing","source":"ACM Digital Library","title":"Data Mining Techniques: For Marketing, Sales, and Customer Relationship Management","title-short":"Data Mining Techniques","author":[{"family":"Linoff","given":"Gordon S."},{"family":"Michael J. A. Berry","given":""}],"issued":{"date-parts":[["2011",3]]}}},{"id":1743,"uris":["http://zotero.org/users/8619560/items/E98MYUML"],"itemData":{"id":1743,"type":"article-journal","abstract":"Cluster analysis aims at identifying groups of similar objects and, therefore helps to discover distribution of patterns and interesting correlations in large data sets. It has been subject of wide research since it arises in many application domains in engineering, business and social sciences. Especially, in the last years the availability of huge transactional and experimental data sets and the arising requirements for data mining created needs for clustering algorithms that scale and can be applied in diverse domains.","container-title":"Journal of Intelligent Information Systems","DOI":"10.1023/A:1012801612483","ISSN":"1573-7675","issue":"2","journalAbbreviation":"Journal of Intelligent Information Systems","language":"en","page":"107-145","source":"Springer Link","title":"On Clustering Validation Techniques","volume":"17","author":[{"family":"Halkidi","given":"Maria"},{"family":"Batistakis","given":"Yannis"},{"family":"Vazirgiannis","given":"Michalis"}],"issued":{"date-parts":[["2001",12,1]]}}},{"id":1815,"uris":["http://zotero.org/users/8619560/items/Q59KLY6D"],"itemData":{"id":1815,"type":"article-journal","abstract":"Clustering is an unsupervised machine learning methodology widely used in several sciences to find groups of similar patterns in complex data. The results generated by clustering algorithms generally depend on user-defined input parameters such as the number of expected clusters, which can have a great impact on the homogeneity of the identified clusters. Clustering validity indices (CVIs) are an effective method for determining the optimal number of clusters that best fit the natural partition of a dataset. They do not require any underlying assumption nor a priori knowledge about the true dataset structure. Since 1965, many cluster validity indices have been proposed in the literature and used in several different applications. In this paper, the performance of 68 cluster validity indices was evaluated on 21 real-life research and simulated datasets. CVIs were compared on the same partition for each dataset, which was searched for by the k-means clustering algorithm. Multivariate chemometric methods were applied to disclose mutual relationships among the indices and to select those that are more effective in terms of accuracy and reliability.","container-title":"Chemometrics and Intelligent Laboratory Systems","DOI":"10.1016/j.chemolab.2024.105117","ISSN":"0169-7439","journalAbbreviation":"Chemometrics and Intelligent Laboratory Systems","page":"105117","source":"ScienceDirect","title":"Extended multivariate comparison of 68 cluster validity indices. A review","volume":"251","author":[{"family":"Todeschini","given":"Roberto"},{"family":"Ballabio","given":"Davide"},{"family":"Termopoli","given":"Veronica"},{"family":"Consonni","given":"Viviana"}],"issued":{"date-parts":[["2024",8,15]]}}},{"id":1780,"uris":["http://zotero.org/users/8619560/items/LLF2YL4G"],"itemData":{"id":1780,"type":"article-journal","abstract":"Comparing two clustering results of a data set is a challenging task in cluster analysis. Many external validity measures have been proposed in the literature. A good measure should be invariant to the changes of data size, cluster size, and number of clusters. We give an overview of existing set matching indexes and analyze their properties. Set matching measures are based on matching clusters from two clusterings. We analyze the measures in three parts: 1) cluster similarity, 2) matching, and 3) overall measurement. Correction for chance is also investigated and we prove that normalized mutual information and variation of information are intrinsically corrected. We propose a new scheme of experiments based on synthetic data for evaluation of an external validity index. Accordingly, popular external indexes are evaluated and compared when applied to clusterings of different data size, cluster size, and number of clusters. The experiments show that set matching measures are clearly better than the other tested. Based on the analytical comparisons, we introduce a new index called Pair Sets Index (PSI).","container-title":"IEEE Transactions on Knowledge and Data Engineering","DOI":"10.1109/TKDE.2016.2551240","ISSN":"1558-2191","issue":"8","page":"2173-2186","source":"IEEE Xplore","title":"Set Matching Measures for External Cluster Validity","volume":"28","author":[{"family":"Rezaei","given":"Mohammad"},{"family":"Fränti","given":"Pasi"}],"issued":{"date-parts":[["2016",8]]}}}],"schema":"https://github.com/citation-style-language/schema/raw/master/csl-citation.json"} </w:instrText>
      </w:r>
      <w:r>
        <w:fldChar w:fldCharType="separate"/>
      </w:r>
      <w:r w:rsidR="009B523F" w:rsidRPr="009B523F">
        <w:t>(1–4)</w:t>
      </w:r>
      <w:r>
        <w:fldChar w:fldCharType="end"/>
      </w:r>
      <w:r>
        <w:t xml:space="preserve"> with the target of maximizing intra-cluster similarity</w:t>
      </w:r>
      <w:r w:rsidR="00C45734">
        <w:t xml:space="preserve"> </w:t>
      </w:r>
      <w:r w:rsidR="00C45734">
        <w:fldChar w:fldCharType="begin"/>
      </w:r>
      <w:r w:rsidR="00B11A65">
        <w:instrText xml:space="preserve"> ADDIN ZOTERO_ITEM CSL_CITATION {"citationID":"sxTZw7Gy","properties":{"formattedCitation":"(5)","plainCitation":"(5)","noteIndex":0},"citationItems":[{"id":1800,"uris":["http://zotero.org/users/8619560/items/LNEYSBMP"],"itemData":{"id":1800,"type":"chapter","abstract":"This chapter discusses clustering validity stage of a clustering procedure. The chapter presents methods suitable for quantitative evaluation of the results of a clustering algorithm, known under the general term cluster validity. Cluster validity can be approached in three possible directions. First is to evaluate C (where C is the clustering structure resulting from the application of a clustering algorithm on data set X) in terms of an independently drawn structure, which is imposed on X a priori and reflects intuition about the clustering structure of X. The criteria used for the evaluation of this kind are called external criteria. External criteria may be used to measure the degree to which the available data confirm a prespecified structure, without applying any clustering algorithm to X. The criteria used for this kind of evaluation are called internal criteria. Last approach is to evaluate C by comparing it with other clustering structures, resulting from the application of the same clustering algorithm, but with different parameter values, or of other clustering algorithms to X. Criteria of this kind are called relative criteria. This chapter also focuses on the definitions of internal, external, and relative criteria and the random hypotheses used in each case. Indices, adopted in the framework of external and internal criteria, are presented, and examples are provided showing the use of these indices.","container-title":"Pattern Recognition (Fourth Edition)","event-place":"Boston","ISBN":"978-1-59749-272-0","note":"DOI: 10.1016/B978-1-59749-272-0.50018-9","page":"863-913","publisher":"Academic Press","publisher-place":"Boston","source":"ScienceDirect","title":"Chapter 16 - Cluster Validity","URL":"https://www.sciencedirect.com/science/article/pii/B9781597492720500189","author":[{"family":"Theodoridis","given":"Sergios"},{"family":"Koutroumbas","given":"Konstantinos"}],"editor":[{"family":"Theodoridis","given":"Sergios"},{"family":"Koutroumbas","given":"Konstantinos"}],"accessed":{"date-parts":[["2025",11,13]]},"issued":{"date-parts":[["2009",1,1]]}}}],"schema":"https://github.com/citation-style-language/schema/raw/master/csl-citation.json"} </w:instrText>
      </w:r>
      <w:r w:rsidR="00C45734">
        <w:fldChar w:fldCharType="separate"/>
      </w:r>
      <w:r w:rsidR="009B523F" w:rsidRPr="009B523F">
        <w:t>(5)</w:t>
      </w:r>
      <w:r w:rsidR="00C45734">
        <w:fldChar w:fldCharType="end"/>
      </w:r>
      <w:r>
        <w:t xml:space="preserve"> and minimizing inter-cluster similarity</w:t>
      </w:r>
      <w:r w:rsidR="007E4B06">
        <w:t xml:space="preserve"> </w:t>
      </w:r>
      <w:r w:rsidR="007E4B06">
        <w:fldChar w:fldCharType="begin"/>
      </w:r>
      <w:r w:rsidR="00B11A65">
        <w:instrText xml:space="preserve"> ADDIN ZOTERO_ITEM CSL_CITATION {"citationID":"6DIYYQhO","properties":{"formattedCitation":"(6)","plainCitation":"(6)","noteIndex":0},"citationItems":[{"id":1742,"uris":["http://zotero.org/users/8619560/items/6UCF95I2"],"itemData":{"id":1742,"type":"article-journal","abstract":"Clustering, in data mining, is useful for discovering groups and identifying interesting distributions in the underlying data. Traditional clustering algorithms either favor clusters with spherical shapes and similar sizes, or are very fragile in the presence of outliers. We propose a new clustering algorithm called CURE that is more robust to outliers, and identifies clusters having non-spherical shapes and wide variances in size. CURE achieves this by representing each cluster by a certain fixed number of points that are generated by selecting well scattered points from the cluster and then shrinking them toward the center of the cluster by a specified fraction. Having more than one representative point per cluster allows CURE to adjust well to the geometry of non-spherical shapes and the shrinking helps to dampen the effects of outliers. To handle large databases, CURE employs a combination of random sampling and partitioning. A random sample drawn from the data set is first partitioned and each partition is partially clustered. The partial clusters are then clustered in a second pass to yield the desired clusters. Our experimental results confirm that the quality of clusters produced by CURE is much better than those found by existing algorithms. Furthermore, they demonstrate that random sampling and partitioning enable CURE to not only outperform existing algorithms but also to scale well for large databases without sacrificing clustering quality.","container-title":"SIGMOD Rec.","DOI":"10.1145/276305.276312","ISSN":"0163-5808","issue":"2","page":"73–84","source":"ACM Digital Library","title":"CURE: an efficient clustering algorithm for large databases","title-short":"CURE","volume":"27","author":[{"family":"Guha","given":"Sudipto"},{"family":"Rastogi","given":"Rajeev"},{"family":"Shim","given":"Kyuseok"}],"issued":{"date-parts":[["1998",6,1]]}}}],"schema":"https://github.com/citation-style-language/schema/raw/master/csl-citation.json"} </w:instrText>
      </w:r>
      <w:r w:rsidR="007E4B06">
        <w:fldChar w:fldCharType="separate"/>
      </w:r>
      <w:r w:rsidR="009B523F" w:rsidRPr="009B523F">
        <w:t>(6)</w:t>
      </w:r>
      <w:r w:rsidR="007E4B06">
        <w:fldChar w:fldCharType="end"/>
      </w:r>
      <w:r>
        <w:t>.</w:t>
      </w:r>
      <w:r w:rsidR="007E4B06">
        <w:t xml:space="preserve"> Due to the unsupervised nature of clustering, a significant challenge </w:t>
      </w:r>
      <w:r w:rsidR="00B36F12">
        <w:t>emerges</w:t>
      </w:r>
      <w:r w:rsidR="00F768A3">
        <w:t xml:space="preserve">, specifically </w:t>
      </w:r>
      <w:r w:rsidR="00614782">
        <w:t>determining</w:t>
      </w:r>
      <w:r w:rsidR="007E4B06">
        <w:t xml:space="preserve"> the quality of the grouping obtained</w:t>
      </w:r>
      <w:r w:rsidR="00A8683E">
        <w:t xml:space="preserve"> </w:t>
      </w:r>
      <w:r w:rsidR="00A8683E">
        <w:fldChar w:fldCharType="begin"/>
      </w:r>
      <w:r w:rsidR="00B11A65">
        <w:instrText xml:space="preserve"> ADDIN ZOTERO_ITEM CSL_CITATION {"citationID":"moZ4CV70","properties":{"formattedCitation":"(7)","plainCitation":"(7)","noteIndex":0},"citationItems":[{"id":1740,"uris":["http://zotero.org/users/8619560/items/M3KSXX6P"],"itemData":{"id":1740,"type":"article-journal","abstract":"In this paper a new cluster validity index is introduced, which assesses the average compactness and separation of fuzzy partitions generated by the fuzzy c-means algorithm. To compare the performance of this new index with a number of known validation indices, the fuzzy partitioning of two data sets was carried out. Our validation performed favorably in all studies, even in those where other validity indices failed to indicate the true number of clusters within each data set.","container-title":"Pattern Recognition Letters","DOI":"10.1016/S0167-8655(97)00168-2","ISSN":"0167-8655","issue":"3","journalAbbreviation":"Pattern Recognition Letters","page":"237-246","source":"ScienceDirect","title":"A new cluster validity index for the fuzzy &lt;i&gt;c&lt;/i&gt;-mean","volume":"19","author":[{"family":"Ramze Rezaee","given":"M."},{"family":"Lelieveldt","given":"B. P. F."},{"family":"Reiber","given":"J. H. C."}],"issued":{"date-parts":[["1998",3,1]]}}}],"schema":"https://github.com/citation-style-language/schema/raw/master/csl-citation.json"} </w:instrText>
      </w:r>
      <w:r w:rsidR="00A8683E">
        <w:fldChar w:fldCharType="separate"/>
      </w:r>
      <w:r w:rsidR="009B523F" w:rsidRPr="009B523F">
        <w:t>(7)</w:t>
      </w:r>
      <w:r w:rsidR="00A8683E">
        <w:fldChar w:fldCharType="end"/>
      </w:r>
      <w:r w:rsidR="00A8683E">
        <w:t xml:space="preserve"> as there is no knowledge of the valid relationships between data points </w:t>
      </w:r>
      <w:r w:rsidR="00A8683E">
        <w:fldChar w:fldCharType="begin"/>
      </w:r>
      <w:r w:rsidR="00B11A65">
        <w:instrText xml:space="preserve"> ADDIN ZOTERO_ITEM CSL_CITATION {"citationID":"HF34aOwb","properties":{"formattedCitation":"(1)","plainCitation":"(1)","noteIndex":0},"citationItems":[{"id":1741,"uris":["http://zotero.org/users/8619560/items/E22HACSC"],"itemData":{"id":1741,"type":"book","abstract":"The leading introductory book on data mining, fully updated and revised!When Berry and Linoff wrote the first edition of Data Mining Techniques in the late 1990s, data mining was just starting to move out of the lab and into the office and has since grown to become an indispensable tool of modern business. This new editionmore than 50% new and revisedis a significant update from the previous one, and shows you how to harness the newest data mining methods and techniques to solve common business problems. The duo of unparalleled authors share invaluable advice for improving response rates to direct marketing campaigns, identifying new customer segments, and estimating credit risk. In addition, they cover more advanced topics such as preparing data for analysis and creating the necessary infrastructure for data mining at your company.Features significant updates since the previous edition and updates you on best practices for using data mining methods and techniques for solving common business problemsCovers a new data mining technique in every chapter along with clear, concise explanations on how to apply each technique immediatelyTouches on core data mining techniques, including decision trees, neural networks, collaborative filtering, association rules, link analysis, survival analysis, and moreProvides best practices for performing data mining using simple tools such as ExcelData Mining Techniques, Third Edition covers a new data mining technique with each successive chapter and then demonstrates how you can apply that technique for improved marketing, sales, and customer support to get immediate results.","edition":"3rd","ISBN":"978-0-470-65093-6","number-of-pages":"888","publisher":"Wiley Publishing","source":"ACM Digital Library","title":"Data Mining Techniques: For Marketing, Sales, and Customer Relationship Management","title-short":"Data Mining Techniques","author":[{"family":"Linoff","given":"Gordon S."},{"family":"Michael J. A. Berry","given":""}],"issued":{"date-parts":[["2011",3]]}}}],"schema":"https://github.com/citation-style-language/schema/raw/master/csl-citation.json"} </w:instrText>
      </w:r>
      <w:r w:rsidR="00A8683E">
        <w:fldChar w:fldCharType="separate"/>
      </w:r>
      <w:r w:rsidR="00A8683E" w:rsidRPr="00A8683E">
        <w:t>(1)</w:t>
      </w:r>
      <w:r w:rsidR="00A8683E">
        <w:fldChar w:fldCharType="end"/>
      </w:r>
      <w:r w:rsidR="007E4B06">
        <w:t>.</w:t>
      </w:r>
      <w:r w:rsidR="00A47A76">
        <w:t xml:space="preserve"> </w:t>
      </w:r>
      <w:r w:rsidR="003B7CC5">
        <w:t xml:space="preserve">Clustering has been shown to be an NP-hard problem </w:t>
      </w:r>
      <w:r w:rsidR="003B7CC5">
        <w:fldChar w:fldCharType="begin"/>
      </w:r>
      <w:r w:rsidR="00B11A65">
        <w:instrText xml:space="preserve"> ADDIN ZOTERO_ITEM CSL_CITATION {"citationID":"dfR0lnPD","properties":{"formattedCitation":"(8\\uc0\\u8211{}15)","plainCitation":"(8–15)","noteIndex":0},"citationItems":[{"id":515,"uris":["http://zotero.org/users/8619560/items/86H74BLR"],"itemData":{"id":515,"type":"article-journal","abstract":"We show that k-means clustering is an NP-hard optimization problem, even if k is ﬁxed to 2.","language":"en","source":"Zotero","title":"The hardness of k-means clustering","author":[{"family":"Dasgupta","given":"Sanjoy"}]}},{"id":1790,"uris":["http://zotero.org/users/8619560/items/42NPICXT"],"itemData":{"id":1790,"type":"webpage","abstract":"$k$-means clustering is NP-hard in the worst case but previous work has shown efficient algorithms assuming the optimal $k$-means clusters are \\emph{stable} under additive or multiplicative perturbation of data. This has two caveats. First, we do not know how to efficiently verify this property of optimal solutions that are NP-hard to compute in the first place. Second, the stability assumptions required for polynomial time $k$-means algorithms are often unreasonable when compared to the ground-truth clusters in real-world data. A consequence of multiplicative perturbation resilience is \\emph{center proximity}, that is, every point is closer to the center of its own cluster than the center of any other cluster, by some multiplicative factor $\\alpha &gt; 1$. We study the problem of minimizing the Euclidean $k$-means objective only over clusterings that satisfy $\\alpha$-center proximity. We give a simple algorithm to find the optimal $\\alpha$-center-proximal $k$-means clustering in running time exponential in $k$ and $1/(\\alpha - 1)$ but linear in the number of points and the dimension. We define an analogous $\\alpha$-center proximity condition for outliers, and give similar algorithmic guarantees for $k$-means with outliers and $\\alpha$-center proximity. On the hardness side we show that for any $\\alpha' &gt; 1$, there exists an $\\alpha \\leq \\alpha'$, $(\\alpha &gt;1)$, and an $\\varepsilon_0 &gt; 0$ such that minimizing the $k$-means objective over clusterings that satisfy $\\alpha$-center proximity is NP-hard to approximate within a multiplicative $(1+\\varepsilon_0)$ factor.","container-title":"arXiv.org","language":"en","title":"On Euclidean $k$-Means Clustering with $\\alpha$-Center Proximity","URL":"https://arxiv.org/abs/1804.10827v3","author":[{"family":"Deshpande","given":"Amit"},{"family":"Louis","given":"Anand"},{"family":"Singh","given":"Apoorv Vikram"}],"accessed":{"date-parts":[["2025",11,13]]},"issued":{"date-parts":[["2018",4,28]]}}},{"id":1792,"uris":["http://zotero.org/users/8619560/items/4DQ9XQ2P"],"itemData":{"id":1792,"type":"article-journal","abstract":"In the k-means problem, we are given a finite set S of points in ℜm, and integer k≥1, and we want to find k points (centers) so as to minimize the sum of the square of the Euclidean distance of each point in S to its nearest center. We show that this well-known problem is NP-hard even for instances in the plane, answering an open question posed by Dasgupta (2007) [7].","collection-title":"Special Issue on the Workshop on Algorithms and Computation (WALCOM 2009)","container-title":"Theoretical Computer Science","DOI":"10.1016/j.tcs.2010.05.034","ISSN":"0304-3975","journalAbbreviation":"Theoretical Computer Science","page":"13-21","source":"ScienceDirect","title":"The planar k&lt;math&gt;&lt;mi is=\"true\"&gt;k&lt;/mi&gt;&lt;/math&gt;-means problem is NP-hard","volume":"442","author":[{"family":"Mahajan","given":"Meena"},{"family":"Nimbhorkar","given":"Prajakta"},{"family":"Varadarajan","given":"Kasturi"}],"issued":{"date-parts":[["2012",7,13]]}}},{"id":1739,"uris":["http://zotero.org/users/8619560/items/5E6LRZ7L"],"itemData":{"id":1739,"type":"paper-conference","abstract":"In cluster analysis, the automatic clustering problem refers to the determination of both the appropriate number of clusters and the corresponding natural partitioning. This can be addressed as an optimization problem in which a cluster validity index (CVI) is used as a fitness function to evaluate the quality of potential solutions. Different CVIs have been proposed in the literature, aiming to identify adequate cluster solutions in terms of intracluster cohesion and intercluster separation. However, it is important to identify the scenarios in which these CVIs perform well and their limitations. This paper evaluates the effectiveness of 22 different CVIs used as fitness functions in an evolutionary clustering algorithm named ACDE based on differential evolution. Several synthetic datasets are considered: linearly separable data having both well-separated and overlapped clusters, and non-linearly separable data having arbitrarily-shaped clusters. Besides, real-life datasets are also considered. The experimental results indicate that the Silhouette index consistently reached an acceptable performance in linearly separable data. Furthermore, the indices Calinski-Harabasz, Davies-Bouldin, and generalized Dunn obtained an adequate clustering performance in synthetic and real-life datasets. Notably, all the evaluated CVIs performed poorly in clustering the non-linearly separable data because of the assumptions about data distributions.","collection-title":"GECCO '21","container-title":"Proceedings of the Genetic and Evolutionary Computation Conference","DOI":"10.1145/3449639.3459341","event-place":"New York, NY, USA","ISBN":"978-1-4503-8350-9","page":"314–322","publisher":"Association for Computing Machinery","publisher-place":"New York, NY, USA","source":"ACM Digital Library","title":"A survey of cluster validity indices for automatic data clustering using differential evolution","URL":"https://doi.org/10.1145/3449639.3459341","author":[{"family":"José-García","given":"Adán"},{"family":"Gómez-Flores","given":"Wilfrido"}],"accessed":{"date-parts":[["2025",11,6]]},"issued":{"date-parts":[["2021",6,26]]}}},{"id":1795,"uris":["http://zotero.org/users/8619560/items/374LCFZX"],"itemData":{"id":1795,"type":"book","abstract":"From the Publisher: A reader-friendly introduction to the exciting, vast potential of Genetic Algorithms. The book gives readers a general understanding of the concepts underlying the technology, an insight into its perceived benefits and failings, and a clear and practical illustration of how optimization problems can be solved more efficiently using Falkenauer's new class of algorithms.","event-place":"USA","ISBN":"978-0-471-97150-4","number-of-pages":"238","publisher":"John Wiley &amp; Sons, Inc.","publisher-place":"USA","source":"ACM Digital Library","title":"Genetic Algorithms and Grouping Problems","author":[{"family":"Falkenauer","given":"Emanuel"}],"issued":{"date-parts":[["1998",6]]}}},{"id":1771,"uris":["http://zotero.org/users/8619560/items/N7QLI7XI"],"itemData":{"id":1771,"type":"article-journal","abstract":"Internal cluster validity measures (such as the Calinski–Harabasz, Dunn, or Davies–Bouldin indices) are frequently used for selecting the appropriate number of partitions a dataset should be split into. In this paper we consider what happens if we treat such indices as objective functions in unsupervised learning activities. Is the optimal grouping with regards to, say, the Silhouette index really meaningful? It turns out that many cluster (in)validity indices promote clusterings that match expert knowledge quite poorly. We also introduce a new, well-performing variant of the Dunn index that is built upon OWA operators and the near-neighbour graph so that subspaces of higher density, regardless of their shapes, can be separated from each other better.","container-title":"Information Sciences","DOI":"10.1016/j.ins.2021.10.004","ISSN":"0020-0255","journalAbbreviation":"Information Sciences","page":"620-636","source":"ScienceDirect","title":"Are cluster validity measures (in) valid?","volume":"581","author":[{"family":"Gagolewski","given":"Marek"},{"family":"Bartoszuk","given":"Maciej"},{"family":"Cena","given":"Anna"}],"issued":{"date-parts":[["2021",12,1]]}}},{"id":1796,"uris":["http://zotero.org/users/8619560/items/76VCIVKA"],"itemData":{"id":1796,"type":"article-journal","abstract":"A recent proof of NP-hardness of Euclidean sum-of-squares clustering, due to Drineas et al. (Mach. Learn. 56:9–33, 2004), is not valid. An alternate short proof is provided.","container-title":"Machine Learning","DOI":"10.1007/s10994-009-5103-0","ISSN":"1573-0565","issue":"2","journalAbbreviation":"Mach Learn","language":"en","page":"245-248","source":"Springer Link","title":"NP-hardness of Euclidean sum-of-squares clustering","volume":"75","author":[{"family":"Aloise","given":"Daniel"},{"family":"Deshpande","given":"Amit"},{"family":"Hansen","given":"Pierre"},{"family":"Popat","given":"Preyas"}],"issued":{"date-parts":[["2009",5,1]]}}},{"id":1798,"uris":["http://zotero.org/users/8619560/items/VU8H5IZK"],"itemData":{"id":1798,"type":"article-journal","abstract":"A simple (combinatorial) special case of the generalized Lloyd-Max (or quantization) problem is shown to be nondeterministic polynomial (NP)-complete. \\em A fortiori, the general problem of communication theory, in its combinatorial forms, has at least that complexity.","container-title":"IEEE Transactions on Information Theory","DOI":"10.1109/TIT.1982.1056488","ISSN":"1557-9654","issue":"2","page":"255-256","source":"IEEE Xplore","title":"The complexity of the generalized Lloyd - Max problem (Corresp.)","volume":"28","author":[{"family":"Garey","given":"M."},{"family":"Johnson","given":"D."},{"family":"Witsenhausen","given":"H."}],"issued":{"date-parts":[["1982",3]]}}}],"schema":"https://github.com/citation-style-language/schema/raw/master/csl-citation.json"} </w:instrText>
      </w:r>
      <w:r w:rsidR="003B7CC5">
        <w:fldChar w:fldCharType="separate"/>
      </w:r>
      <w:r w:rsidR="009B523F" w:rsidRPr="009B523F">
        <w:t>(8–15)</w:t>
      </w:r>
      <w:r w:rsidR="003B7CC5">
        <w:fldChar w:fldCharType="end"/>
      </w:r>
      <w:r w:rsidR="003B7CC5">
        <w:t xml:space="preserve">, as a dataset having </w:t>
      </w:r>
      <w:r w:rsidR="003B7CC5" w:rsidRPr="003B7CC5">
        <w:rPr>
          <w:i/>
          <w:iCs/>
        </w:rPr>
        <w:t>N</w:t>
      </w:r>
      <w:r w:rsidR="003B7CC5">
        <w:t xml:space="preserve"> data points and </w:t>
      </w:r>
      <w:r w:rsidR="003B7CC5">
        <w:rPr>
          <w:i/>
          <w:iCs/>
        </w:rPr>
        <w:t xml:space="preserve">K </w:t>
      </w:r>
      <w:r w:rsidR="003B7CC5">
        <w:t xml:space="preserve">clusters results in </w:t>
      </w:r>
      <w:r w:rsidR="003B7CC5">
        <w:rPr>
          <w:i/>
          <w:iCs/>
        </w:rPr>
        <w:t>K</w:t>
      </w:r>
      <w:r w:rsidR="003B7CC5" w:rsidRPr="003B7CC5">
        <w:rPr>
          <w:i/>
          <w:iCs/>
          <w:vertAlign w:val="superscript"/>
        </w:rPr>
        <w:t>N</w:t>
      </w:r>
      <w:r w:rsidR="003B7CC5">
        <w:rPr>
          <w:vertAlign w:val="superscript"/>
        </w:rPr>
        <w:t xml:space="preserve"> </w:t>
      </w:r>
      <w:r w:rsidR="003B7CC5">
        <w:t xml:space="preserve">possible clustering options </w:t>
      </w:r>
      <w:r w:rsidR="003B7CC5">
        <w:fldChar w:fldCharType="begin"/>
      </w:r>
      <w:r w:rsidR="00B11A65">
        <w:instrText xml:space="preserve"> ADDIN ZOTERO_ITEM CSL_CITATION {"citationID":"tFEi0H2K","properties":{"formattedCitation":"(8\\uc0\\u8211{}15)","plainCitation":"(8–15)","noteIndex":0},"citationItems":[{"id":515,"uris":["http://zotero.org/users/8619560/items/86H74BLR"],"itemData":{"id":515,"type":"article-journal","abstract":"We show that k-means clustering is an NP-hard optimization problem, even if k is ﬁxed to 2.","language":"en","source":"Zotero","title":"The hardness of k-means clustering","author":[{"family":"Dasgupta","given":"Sanjoy"}]}},{"id":1790,"uris":["http://zotero.org/users/8619560/items/42NPICXT"],"itemData":{"id":1790,"type":"webpage","abstract":"$k$-means clustering is NP-hard in the worst case but previous work has shown efficient algorithms assuming the optimal $k$-means clusters are \\emph{stable} under additive or multiplicative perturbation of data. This has two caveats. First, we do not know how to efficiently verify this property of optimal solutions that are NP-hard to compute in the first place. Second, the stability assumptions required for polynomial time $k$-means algorithms are often unreasonable when compared to the ground-truth clusters in real-world data. A consequence of multiplicative perturbation resilience is \\emph{center proximity}, that is, every point is closer to the center of its own cluster than the center of any other cluster, by some multiplicative factor $\\alpha &gt; 1$. We study the problem of minimizing the Euclidean $k$-means objective only over clusterings that satisfy $\\alpha$-center proximity. We give a simple algorithm to find the optimal $\\alpha$-center-proximal $k$-means clustering in running time exponential in $k$ and $1/(\\alpha - 1)$ but linear in the number of points and the dimension. We define an analogous $\\alpha$-center proximity condition for outliers, and give similar algorithmic guarantees for $k$-means with outliers and $\\alpha$-center proximity. On the hardness side we show that for any $\\alpha' &gt; 1$, there exists an $\\alpha \\leq \\alpha'$, $(\\alpha &gt;1)$, and an $\\varepsilon_0 &gt; 0$ such that minimizing the $k$-means objective over clusterings that satisfy $\\alpha$-center proximity is NP-hard to approximate within a multiplicative $(1+\\varepsilon_0)$ factor.","container-title":"arXiv.org","language":"en","title":"On Euclidean $k$-Means Clustering with $\\alpha$-Center Proximity","URL":"https://arxiv.org/abs/1804.10827v3","author":[{"family":"Deshpande","given":"Amit"},{"family":"Louis","given":"Anand"},{"family":"Singh","given":"Apoorv Vikram"}],"accessed":{"date-parts":[["2025",11,13]]},"issued":{"date-parts":[["2018",4,28]]}}},{"id":1792,"uris":["http://zotero.org/users/8619560/items/4DQ9XQ2P"],"itemData":{"id":1792,"type":"article-journal","abstract":"In the k-means problem, we are given a finite set S of points in ℜm, and integer k≥1, and we want to find k points (centers) so as to minimize the sum of the square of the Euclidean distance of each point in S to its nearest center. We show that this well-known problem is NP-hard even for instances in the plane, answering an open question posed by Dasgupta (2007) [7].","collection-title":"Special Issue on the Workshop on Algorithms and Computation (WALCOM 2009)","container-title":"Theoretical Computer Science","DOI":"10.1016/j.tcs.2010.05.034","ISSN":"0304-3975","journalAbbreviation":"Theoretical Computer Science","page":"13-21","source":"ScienceDirect","title":"The planar k&lt;math&gt;&lt;mi is=\"true\"&gt;k&lt;/mi&gt;&lt;/math&gt;-means problem is NP-hard","volume":"442","author":[{"family":"Mahajan","given":"Meena"},{"family":"Nimbhorkar","given":"Prajakta"},{"family":"Varadarajan","given":"Kasturi"}],"issued":{"date-parts":[["2012",7,13]]}}},{"id":1739,"uris":["http://zotero.org/users/8619560/items/5E6LRZ7L"],"itemData":{"id":1739,"type":"paper-conference","abstract":"In cluster analysis, the automatic clustering problem refers to the determination of both the appropriate number of clusters and the corresponding natural partitioning. This can be addressed as an optimization problem in which a cluster validity index (CVI) is used as a fitness function to evaluate the quality of potential solutions. Different CVIs have been proposed in the literature, aiming to identify adequate cluster solutions in terms of intracluster cohesion and intercluster separation. However, it is important to identify the scenarios in which these CVIs perform well and their limitations. This paper evaluates the effectiveness of 22 different CVIs used as fitness functions in an evolutionary clustering algorithm named ACDE based on differential evolution. Several synthetic datasets are considered: linearly separable data having both well-separated and overlapped clusters, and non-linearly separable data having arbitrarily-shaped clusters. Besides, real-life datasets are also considered. The experimental results indicate that the Silhouette index consistently reached an acceptable performance in linearly separable data. Furthermore, the indices Calinski-Harabasz, Davies-Bouldin, and generalized Dunn obtained an adequate clustering performance in synthetic and real-life datasets. Notably, all the evaluated CVIs performed poorly in clustering the non-linearly separable data because of the assumptions about data distributions.","collection-title":"GECCO '21","container-title":"Proceedings of the Genetic and Evolutionary Computation Conference","DOI":"10.1145/3449639.3459341","event-place":"New York, NY, USA","ISBN":"978-1-4503-8350-9","page":"314–322","publisher":"Association for Computing Machinery","publisher-place":"New York, NY, USA","source":"ACM Digital Library","title":"A survey of cluster validity indices for automatic data clustering using differential evolution","URL":"https://doi.org/10.1145/3449639.3459341","author":[{"family":"José-García","given":"Adán"},{"family":"Gómez-Flores","given":"Wilfrido"}],"accessed":{"date-parts":[["2025",11,6]]},"issued":{"date-parts":[["2021",6,26]]}}},{"id":1795,"uris":["http://zotero.org/users/8619560/items/374LCFZX"],"itemData":{"id":1795,"type":"book","abstract":"From the Publisher: A reader-friendly introduction to the exciting, vast potential of Genetic Algorithms. The book gives readers a general understanding of the concepts underlying the technology, an insight into its perceived benefits and failings, and a clear and practical illustration of how optimization problems can be solved more efficiently using Falkenauer's new class of algorithms.","event-place":"USA","ISBN":"978-0-471-97150-4","number-of-pages":"238","publisher":"John Wiley &amp; Sons, Inc.","publisher-place":"USA","source":"ACM Digital Library","title":"Genetic Algorithms and Grouping Problems","author":[{"family":"Falkenauer","given":"Emanuel"}],"issued":{"date-parts":[["1998",6]]}}},{"id":1771,"uris":["http://zotero.org/users/8619560/items/N7QLI7XI"],"itemData":{"id":1771,"type":"article-journal","abstract":"Internal cluster validity measures (such as the Calinski–Harabasz, Dunn, or Davies–Bouldin indices) are frequently used for selecting the appropriate number of partitions a dataset should be split into. In this paper we consider what happens if we treat such indices as objective functions in unsupervised learning activities. Is the optimal grouping with regards to, say, the Silhouette index really meaningful? It turns out that many cluster (in)validity indices promote clusterings that match expert knowledge quite poorly. We also introduce a new, well-performing variant of the Dunn index that is built upon OWA operators and the near-neighbour graph so that subspaces of higher density, regardless of their shapes, can be separated from each other better.","container-title":"Information Sciences","DOI":"10.1016/j.ins.2021.10.004","ISSN":"0020-0255","journalAbbreviation":"Information Sciences","page":"620-636","source":"ScienceDirect","title":"Are cluster validity measures (in) valid?","volume":"581","author":[{"family":"Gagolewski","given":"Marek"},{"family":"Bartoszuk","given":"Maciej"},{"family":"Cena","given":"Anna"}],"issued":{"date-parts":[["2021",12,1]]}}},{"id":1796,"uris":["http://zotero.org/users/8619560/items/76VCIVKA"],"itemData":{"id":1796,"type":"article-journal","abstract":"A recent proof of NP-hardness of Euclidean sum-of-squares clustering, due to Drineas et al. (Mach. Learn. 56:9–33, 2004), is not valid. An alternate short proof is provided.","container-title":"Machine Learning","DOI":"10.1007/s10994-009-5103-0","ISSN":"1573-0565","issue":"2","journalAbbreviation":"Mach Learn","language":"en","page":"245-248","source":"Springer Link","title":"NP-hardness of Euclidean sum-of-squares clustering","volume":"75","author":[{"family":"Aloise","given":"Daniel"},{"family":"Deshpande","given":"Amit"},{"family":"Hansen","given":"Pierre"},{"family":"Popat","given":"Preyas"}],"issued":{"date-parts":[["2009",5,1]]}}},{"id":1798,"uris":["http://zotero.org/users/8619560/items/VU8H5IZK"],"itemData":{"id":1798,"type":"article-journal","abstract":"A simple (combinatorial) special case of the generalized Lloyd-Max (or quantization) problem is shown to be nondeterministic polynomial (NP)-complete. \\em A fortiori, the general problem of communication theory, in its combinatorial forms, has at least that complexity.","container-title":"IEEE Transactions on Information Theory","DOI":"10.1109/TIT.1982.1056488","ISSN":"1557-9654","issue":"2","page":"255-256","source":"IEEE Xplore","title":"The complexity of the generalized Lloyd - Max problem (Corresp.)","volume":"28","author":[{"family":"Garey","given":"M."},{"family":"Johnson","given":"D."},{"family":"Witsenhausen","given":"H."}],"issued":{"date-parts":[["1982",3]]}}}],"schema":"https://github.com/citation-style-language/schema/raw/master/csl-citation.json"} </w:instrText>
      </w:r>
      <w:r w:rsidR="003B7CC5">
        <w:fldChar w:fldCharType="separate"/>
      </w:r>
      <w:r w:rsidR="009B523F" w:rsidRPr="009B523F">
        <w:t>(8–15)</w:t>
      </w:r>
      <w:r w:rsidR="003B7CC5">
        <w:fldChar w:fldCharType="end"/>
      </w:r>
      <w:r w:rsidR="003B7CC5">
        <w:t xml:space="preserve">. </w:t>
      </w:r>
      <w:r w:rsidR="00A47A76">
        <w:t xml:space="preserve">Moreover, </w:t>
      </w:r>
      <w:r w:rsidR="00A47A76" w:rsidRPr="00A47A76">
        <w:rPr>
          <w:color w:val="000000" w:themeColor="text1"/>
        </w:rPr>
        <w:t xml:space="preserve">the performance of any clustering algorithm can be affected by several factors: dataset size, cluster overlap, cluster imbalance, dimensionality, and number of clusters </w:t>
      </w:r>
      <w:r w:rsidR="00A47A76" w:rsidRPr="00A47A76">
        <w:rPr>
          <w:color w:val="000000" w:themeColor="text1"/>
        </w:rPr>
        <w:fldChar w:fldCharType="begin"/>
      </w:r>
      <w:r w:rsidR="00B11A65">
        <w:rPr>
          <w:color w:val="000000" w:themeColor="text1"/>
        </w:rPr>
        <w:instrText xml:space="preserve"> ADDIN ZOTERO_ITEM CSL_CITATION {"citationID":"nGublXTu","properties":{"formattedCitation":"(16,17)","plainCitation":"(16,17)","noteIndex":0},"citationItems":[{"id":1737,"uris":["http://zotero.org/users/8619560/items/FCVIBJA7"],"itemData":{"id":1737,"type":"article-journal","abstract":"K-Means is a well-established clustering algorithm widely used in data analysis and various real-world applications. However, its requirement for a predefined number of clusters limits its effectiveness in automatic clustering tasks. To address this, metaheuristic optimisation algorithms have been integrated into K-Means, leading to the development of Evolutionary K-Means clustering approaches. These methods often rely on internal validity indices as fitness functions to automatically determine both the optimal number of clusters and the clustering configuration. However, the effectiveness of internal validity indices is often data-dependent, as most are tailored to specific data characteristics. Consequently, the choice of validity index can significantly influence clustering outcomes. This study evaluates the performance of fifteen internal validity indices within the Enhanced Firefly Algorithm-K-Means (FA-K-Means) framework, an evolutionary approach that integrates Firefly metaheuristics with the classical K-Means algorithm. The performance of each index is assessed across a diverse collection of real-life and synthetic datasets with varying structures. The results reveal that the Calinski-Harabasz (CH) and Silhouette indices consistently outperform others, offering more reliable clustering performance. These findings provide practical guidance for selecting appropriate fitness functions in Evolutionary K-Means algorithms for automatic clustering tasks.","container-title":"Scientific Reports","DOI":"10.1038/s41598-025-08473-6","ISSN":"2045-2322","issue":"1","journalAbbreviation":"Sci Rep","language":"en","license":"2025 The Author(s)","note":"publisher: Nature Publishing Group","page":"21842","source":"www.nature.com","title":"Benchmarking validity indices for evolutionary K-means clustering performance","volume":"15","author":[{"family":"Ikotun","given":"Abiodun M."},{"family":"Habyarimana","given":"Faustin"},{"family":"Ezugwu","given":"Absalom E."}],"issued":{"date-parts":[["2025",7,1]]}}},{"id":1738,"uris":["http://zotero.org/users/8619560/items/2H7Y95ZQ"],"itemData":{"id":1738,"type":"article-journal","abstract":"Data clustering involves identifying latent similarities within a dataset and organizing them into clusters or groups. The outcomes of various clustering algorithms differ as they are susceptible to the intrinsic characteristics of the original dataset, including noise and dimensionality. The effectiveness of such clustering procedures directly impacts the homogeneity of clusters, underscoring the significance of evaluating algorithmic outcomes. Consequently, the assessment of clustering quality presents a significant and complex endeavor. A pivotal aspect affecting clustering validation is the cluster validity metric, which aids in determining the optimal number of clusters. The main goal of this study is to comprehensively review and explain the mathematical operation of internal and external cluster validity indices, but not all, to categorize these indices and to brainstorm suggestions for future advancement of clustering validation research. In addition, we review and evaluate the performance of internal and external clustering validation indices on the most common clustering algorithms, such as the evolutionary clustering algorithm star (ECA*). Finally, we suggest a classification framework for examining the functionality of both internal and external clustering validation measures regarding their ideal values, user-friendliness, responsiveness to input data, and appropriateness across various fields. This classification aids researchers in selecting the appropriate clustering validation measure to suit their specific requirements.","container-title":"Neurocomputing","DOI":"10.1016/j.neucom.2024.128198","ISSN":"0925-2312","journalAbbreviation":"Neurocomputing","page":"128198","source":"ScienceDirect","title":"From A-to-Z review of clustering validation indices","volume":"601","author":[{"family":"Hassan","given":"Bryar A."},{"family":"Tayfor","given":"Noor Bahjat"},{"family":"Hassan","given":"Alla A."},{"family":"Ahmed","given":"Aram M."},{"family":"Rashid","given":"Tarik A."},{"family":"Abdalla","given":"Naz N."}],"issued":{"date-parts":[["2024",10,7]]}}}],"schema":"https://github.com/citation-style-language/schema/raw/master/csl-citation.json"} </w:instrText>
      </w:r>
      <w:r w:rsidR="00A47A76" w:rsidRPr="00A47A76">
        <w:rPr>
          <w:color w:val="000000" w:themeColor="text1"/>
        </w:rPr>
        <w:fldChar w:fldCharType="separate"/>
      </w:r>
      <w:r w:rsidR="009B523F" w:rsidRPr="009B523F">
        <w:t>(16,17)</w:t>
      </w:r>
      <w:r w:rsidR="00A47A76" w:rsidRPr="00A47A76">
        <w:rPr>
          <w:color w:val="000000" w:themeColor="text1"/>
        </w:rPr>
        <w:fldChar w:fldCharType="end"/>
      </w:r>
      <w:r w:rsidR="00A47A76" w:rsidRPr="00A47A76">
        <w:rPr>
          <w:color w:val="000000" w:themeColor="text1"/>
        </w:rPr>
        <w:t>.</w:t>
      </w:r>
    </w:p>
    <w:p w14:paraId="53601F1B" w14:textId="172509AB" w:rsidR="005E7D56" w:rsidRDefault="005E7D56" w:rsidP="005E7D56"/>
    <w:p w14:paraId="2393CF44" w14:textId="74C92B24" w:rsidR="000D030A" w:rsidRDefault="00C742EE" w:rsidP="00864C9A">
      <w:pPr>
        <w:rPr>
          <w:color w:val="EE0000"/>
        </w:rPr>
      </w:pPr>
      <w:r>
        <w:lastRenderedPageBreak/>
        <w:t>The most common option to determine the performance of a clustering algorithm is through Cluster Validity Indices (CVIs)</w:t>
      </w:r>
      <w:r w:rsidR="00864C9A">
        <w:t xml:space="preserve"> </w:t>
      </w:r>
      <w:r w:rsidR="00864C9A">
        <w:fldChar w:fldCharType="begin"/>
      </w:r>
      <w:r w:rsidR="00B11A65">
        <w:instrText xml:space="preserve"> ADDIN ZOTERO_ITEM CSL_CITATION {"citationID":"T2b1hS4r","properties":{"formattedCitation":"(2,5,11,13,16\\uc0\\u8211{}21)","plainCitation":"(2,5,11,13,16–21)","noteIndex":0},"citationItems":[{"id":1743,"uris":["http://zotero.org/users/8619560/items/E98MYUML"],"itemData":{"id":1743,"type":"article-journal","abstract":"Cluster analysis aims at identifying groups of similar objects and, therefore helps to discover distribution of patterns and interesting correlations in large data sets. It has been subject of wide research since it arises in many application domains in engineering, business and social sciences. Especially, in the last years the availability of huge transactional and experimental data sets and the arising requirements for data mining created needs for clustering algorithms that scale and can be applied in diverse domains.","container-title":"Journal of Intelligent Information Systems","DOI":"10.1023/A:1012801612483","ISSN":"1573-7675","issue":"2","journalAbbreviation":"Journal of Intelligent Information Systems","language":"en","page":"107-145","source":"Springer Link","title":"On Clustering Validation Techniques","volume":"17","author":[{"family":"Halkidi","given":"Maria"},{"family":"Batistakis","given":"Yannis"},{"family":"Vazirgiannis","given":"Michalis"}],"issued":{"date-parts":[["2001",12,1]]}}},{"id":1739,"uris":["http://zotero.org/users/8619560/items/5E6LRZ7L"],"itemData":{"id":1739,"type":"paper-conference","abstract":"In cluster analysis, the automatic clustering problem refers to the determination of both the appropriate number of clusters and the corresponding natural partitioning. This can be addressed as an optimization problem in which a cluster validity index (CVI) is used as a fitness function to evaluate the quality of potential solutions. Different CVIs have been proposed in the literature, aiming to identify adequate cluster solutions in terms of intracluster cohesion and intercluster separation. However, it is important to identify the scenarios in which these CVIs perform well and their limitations. This paper evaluates the effectiveness of 22 different CVIs used as fitness functions in an evolutionary clustering algorithm named ACDE based on differential evolution. Several synthetic datasets are considered: linearly separable data having both well-separated and overlapped clusters, and non-linearly separable data having arbitrarily-shaped clusters. Besides, real-life datasets are also considered. The experimental results indicate that the Silhouette index consistently reached an acceptable performance in linearly separable data. Furthermore, the indices Calinski-Harabasz, Davies-Bouldin, and generalized Dunn obtained an adequate clustering performance in synthetic and real-life datasets. Notably, all the evaluated CVIs performed poorly in clustering the non-linearly separable data because of the assumptions about data distributions.","collection-title":"GECCO '21","container-title":"Proceedings of the Genetic and Evolutionary Computation Conference","DOI":"10.1145/3449639.3459341","event-place":"New York, NY, USA","ISBN":"978-1-4503-8350-9","page":"314–322","publisher":"Association for Computing Machinery","publisher-place":"New York, NY, USA","source":"ACM Digital Library","title":"A survey of cluster validity indices for automatic data clustering using differential evolution","URL":"https://doi.org/10.1145/3449639.3459341","author":[{"family":"José-García","given":"Adán"},{"family":"Gómez-Flores","given":"Wilfrido"}],"accessed":{"date-parts":[["2025",11,6]]},"issued":{"date-parts":[["2021",6,26]]}}},{"id":1771,"uris":["http://zotero.org/users/8619560/items/N7QLI7XI"],"itemData":{"id":1771,"type":"article-journal","abstract":"Internal cluster validity measures (such as the Calinski–Harabasz, Dunn, or Davies–Bouldin indices) are frequently used for selecting the appropriate number of partitions a dataset should be split into. In this paper we consider what happens if we treat such indices as objective functions in unsupervised learning activities. Is the optimal grouping with regards to, say, the Silhouette index really meaningful? It turns out that many cluster (in)validity indices promote clusterings that match expert knowledge quite poorly. We also introduce a new, well-performing variant of the Dunn index that is built upon OWA operators and the near-neighbour graph so that subspaces of higher density, regardless of their shapes, can be separated from each other better.","container-title":"Information Sciences","DOI":"10.1016/j.ins.2021.10.004","ISSN":"0020-0255","journalAbbreviation":"Information Sciences","page":"620-636","source":"ScienceDirect","title":"Are cluster validity measures (in) valid?","volume":"581","author":[{"family":"Gagolewski","given":"Marek"},{"family":"Bartoszuk","given":"Maciej"},{"family":"Cena","given":"Anna"}],"issued":{"date-parts":[["2021",12,1]]}}},{"id":1737,"uris":["http://zotero.org/users/8619560/items/FCVIBJA7"],"itemData":{"id":1737,"type":"article-journal","abstract":"K-Means is a well-established clustering algorithm widely used in data analysis and various real-world applications. However, its requirement for a predefined number of clusters limits its effectiveness in automatic clustering tasks. To address this, metaheuristic optimisation algorithms have been integrated into K-Means, leading to the development of Evolutionary K-Means clustering approaches. These methods often rely on internal validity indices as fitness functions to automatically determine both the optimal number of clusters and the clustering configuration. However, the effectiveness of internal validity indices is often data-dependent, as most are tailored to specific data characteristics. Consequently, the choice of validity index can significantly influence clustering outcomes. This study evaluates the performance of fifteen internal validity indices within the Enhanced Firefly Algorithm-K-Means (FA-K-Means) framework, an evolutionary approach that integrates Firefly metaheuristics with the classical K-Means algorithm. The performance of each index is assessed across a diverse collection of real-life and synthetic datasets with varying structures. The results reveal that the Calinski-Harabasz (CH) and Silhouette indices consistently outperform others, offering more reliable clustering performance. These findings provide practical guidance for selecting appropriate fitness functions in Evolutionary K-Means algorithms for automatic clustering tasks.","container-title":"Scientific Reports","DOI":"10.1038/s41598-025-08473-6","ISSN":"2045-2322","issue":"1","journalAbbreviation":"Sci Rep","language":"en","license":"2025 The Author(s)","note":"publisher: Nature Publishing Group","page":"21842","source":"www.nature.com","title":"Benchmarking validity indices for evolutionary K-means clustering performance","volume":"15","author":[{"family":"Ikotun","given":"Abiodun M."},{"family":"Habyarimana","given":"Faustin"},{"family":"Ezugwu","given":"Absalom E."}],"issued":{"date-parts":[["2025",7,1]]}}},{"id":1738,"uris":["http://zotero.org/users/8619560/items/2H7Y95ZQ"],"itemData":{"id":1738,"type":"article-journal","abstract":"Data clustering involves identifying latent similarities within a dataset and organizing them into clusters or groups. The outcomes of various clustering algorithms differ as they are susceptible to the intrinsic characteristics of the original dataset, including noise and dimensionality. The effectiveness of such clustering procedures directly impacts the homogeneity of clusters, underscoring the significance of evaluating algorithmic outcomes. Consequently, the assessment of clustering quality presents a significant and complex endeavor. A pivotal aspect affecting clustering validation is the cluster validity metric, which aids in determining the optimal number of clusters. The main goal of this study is to comprehensively review and explain the mathematical operation of internal and external cluster validity indices, but not all, to categorize these indices and to brainstorm suggestions for future advancement of clustering validation research. In addition, we review and evaluate the performance of internal and external clustering validation indices on the most common clustering algorithms, such as the evolutionary clustering algorithm star (ECA*). Finally, we suggest a classification framework for examining the functionality of both internal and external clustering validation measures regarding their ideal values, user-friendliness, responsiveness to input data, and appropriateness across various fields. This classification aids researchers in selecting the appropriate clustering validation measure to suit their specific requirements.","container-title":"Neurocomputing","DOI":"10.1016/j.neucom.2024.128198","ISSN":"0925-2312","journalAbbreviation":"Neurocomputing","page":"128198","source":"ScienceDirect","title":"From A-to-Z review of clustering validation indices","volume":"601","author":[{"family":"Hassan","given":"Bryar A."},{"family":"Tayfor","given":"Noor Bahjat"},{"family":"Hassan","given":"Alla A."},{"family":"Ahmed","given":"Aram M."},{"family":"Rashid","given":"Tarik A."},{"family":"Abdalla","given":"Naz N."}],"issued":{"date-parts":[["2024",10,7]]}}},{"id":1769,"uris":["http://zotero.org/users/8619560/items/8HPDLECS"],"itemData":{"id":1769,"type":"article-journal","abstract":"In this article, we evaluate the performance of three clustering algorithms, hard K-Means, single linkage, and a simulated annealing (SA) based technique, in conjunction with four cluster validity indices, namely Davies-Bouldin index, Dunn's index, Calinski-Harabasz index, and a recently developed index I. Based on a relation between the index I and the Dunn's index, a lower bound of the value of the former is theoretically estimated in order to get unique hard K-partition when the data set has distinct substructures. The effectiveness of the different validity indices and clustering methods in automatically evolving the appropriate number of clusters is demonstrated experimentally for both artificial and real-life data sets with the number of clusters varying from two to ten. Once the appropriate number of clusters is determined, the SA-based clustering technique is used for proper partitioning of the data into the said number of clusters.","container-title":"IEEE Transactions on Pattern Analysis and Machine Intelligence","DOI":"10.1109/TPAMI.2002.1114856","ISSN":"1939-3539","issue":"12","page":"1650-1654","source":"IEEE Xplore","title":"Performance evaluation of some clustering algorithms and validity indices","volume":"24","author":[{"family":"Maulik","given":"U."},{"family":"Bandyopadhyay","given":"S."}],"issued":{"date-parts":[["2002",12]]}}},{"id":1768,"uris":["http://zotero.org/users/8619560/items/325A6ED5"],"itemData":{"id":1768,"type":"article-journal","abstract":"A Monte Carlo evaluation of 30 procedures for determining the number of clusters was conducted on artificial data sets which contained either 2, 3, 4, or 5 distinct nonoverlapping clusters. To provide a variety of clustering solutions, the data sets were analyzed by four hierarchical clustering methods. External criterion measures indicated excellent recovery of the true cluster structure by the methods at the correct hierarchy level. Thus, the clustering present in the data was quite strong. The simulation results for the stopping rules revealed a wide range in their ability to determine the correct number of clusters in the data. Several procedures worked fairly well, whereas others performed rather poorly. Thus, the latter group of rules would appear to have little validity, particularly for data sets containing distinct clusters. Applied researchers are urged to select one or more of the better criteria. However, users are cautioned that the performance of some of the criteria may be data dependent.","container-title":"Psychometrika","DOI":"10.1007/BF02294245","ISSN":"1860-0980","issue":"2","journalAbbreviation":"Psychometrika","language":"en","page":"159-179","source":"Springer Link","title":"An examination of procedures for determining the number of clusters in a data set","volume":"50","author":[{"family":"Milligan","given":"Glenn W."},{"family":"Cooper","given":"Martha C."}],"issued":{"date-parts":[["1985",6,1]]}}},{"id":1272,"uris":["http://zotero.org/users/8619560/items/PLEWYDK7"],"itemData":{"id":1272,"type":"article-journal","abstract":"The validation of the results obtained by clustering algorithms is a fundamental part of the clustering process. The most used approaches for cluster validation are based on internal cluster validity indices. Although many indices have been proposed, there is no recent extensive comparative study of their performance. In this paper we show the results of an experimental work that compares 30 cluster validity indices in many different environments with different characteristics. These results can serve as a guideline for selecting the most suitable index for each possible application and provide a deep insight into the performance differences between the currently available indices.","container-title":"Pattern Recognition","DOI":"10.1016/j.patcog.2012.07.021","ISSN":"0031-3203","issue":"1","journalAbbreviation":"Pattern Recognition","page":"243-256","source":"ScienceDirect","title":"An extensive comparative study of cluster validity indices","volume":"46","author":[{"family":"Arbelaitz","given":"Olatz"},{"family":"Gurrutxaga","given":"Ibai"},{"family":"Muguerza","given":"Javier"},{"family":"Pérez","given":"Jesús M."},{"family":"Perona","given":"Iñigo"}],"issued":{"date-parts":[["2013",1,1]]}}},{"id":1736,"uris":["http://zotero.org/users/8619560/items/DF7IWYLH"],"itemData":{"id":1736,"type":"article-journal","abstract":"The Cluster Validity Index is an integral part of clustering algorithms. It evaluates inter-cluster separation and intra-cluster cohesion of candidate clusters to determine the quality of potential solutions. Several cluster validity indices have been suggested for both classical clustering algorithms and automatic metaheuristic-based clustering algorithms. Different cluster validity indices exhibit different characteristics based on the mathematical models they employ in determining the values for the various cluster attributes. Metaheuristic-based automatic clustering algorithms use cluster validity index as a fitness function in its optimization procedure to evaluate the candidate cluster solution's quality. A systematic review of the cluster validity indices used as fitness functions in metaheuristic-based automatic clustering algorithms is presented in this study. Identifying, reporting, and analysing various cluster validity indices is important in classifying the best CVIs for optimum performance of a metaheuristic-based automatic clustering algorithm. This review also includes an experimental study on the performance of some common cluster validity indices on some synthetic datasets with varied characteristics as well as real-life datasets using the SOSK-means automatic clustering algorithm. This review aims to assist researchers in identifying and selecting the most suitable cluster validity indices (CVIs) for their specific application areas.","container-title":"Heliyon","DOI":"10.1016/j.heliyon.2025.e41953","ISSN":"2405-8440","issue":"2","journalAbbreviation":"Heliyon","page":"e41953","source":"ScienceDirect","title":"Cluster validity indices for automatic clustering: A comprehensive review","title-short":"Cluster validity indices for automatic clustering","volume":"11","author":[{"family":"Ikotun","given":"Abiodun M."},{"family":"Habyarimana","given":"Faustin"},{"family":"Ezugwu","given":"Absalom E."}],"issued":{"date-parts":[["2025",1,30]]}}},{"id":1800,"uris":["http://zotero.org/users/8619560/items/LNEYSBMP"],"itemData":{"id":1800,"type":"chapter","abstract":"This chapter discusses clustering validity stage of a clustering procedure. The chapter presents methods suitable for quantitative evaluation of the results of a clustering algorithm, known under the general term cluster validity. Cluster validity can be approached in three possible directions. First is to evaluate C (where C is the clustering structure resulting from the application of a clustering algorithm on data set X) in terms of an independently drawn structure, which is imposed on X a priori and reflects intuition about the clustering structure of X. The criteria used for the evaluation of this kind are called external criteria. External criteria may be used to measure the degree to which the available data confirm a prespecified structure, without applying any clustering algorithm to X. The criteria used for this kind of evaluation are called internal criteria. Last approach is to evaluate C by comparing it with other clustering structures, resulting from the application of the same clustering algorithm, but with different parameter values, or of other clustering algorithms to X. Criteria of this kind are called relative criteria. This chapter also focuses on the definitions of internal, external, and relative criteria and the random hypotheses used in each case. Indices, adopted in the framework of external and internal criteria, are presented, and examples are provided showing the use of these indices.","container-title":"Pattern Recognition (Fourth Edition)","event-place":"Boston","ISBN":"978-1-59749-272-0","note":"DOI: 10.1016/B978-1-59749-272-0.50018-9","page":"863-913","publisher":"Academic Press","publisher-place":"Boston","source":"ScienceDirect","title":"Chapter 16 - Cluster Validity","URL":"https://www.sciencedirect.com/science/article/pii/B9781597492720500189","author":[{"family":"Theodoridis","given":"Sergios"},{"family":"Koutroumbas","given":"Konstantinos"}],"editor":[{"family":"Theodoridis","given":"Sergios"},{"family":"Koutroumbas","given":"Konstantinos"}],"accessed":{"date-parts":[["2025",11,13]]},"issued":{"date-parts":[["2009",1,1]]}}}],"schema":"https://github.com/citation-style-language/schema/raw/master/csl-citation.json"} </w:instrText>
      </w:r>
      <w:r w:rsidR="00864C9A">
        <w:fldChar w:fldCharType="separate"/>
      </w:r>
      <w:r w:rsidR="009B523F" w:rsidRPr="009B523F">
        <w:t>(2,5,11,13,16–21)</w:t>
      </w:r>
      <w:r w:rsidR="00864C9A">
        <w:fldChar w:fldCharType="end"/>
      </w:r>
      <w:r>
        <w:t xml:space="preserve">. </w:t>
      </w:r>
      <w:r w:rsidR="00864C9A">
        <w:t xml:space="preserve">The evaluation of the results of clustering has received considerable attention along the years and it is still a relevant question today </w:t>
      </w:r>
      <w:r w:rsidR="00864C9A">
        <w:fldChar w:fldCharType="begin"/>
      </w:r>
      <w:r w:rsidR="00B11A65">
        <w:instrText xml:space="preserve"> ADDIN ZOTERO_ITEM CSL_CITATION {"citationID":"OFqCEQVF","properties":{"formattedCitation":"(11,13,16,17)","plainCitation":"(11,13,16,17)","noteIndex":0},"citationItems":[{"id":1737,"uris":["http://zotero.org/users/8619560/items/FCVIBJA7"],"itemData":{"id":1737,"type":"article-journal","abstract":"K-Means is a well-established clustering algorithm widely used in data analysis and various real-world applications. However, its requirement for a predefined number of clusters limits its effectiveness in automatic clustering tasks. To address this, metaheuristic optimisation algorithms have been integrated into K-Means, leading to the development of Evolutionary K-Means clustering approaches. These methods often rely on internal validity indices as fitness functions to automatically determine both the optimal number of clusters and the clustering configuration. However, the effectiveness of internal validity indices is often data-dependent, as most are tailored to specific data characteristics. Consequently, the choice of validity index can significantly influence clustering outcomes. This study evaluates the performance of fifteen internal validity indices within the Enhanced Firefly Algorithm-K-Means (FA-K-Means) framework, an evolutionary approach that integrates Firefly metaheuristics with the classical K-Means algorithm. The performance of each index is assessed across a diverse collection of real-life and synthetic datasets with varying structures. The results reveal that the Calinski-Harabasz (CH) and Silhouette indices consistently outperform others, offering more reliable clustering performance. These findings provide practical guidance for selecting appropriate fitness functions in Evolutionary K-Means algorithms for automatic clustering tasks.","container-title":"Scientific Reports","DOI":"10.1038/s41598-025-08473-6","ISSN":"2045-2322","issue":"1","journalAbbreviation":"Sci Rep","language":"en","license":"2025 The Author(s)","note":"publisher: Nature Publishing Group","page":"21842","source":"www.nature.com","title":"Benchmarking validity indices for evolutionary K-means clustering performance","volume":"15","author":[{"family":"Ikotun","given":"Abiodun M."},{"family":"Habyarimana","given":"Faustin"},{"family":"Ezugwu","given":"Absalom E."}],"issued":{"date-parts":[["2025",7,1]]}}},{"id":1738,"uris":["http://zotero.org/users/8619560/items/2H7Y95ZQ"],"itemData":{"id":1738,"type":"article-journal","abstract":"Data clustering involves identifying latent similarities within a dataset and organizing them into clusters or groups. The outcomes of various clustering algorithms differ as they are susceptible to the intrinsic characteristics of the original dataset, including noise and dimensionality. The effectiveness of such clustering procedures directly impacts the homogeneity of clusters, underscoring the significance of evaluating algorithmic outcomes. Consequently, the assessment of clustering quality presents a significant and complex endeavor. A pivotal aspect affecting clustering validation is the cluster validity metric, which aids in determining the optimal number of clusters. The main goal of this study is to comprehensively review and explain the mathematical operation of internal and external cluster validity indices, but not all, to categorize these indices and to brainstorm suggestions for future advancement of clustering validation research. In addition, we review and evaluate the performance of internal and external clustering validation indices on the most common clustering algorithms, such as the evolutionary clustering algorithm star (ECA*). Finally, we suggest a classification framework for examining the functionality of both internal and external clustering validation measures regarding their ideal values, user-friendliness, responsiveness to input data, and appropriateness across various fields. This classification aids researchers in selecting the appropriate clustering validation measure to suit their specific requirements.","container-title":"Neurocomputing","DOI":"10.1016/j.neucom.2024.128198","ISSN":"0925-2312","journalAbbreviation":"Neurocomputing","page":"128198","source":"ScienceDirect","title":"From A-to-Z review of clustering validation indices","volume":"601","author":[{"family":"Hassan","given":"Bryar A."},{"family":"Tayfor","given":"Noor Bahjat"},{"family":"Hassan","given":"Alla A."},{"family":"Ahmed","given":"Aram M."},{"family":"Rashid","given":"Tarik A."},{"family":"Abdalla","given":"Naz N."}],"issued":{"date-parts":[["2024",10,7]]}}},{"id":1771,"uris":["http://zotero.org/users/8619560/items/N7QLI7XI"],"itemData":{"id":1771,"type":"article-journal","abstract":"Internal cluster validity measures (such as the Calinski–Harabasz, Dunn, or Davies–Bouldin indices) are frequently used for selecting the appropriate number of partitions a dataset should be split into. In this paper we consider what happens if we treat such indices as objective functions in unsupervised learning activities. Is the optimal grouping with regards to, say, the Silhouette index really meaningful? It turns out that many cluster (in)validity indices promote clusterings that match expert knowledge quite poorly. We also introduce a new, well-performing variant of the Dunn index that is built upon OWA operators and the near-neighbour graph so that subspaces of higher density, regardless of their shapes, can be separated from each other better.","container-title":"Information Sciences","DOI":"10.1016/j.ins.2021.10.004","ISSN":"0020-0255","journalAbbreviation":"Information Sciences","page":"620-636","source":"ScienceDirect","title":"Are cluster validity measures (in) valid?","volume":"581","author":[{"family":"Gagolewski","given":"Marek"},{"family":"Bartoszuk","given":"Maciej"},{"family":"Cena","given":"Anna"}],"issued":{"date-parts":[["2021",12,1]]}}},{"id":1739,"uris":["http://zotero.org/users/8619560/items/5E6LRZ7L"],"itemData":{"id":1739,"type":"paper-conference","abstract":"In cluster analysis, the automatic clustering problem refers to the determination of both the appropriate number of clusters and the corresponding natural partitioning. This can be addressed as an optimization problem in which a cluster validity index (CVI) is used as a fitness function to evaluate the quality of potential solutions. Different CVIs have been proposed in the literature, aiming to identify adequate cluster solutions in terms of intracluster cohesion and intercluster separation. However, it is important to identify the scenarios in which these CVIs perform well and their limitations. This paper evaluates the effectiveness of 22 different CVIs used as fitness functions in an evolutionary clustering algorithm named ACDE based on differential evolution. Several synthetic datasets are considered: linearly separable data having both well-separated and overlapped clusters, and non-linearly separable data having arbitrarily-shaped clusters. Besides, real-life datasets are also considered. The experimental results indicate that the Silhouette index consistently reached an acceptable performance in linearly separable data. Furthermore, the indices Calinski-Harabasz, Davies-Bouldin, and generalized Dunn obtained an adequate clustering performance in synthetic and real-life datasets. Notably, all the evaluated CVIs performed poorly in clustering the non-linearly separable data because of the assumptions about data distributions.","collection-title":"GECCO '21","container-title":"Proceedings of the Genetic and Evolutionary Computation Conference","DOI":"10.1145/3449639.3459341","event-place":"New York, NY, USA","ISBN":"978-1-4503-8350-9","page":"314–322","publisher":"Association for Computing Machinery","publisher-place":"New York, NY, USA","source":"ACM Digital Library","title":"A survey of cluster validity indices for automatic data clustering using differential evolution","URL":"https://doi.org/10.1145/3449639.3459341","author":[{"family":"José-García","given":"Adán"},{"family":"Gómez-Flores","given":"Wilfrido"}],"accessed":{"date-parts":[["2025",11,6]]},"issued":{"date-parts":[["2021",6,26]]}}}],"schema":"https://github.com/citation-style-language/schema/raw/master/csl-citation.json"} </w:instrText>
      </w:r>
      <w:r w:rsidR="00864C9A">
        <w:fldChar w:fldCharType="separate"/>
      </w:r>
      <w:r w:rsidR="009B523F" w:rsidRPr="009B523F">
        <w:t>(11,13,16,17)</w:t>
      </w:r>
      <w:r w:rsidR="00864C9A">
        <w:fldChar w:fldCharType="end"/>
      </w:r>
      <w:r w:rsidR="00864C9A">
        <w:t>. CVIs attempt to create mathematical models to estimate certain desired cluster attributes, such as cohesion</w:t>
      </w:r>
      <w:r w:rsidR="00061FEA">
        <w:t xml:space="preserve"> (also called homogeneity, compactness, tightness, connectedness) and</w:t>
      </w:r>
      <w:r w:rsidR="00864C9A">
        <w:t xml:space="preserve"> separation</w:t>
      </w:r>
      <w:r w:rsidR="00061FEA">
        <w:t xml:space="preserve"> (also referred to as heterogeneity)</w:t>
      </w:r>
      <w:r w:rsidR="00864C9A">
        <w:t xml:space="preserve"> </w:t>
      </w:r>
      <w:r w:rsidR="00864C9A">
        <w:fldChar w:fldCharType="begin"/>
      </w:r>
      <w:r w:rsidR="00B11A65">
        <w:instrText xml:space="preserve"> ADDIN ZOTERO_ITEM CSL_CITATION {"citationID":"Z0lX90mr","properties":{"formattedCitation":"(3,21,22)","plainCitation":"(3,21,22)","noteIndex":0},"citationItems":[{"id":1815,"uris":["http://zotero.org/users/8619560/items/Q59KLY6D"],"itemData":{"id":1815,"type":"article-journal","abstract":"Clustering is an unsupervised machine learning methodology widely used in several sciences to find groups of similar patterns in complex data. The results generated by clustering algorithms generally depend on user-defined input parameters such as the number of expected clusters, which can have a great impact on the homogeneity of the identified clusters. Clustering validity indices (CVIs) are an effective method for determining the optimal number of clusters that best fit the natural partition of a dataset. They do not require any underlying assumption nor a priori knowledge about the true dataset structure. Since 1965, many cluster validity indices have been proposed in the literature and used in several different applications. In this paper, the performance of 68 cluster validity indices was evaluated on 21 real-life research and simulated datasets. CVIs were compared on the same partition for each dataset, which was searched for by the k-means clustering algorithm. Multivariate chemometric methods were applied to disclose mutual relationships among the indices and to select those that are more effective in terms of accuracy and reliability.","container-title":"Chemometrics and Intelligent Laboratory Systems","DOI":"10.1016/j.chemolab.2024.105117","ISSN":"0169-7439","journalAbbreviation":"Chemometrics and Intelligent Laboratory Systems","page":"105117","source":"ScienceDirect","title":"Extended multivariate comparison of 68 cluster validity indices. A review","volume":"251","author":[{"family":"Todeschini","given":"Roberto"},{"family":"Ballabio","given":"Davide"},{"family":"Termopoli","given":"Veronica"},{"family":"Consonni","given":"Viviana"}],"issued":{"date-parts":[["2024",8,15]]}}},{"id":1736,"uris":["http://zotero.org/users/8619560/items/DF7IWYLH"],"itemData":{"id":1736,"type":"article-journal","abstract":"The Cluster Validity Index is an integral part of clustering algorithms. It evaluates inter-cluster separation and intra-cluster cohesion of candidate clusters to determine the quality of potential solutions. Several cluster validity indices have been suggested for both classical clustering algorithms and automatic metaheuristic-based clustering algorithms. Different cluster validity indices exhibit different characteristics based on the mathematical models they employ in determining the values for the various cluster attributes. Metaheuristic-based automatic clustering algorithms use cluster validity index as a fitness function in its optimization procedure to evaluate the candidate cluster solution's quality. A systematic review of the cluster validity indices used as fitness functions in metaheuristic-based automatic clustering algorithms is presented in this study. Identifying, reporting, and analysing various cluster validity indices is important in classifying the best CVIs for optimum performance of a metaheuristic-based automatic clustering algorithm. This review also includes an experimental study on the performance of some common cluster validity indices on some synthetic datasets with varied characteristics as well as real-life datasets using the SOSK-means automatic clustering algorithm. This review aims to assist researchers in identifying and selecting the most suitable cluster validity indices (CVIs) for their specific application areas.","container-title":"Heliyon","DOI":"10.1016/j.heliyon.2025.e41953","ISSN":"2405-8440","issue":"2","journalAbbreviation":"Heliyon","page":"e41953","source":"ScienceDirect","title":"Cluster validity indices for automatic clustering: A comprehensive review","title-short":"Cluster validity indices for automatic clustering","volume":"11","author":[{"family":"Ikotun","given":"Abiodun M."},{"family":"Habyarimana","given":"Faustin"},{"family":"Ezugwu","given":"Absalom E."}],"issued":{"date-parts":[["2025",1,30]]}}},{"id":1766,"uris":["http://zotero.org/users/8619560/items/LN5YJUEZ"],"itemData":{"id":1766,"type":"article-journal","abstract":"Swarm intelligence has emerged as a worthwhile class of clustering methods due to its convenient implementation, parallel capability, ability to avoid local minima, and other advantages. In such applications, clustering validity indices usually operate as fitness functions to evaluate the qualities of the obtained clusters. However, as the validity indices are usually data dependent and are designed to address certain types of data, the selection of different indices as the fitness functions may critically affect cluster quality. Here, we compare the performances of eight well-known and widely used clustering validity indices, namely, the Caliński–Harabasz index, the CS index, the Davies–Bouldin index, the Dunn index with two of its generalized versions, the I index, and the silhouette statistic index, on both synthetic and real data sets in the framework of differential-evolution–particle-swarm-optimization (DEPSO)-based clustering. DEPSO is a hybrid evolutionary algorithm of the stochastic optimization approach (differential evolution) and the swarm intelligence method (particle swarm optimization) that further increases the search capability and achieves higher flexibility in exploring the problem space. According to the experimental results, we find that the silhouette statistic index stands out in most of the data sets that we examined. Meanwhile, we suggest that users reach their conclusions not just based on only one index, but after considering the results of several indices to achieve reliable clustering structures.","container-title":"IEEE Transactions on Systems, Man, and Cybernetics, Part B (Cybernetics)","DOI":"10.1109/TSMCB.2012.2188509","ISSN":"1941-0492","issue":"4","page":"1243-1256","source":"IEEE Xplore","title":"A Comparison Study of Validity Indices on Swarm-Intelligence-Based Clustering","volume":"42","author":[{"family":"Xu","given":"Rui"},{"family":"Xu","given":"Jie"},{"family":"Wunsch","given":"Donald C."}],"issued":{"date-parts":[["2012",8]]}}}],"schema":"https://github.com/citation-style-language/schema/raw/master/csl-citation.json"} </w:instrText>
      </w:r>
      <w:r w:rsidR="00864C9A">
        <w:fldChar w:fldCharType="separate"/>
      </w:r>
      <w:r w:rsidR="005D279F" w:rsidRPr="005D279F">
        <w:t>(3,21,22)</w:t>
      </w:r>
      <w:r w:rsidR="00864C9A">
        <w:fldChar w:fldCharType="end"/>
      </w:r>
      <w:r w:rsidR="00864C9A">
        <w:t xml:space="preserve"> with the purpose of measuring how well a certain partitioning of the data reflects the structure of the data </w:t>
      </w:r>
      <w:r w:rsidR="00864C9A">
        <w:fldChar w:fldCharType="begin"/>
      </w:r>
      <w:r w:rsidR="00B11A65">
        <w:instrText xml:space="preserve"> ADDIN ZOTERO_ITEM CSL_CITATION {"citationID":"Yx33Yx5k","properties":{"formattedCitation":"(2,13,18\\uc0\\u8211{}20,22)","plainCitation":"(2,13,18–20,22)","noteIndex":0},"citationItems":[{"id":1743,"uris":["http://zotero.org/users/8619560/items/E98MYUML"],"itemData":{"id":1743,"type":"article-journal","abstract":"Cluster analysis aims at identifying groups of similar objects and, therefore helps to discover distribution of patterns and interesting correlations in large data sets. It has been subject of wide research since it arises in many application domains in engineering, business and social sciences. Especially, in the last years the availability of huge transactional and experimental data sets and the arising requirements for data mining created needs for clustering algorithms that scale and can be applied in diverse domains.","container-title":"Journal of Intelligent Information Systems","DOI":"10.1023/A:1012801612483","ISSN":"1573-7675","issue":"2","journalAbbreviation":"Journal of Intelligent Information Systems","language":"en","page":"107-145","source":"Springer Link","title":"On Clustering Validation Techniques","volume":"17","author":[{"family":"Halkidi","given":"Maria"},{"family":"Batistakis","given":"Yannis"},{"family":"Vazirgiannis","given":"Michalis"}],"issued":{"date-parts":[["2001",12,1]]}}},{"id":1771,"uris":["http://zotero.org/users/8619560/items/N7QLI7XI"],"itemData":{"id":1771,"type":"article-journal","abstract":"Internal cluster validity measures (such as the Calinski–Harabasz, Dunn, or Davies–Bouldin indices) are frequently used for selecting the appropriate number of partitions a dataset should be split into. In this paper we consider what happens if we treat such indices as objective functions in unsupervised learning activities. Is the optimal grouping with regards to, say, the Silhouette index really meaningful? It turns out that many cluster (in)validity indices promote clusterings that match expert knowledge quite poorly. We also introduce a new, well-performing variant of the Dunn index that is built upon OWA operators and the near-neighbour graph so that subspaces of higher density, regardless of their shapes, can be separated from each other better.","container-title":"Information Sciences","DOI":"10.1016/j.ins.2021.10.004","ISSN":"0020-0255","journalAbbreviation":"Information Sciences","page":"620-636","source":"ScienceDirect","title":"Are cluster validity measures (in) valid?","volume":"581","author":[{"family":"Gagolewski","given":"Marek"},{"family":"Bartoszuk","given":"Maciej"},{"family":"Cena","given":"Anna"}],"issued":{"date-parts":[["2021",12,1]]}}},{"id":1769,"uris":["http://zotero.org/users/8619560/items/8HPDLECS"],"itemData":{"id":1769,"type":"article-journal","abstract":"In this article, we evaluate the performance of three clustering algorithms, hard K-Means, single linkage, and a simulated annealing (SA) based technique, in conjunction with four cluster validity indices, namely Davies-Bouldin index, Dunn's index, Calinski-Harabasz index, and a recently developed index I. Based on a relation between the index I and the Dunn's index, a lower bound of the value of the former is theoretically estimated in order to get unique hard K-partition when the data set has distinct substructures. The effectiveness of the different validity indices and clustering methods in automatically evolving the appropriate number of clusters is demonstrated experimentally for both artificial and real-life data sets with the number of clusters varying from two to ten. Once the appropriate number of clusters is determined, the SA-based clustering technique is used for proper partitioning of the data into the said number of clusters.","container-title":"IEEE Transactions on Pattern Analysis and Machine Intelligence","DOI":"10.1109/TPAMI.2002.1114856","ISSN":"1939-3539","issue":"12","page":"1650-1654","source":"IEEE Xplore","title":"Performance evaluation of some clustering algorithms and validity indices","volume":"24","author":[{"family":"Maulik","given":"U."},{"family":"Bandyopadhyay","given":"S."}],"issued":{"date-parts":[["2002",12]]}}},{"id":1768,"uris":["http://zotero.org/users/8619560/items/325A6ED5"],"itemData":{"id":1768,"type":"article-journal","abstract":"A Monte Carlo evaluation of 30 procedures for determining the number of clusters was conducted on artificial data sets which contained either 2, 3, 4, or 5 distinct nonoverlapping clusters. To provide a variety of clustering solutions, the data sets were analyzed by four hierarchical clustering methods. External criterion measures indicated excellent recovery of the true cluster structure by the methods at the correct hierarchy level. Thus, the clustering present in the data was quite strong. The simulation results for the stopping rules revealed a wide range in their ability to determine the correct number of clusters in the data. Several procedures worked fairly well, whereas others performed rather poorly. Thus, the latter group of rules would appear to have little validity, particularly for data sets containing distinct clusters. Applied researchers are urged to select one or more of the better criteria. However, users are cautioned that the performance of some of the criteria may be data dependent.","container-title":"Psychometrika","DOI":"10.1007/BF02294245","ISSN":"1860-0980","issue":"2","journalAbbreviation":"Psychometrika","language":"en","page":"159-179","source":"Springer Link","title":"An examination of procedures for determining the number of clusters in a data set","volume":"50","author":[{"family":"Milligan","given":"Glenn W."},{"family":"Cooper","given":"Martha C."}],"issued":{"date-parts":[["1985",6,1]]}}},{"id":1272,"uris":["http://zotero.org/users/8619560/items/PLEWYDK7"],"itemData":{"id":1272,"type":"article-journal","abstract":"The validation of the results obtained by clustering algorithms is a fundamental part of the clustering process. The most used approaches for cluster validation are based on internal cluster validity indices. Although many indices have been proposed, there is no recent extensive comparative study of their performance. In this paper we show the results of an experimental work that compares 30 cluster validity indices in many different environments with different characteristics. These results can serve as a guideline for selecting the most suitable index for each possible application and provide a deep insight into the performance differences between the currently available indices.","container-title":"Pattern Recognition","DOI":"10.1016/j.patcog.2012.07.021","ISSN":"0031-3203","issue":"1","journalAbbreviation":"Pattern Recognition","page":"243-256","source":"ScienceDirect","title":"An extensive comparative study of cluster validity indices","volume":"46","author":[{"family":"Arbelaitz","given":"Olatz"},{"family":"Gurrutxaga","given":"Ibai"},{"family":"Muguerza","given":"Javier"},{"family":"Pérez","given":"Jesús M."},{"family":"Perona","given":"Iñigo"}],"issued":{"date-parts":[["2013",1,1]]}}},{"id":1766,"uris":["http://zotero.org/users/8619560/items/LN5YJUEZ"],"itemData":{"id":1766,"type":"article-journal","abstract":"Swarm intelligence has emerged as a worthwhile class of clustering methods due to its convenient implementation, parallel capability, ability to avoid local minima, and other advantages. In such applications, clustering validity indices usually operate as fitness functions to evaluate the qualities of the obtained clusters. However, as the validity indices are usually data dependent and are designed to address certain types of data, the selection of different indices as the fitness functions may critically affect cluster quality. Here, we compare the performances of eight well-known and widely used clustering validity indices, namely, the Caliński–Harabasz index, the CS index, the Davies–Bouldin index, the Dunn index with two of its generalized versions, the I index, and the silhouette statistic index, on both synthetic and real data sets in the framework of differential-evolution–particle-swarm-optimization (DEPSO)-based clustering. DEPSO is a hybrid evolutionary algorithm of the stochastic optimization approach (differential evolution) and the swarm intelligence method (particle swarm optimization) that further increases the search capability and achieves higher flexibility in exploring the problem space. According to the experimental results, we find that the silhouette statistic index stands out in most of the data sets that we examined. Meanwhile, we suggest that users reach their conclusions not just based on only one index, but after considering the results of several indices to achieve reliable clustering structures.","container-title":"IEEE Transactions on Systems, Man, and Cybernetics, Part B (Cybernetics)","DOI":"10.1109/TSMCB.2012.2188509","ISSN":"1941-0492","issue":"4","page":"1243-1256","source":"IEEE Xplore","title":"A Comparison Study of Validity Indices on Swarm-Intelligence-Based Clustering","volume":"42","author":[{"family":"Xu","given":"Rui"},{"family":"Xu","given":"Jie"},{"family":"Wunsch","given":"Donald C."}],"issued":{"date-parts":[["2012",8]]}}}],"schema":"https://github.com/citation-style-language/schema/raw/master/csl-citation.json"} </w:instrText>
      </w:r>
      <w:r w:rsidR="00864C9A">
        <w:fldChar w:fldCharType="separate"/>
      </w:r>
      <w:r w:rsidR="005D279F" w:rsidRPr="005D279F">
        <w:t>(2,13,18–20,22)</w:t>
      </w:r>
      <w:r w:rsidR="00864C9A">
        <w:fldChar w:fldCharType="end"/>
      </w:r>
      <w:r w:rsidR="00864C9A">
        <w:t xml:space="preserve">. </w:t>
      </w:r>
      <w:r w:rsidR="000D030A">
        <w:t xml:space="preserve">Most CVIs were designed to address certain data characteristics, and as such they are data dependent </w:t>
      </w:r>
      <w:r w:rsidR="00864C9A" w:rsidRPr="00864C9A">
        <w:rPr>
          <w:color w:val="EE0000"/>
        </w:rPr>
        <w:fldChar w:fldCharType="begin"/>
      </w:r>
      <w:r w:rsidR="00B11A65">
        <w:rPr>
          <w:color w:val="EE0000"/>
        </w:rPr>
        <w:instrText xml:space="preserve"> ADDIN ZOTERO_ITEM CSL_CITATION {"citationID":"j6PiP1eT","properties":{"formattedCitation":"(22)","plainCitation":"(22)","noteIndex":0},"citationItems":[{"id":1766,"uris":["http://zotero.org/users/8619560/items/LN5YJUEZ"],"itemData":{"id":1766,"type":"article-journal","abstract":"Swarm intelligence has emerged as a worthwhile class of clustering methods due to its convenient implementation, parallel capability, ability to avoid local minima, and other advantages. In such applications, clustering validity indices usually operate as fitness functions to evaluate the qualities of the obtained clusters. However, as the validity indices are usually data dependent and are designed to address certain types of data, the selection of different indices as the fitness functions may critically affect cluster quality. Here, we compare the performances of eight well-known and widely used clustering validity indices, namely, the Caliński–Harabasz index, the CS index, the Davies–Bouldin index, the Dunn index with two of its generalized versions, the I index, and the silhouette statistic index, on both synthetic and real data sets in the framework of differential-evolution–particle-swarm-optimization (DEPSO)-based clustering. DEPSO is a hybrid evolutionary algorithm of the stochastic optimization approach (differential evolution) and the swarm intelligence method (particle swarm optimization) that further increases the search capability and achieves higher flexibility in exploring the problem space. According to the experimental results, we find that the silhouette statistic index stands out in most of the data sets that we examined. Meanwhile, we suggest that users reach their conclusions not just based on only one index, but after considering the results of several indices to achieve reliable clustering structures.","container-title":"IEEE Transactions on Systems, Man, and Cybernetics, Part B (Cybernetics)","DOI":"10.1109/TSMCB.2012.2188509","ISSN":"1941-0492","issue":"4","page":"1243-1256","source":"IEEE Xplore","title":"A Comparison Study of Validity Indices on Swarm-Intelligence-Based Clustering","volume":"42","author":[{"family":"Xu","given":"Rui"},{"family":"Xu","given":"Jie"},{"family":"Wunsch","given":"Donald C."}],"issued":{"date-parts":[["2012",8]]}}}],"schema":"https://github.com/citation-style-language/schema/raw/master/csl-citation.json"} </w:instrText>
      </w:r>
      <w:r w:rsidR="00864C9A" w:rsidRPr="00864C9A">
        <w:rPr>
          <w:color w:val="EE0000"/>
        </w:rPr>
        <w:fldChar w:fldCharType="separate"/>
      </w:r>
      <w:r w:rsidR="009B523F" w:rsidRPr="009B523F">
        <w:t>(22)</w:t>
      </w:r>
      <w:r w:rsidR="00864C9A" w:rsidRPr="00864C9A">
        <w:rPr>
          <w:color w:val="EE0000"/>
        </w:rPr>
        <w:fldChar w:fldCharType="end"/>
      </w:r>
      <w:r w:rsidR="00864C9A" w:rsidRPr="00864C9A">
        <w:rPr>
          <w:color w:val="EE0000"/>
        </w:rPr>
        <w:t xml:space="preserve">. </w:t>
      </w:r>
      <w:r w:rsidR="00074BDC" w:rsidRPr="00074BDC">
        <w:t xml:space="preserve">Many </w:t>
      </w:r>
      <w:r w:rsidR="00074BDC">
        <w:t xml:space="preserve">CVIs </w:t>
      </w:r>
      <w:r w:rsidR="005C5FB1">
        <w:fldChar w:fldCharType="begin"/>
      </w:r>
      <w:r w:rsidR="005C5FB1">
        <w:instrText xml:space="preserve"> ADDIN ZOTERO_ITEM CSL_CITATION {"citationID":"JviENVHV","properties":{"formattedCitation":"(17)","plainCitation":"(17)","noteIndex":0},"citationItems":[{"id":1738,"uris":["http://zotero.org/users/8619560/items/2H7Y95ZQ"],"itemData":{"id":1738,"type":"article-journal","abstract":"Data clustering involves identifying latent similarities within a dataset and organizing them into clusters or groups. The outcomes of various clustering algorithms differ as they are susceptible to the intrinsic characteristics of the original dataset, including noise and dimensionality. The effectiveness of such clustering procedures directly impacts the homogeneity of clusters, underscoring the significance of evaluating algorithmic outcomes. Consequently, the assessment of clustering quality presents a significant and complex endeavor. A pivotal aspect affecting clustering validation is the cluster validity metric, which aids in determining the optimal number of clusters. The main goal of this study is to comprehensively review and explain the mathematical operation of internal and external cluster validity indices, but not all, to categorize these indices and to brainstorm suggestions for future advancement of clustering validation research. In addition, we review and evaluate the performance of internal and external clustering validation indices on the most common clustering algorithms, such as the evolutionary clustering algorithm star (ECA*). Finally, we suggest a classification framework for examining the functionality of both internal and external clustering validation measures regarding their ideal values, user-friendliness, responsiveness to input data, and appropriateness across various fields. This classification aids researchers in selecting the appropriate clustering validation measure to suit their specific requirements.","container-title":"Neurocomputing","DOI":"10.1016/j.neucom.2024.128198","ISSN":"0925-2312","journalAbbreviation":"Neurocomputing","page":"128198","source":"ScienceDirect","title":"From A-to-Z review of clustering validation indices","volume":"601","author":[{"family":"Hassan","given":"Bryar A."},{"family":"Tayfor","given":"Noor Bahjat"},{"family":"Hassan","given":"Alla A."},{"family":"Ahmed","given":"Aram M."},{"family":"Rashid","given":"Tarik A."},{"family":"Abdalla","given":"Naz N."}],"issued":{"date-parts":[["2024",10,7]]}}}],"schema":"https://github.com/citation-style-language/schema/raw/master/csl-citation.json"} </w:instrText>
      </w:r>
      <w:r w:rsidR="005C5FB1">
        <w:fldChar w:fldCharType="separate"/>
      </w:r>
      <w:r w:rsidR="005C5FB1" w:rsidRPr="005C5FB1">
        <w:t>(17)</w:t>
      </w:r>
      <w:r w:rsidR="005C5FB1">
        <w:fldChar w:fldCharType="end"/>
      </w:r>
      <w:r w:rsidR="005C5FB1">
        <w:t xml:space="preserve"> </w:t>
      </w:r>
      <w:r w:rsidR="00074BDC">
        <w:t xml:space="preserve">have been developed for evaluating the performance of globular clusters; however, not all datasets contain strictly globular shapes and as such they may fail to correctly assess the clustering performance </w:t>
      </w:r>
      <w:r w:rsidR="00074BDC">
        <w:fldChar w:fldCharType="begin"/>
      </w:r>
      <w:r w:rsidR="00074BDC">
        <w:instrText xml:space="preserve"> ADDIN ZOTERO_ITEM CSL_CITATION {"citationID":"JhvRbW3y","properties":{"formattedCitation":"(23)","plainCitation":"(23)","noteIndex":0},"citationItems":[{"id":1716,"uris":["http://zotero.org/users/8619560/items/EN8YPFRE"],"itemData":{"id":1716,"type":"chapter","abstract":"One of the most challenging aspects of clustering is validation, which is the objective and quantitative assessment of clustering results. A number of different relative validity criteria have been proposed for the validation of globular, clusters. Not all data, however, are composed of globular clusters. Density-based clustering algorithms seek partitions with high density areas of points (clusters, not necessarily globular) separated by low density areas, possibly containing noise objects. In these cases relative validity indices proposed for globular cluster validation may fail. In this paper we propose a relative validation index for density-based, arbitrarily shaped clusters. The index assesses clustering quality based on the relative density connection between pairs of objects. Our index is formulated on the basis of a new kernel density function, which is used to compute the density of objects and to evaluate the within- and between-cluster density connectedness of clustering results. Experiments on synthetic and real world data show the effectiveness of our approach for the evaluation and selection of clustering algorithms and their respective appropriate parameters.","collection-title":"Proceedings","container-title":"Proceedings of the 2014 SIAM International Conference on Data Mining (SDM)","note":"DOI: 10.1137/1.9781611973440.96","page":"839-847","publisher":"Society for Industrial and Applied Mathematics","source":"epubs.siam.org (Atypon)","title":"Density-Based Clustering Validation","URL":"https://epubs.siam.org/doi/10.1137/1.9781611973440.96","author":[{"family":"Moulavi","given":"Davoud"},{"family":"Jaskowiak","given":"Pablo A."},{"family":"Campello","given":"Ricardo J. G. B."},{"family":"Zimek","given":"Arthur"},{"family":"Sander","given":"Jörg"}],"accessed":{"date-parts":[["2025",11,4]]},"issued":{"date-parts":[["2014",4,28]]}}}],"schema":"https://github.com/citation-style-language/schema/raw/master/csl-citation.json"} </w:instrText>
      </w:r>
      <w:r w:rsidR="00074BDC">
        <w:fldChar w:fldCharType="separate"/>
      </w:r>
      <w:r w:rsidR="00074BDC" w:rsidRPr="00074BDC">
        <w:t>(23)</w:t>
      </w:r>
      <w:r w:rsidR="00074BDC">
        <w:fldChar w:fldCharType="end"/>
      </w:r>
      <w:r w:rsidR="00074BDC">
        <w:t xml:space="preserve">. There are many domains in which non-globular shapes are common, such as geospatial data </w:t>
      </w:r>
      <w:r w:rsidR="00074BDC">
        <w:fldChar w:fldCharType="begin"/>
      </w:r>
      <w:r w:rsidR="00074BDC">
        <w:instrText xml:space="preserve"> ADDIN ZOTERO_ITEM CSL_CITATION {"citationID":"iOCRjUBf","properties":{"formattedCitation":"(24)","plainCitation":"(24)","noteIndex":0},"citationItems":[{"id":1848,"uris":["http://zotero.org/users/8619560/items/K6EB42K5"],"itemData":{"id":1848,"type":"article-journal","abstract":"This study introduces a data-driven, bottom-up approach to urban delineation, integrating feature engineering with the Density-Based Spatial Clustering of Applications with Noise (DBSCAN) algorithm, which represents a significant improvement in precision and methodology compared to traditional approaches that rely on simplistic OpenStreetMap (OSM) road node data aggregations. By employing a broad array of OSM categories and refining data selection through feature engineering, our research significantly enhances the precision and relevance of urban clustering. Using Bavaria, Germany, as a case study, we demonstrate that feature engineering effectively reduces noise and mitigates common DBSCAN clustering pitfalls by filtering out irrelevant and autocorrelated data. The robustness of the proposed method is validated through a comprehensive assessment involving three key elements: (1) a 5% improvement in average accuracy, (2) optimal clustering selections based on entropy values that eliminate the need for prior knowledge, and (3) validation through nighttime light data and Zipf’s law, where a high p-value of 0.99 confirms a good fit, supporting the power law. This study contributes to urban studies by providing a scalable, replicable model that incorporates advanced data processing techniques and multidimensional data sources, supporting improved urban planning and policy-making while effectively delineating urban areas in varied settings.","container-title":"Scientific Reports","DOI":"10.1038/s41598-025-93366-x","ISSN":"2045-2322","issue":"1","journalAbbreviation":"Sci Rep","language":"en","license":"2025 The Author(s)","note":"publisher: Nature Publishing Group","page":"8708","source":"www.nature.com","title":"A data driven approach to urban area delineation using multi source geospatial data","volume":"15","author":[{"family":"Fang","given":"Chenyu"},{"family":"Zhou","given":"Lin"},{"family":"Gu","given":"Xinyue"},{"family":"Liu","given":"Xing"},{"family":"Werner","given":"Martin"}],"issued":{"date-parts":[["2025",3,13]]}}}],"schema":"https://github.com/citation-style-language/schema/raw/master/csl-citation.json"} </w:instrText>
      </w:r>
      <w:r w:rsidR="00074BDC">
        <w:fldChar w:fldCharType="separate"/>
      </w:r>
      <w:r w:rsidR="00074BDC" w:rsidRPr="00074BDC">
        <w:t>(24)</w:t>
      </w:r>
      <w:r w:rsidR="00074BDC">
        <w:fldChar w:fldCharType="end"/>
      </w:r>
      <w:r w:rsidR="00074BDC">
        <w:t xml:space="preserve">, animal movements </w:t>
      </w:r>
      <w:r w:rsidR="00074BDC">
        <w:fldChar w:fldCharType="begin"/>
      </w:r>
      <w:r w:rsidR="00074BDC">
        <w:instrText xml:space="preserve"> ADDIN ZOTERO_ITEM CSL_CITATION {"citationID":"GjNb0QEa","properties":{"formattedCitation":"(25)","plainCitation":"(25)","noteIndex":0},"citationItems":[{"id":1850,"uris":["http://zotero.org/users/8619560/items/3N8ER5Z4"],"itemData":{"id":1850,"type":"article-journal","abstract":"Animal clustering takes place at a variety of spatial scales. While methods to quantify clustering already exist, many of these methods are either scale independent, not parameter-free, or model proximity as a binary function, which makes them unsuitable for anisotropic systems and is not representative of the perception neighbourhood of animals. We describe a method to quantify the degree of clustering of point-location data at different spatial scales, which uses kernel density estimation to construct a density function from the underlying point-location data. We build upon this method to automatically detect cluster diameters using smoothing kernels that better represent the perception neighbourhood of animals. Finally, we test our methods on artificial datasets with varying clustering characteristics, as well as on a dataset of African bush elephants. Our method correctly assigns higher clustering values to spatial scales with high degrees of clustering and accurately outputs a set of spatial scales that correspond to cluster diameters. The accuracy of our method is insensitive to the chosen kernel function. Combined with the parameter-free nature of our method, this allows for easy detection of clustering scales in anisotropic and hierarchically clustered systems, such as animal groups.","container-title":"Journal of The Royal Society Interface","DOI":"10.1098/rsif.2025.0274","ISSN":"1742-5689","issue":"230","journalAbbreviation":"J R Soc Interface","page":"20250274","source":"Silverchair","title":"Quantifying the spatial scales of animal clusters using density surfaces","volume":"22","author":[{"family":"Mulken","given":"Max","non-dropping-particle":"van"},{"family":"Eikelboom","given":"Jasper"},{"family":"Verbeek","given":"Kevin"},{"family":"Speckmann","given":"Bettina"},{"family":"Van Langevelde","given":"Frank"}],"issued":{"date-parts":[["2025",9,24]]}}}],"schema":"https://github.com/citation-style-language/schema/raw/master/csl-citation.json"} </w:instrText>
      </w:r>
      <w:r w:rsidR="00074BDC">
        <w:fldChar w:fldCharType="separate"/>
      </w:r>
      <w:r w:rsidR="00074BDC" w:rsidRPr="00074BDC">
        <w:t>(25)</w:t>
      </w:r>
      <w:r w:rsidR="00074BDC">
        <w:fldChar w:fldCharType="end"/>
      </w:r>
      <w:r w:rsidR="00074BDC">
        <w:t xml:space="preserve">, cosmology </w:t>
      </w:r>
      <w:r w:rsidR="00074BDC">
        <w:fldChar w:fldCharType="begin"/>
      </w:r>
      <w:r w:rsidR="00074BDC">
        <w:instrText xml:space="preserve"> ADDIN ZOTERO_ITEM CSL_CITATION {"citationID":"lao1Nf8b","properties":{"formattedCitation":"(26)","plainCitation":"(26)","noteIndex":0},"citationItems":[{"id":1853,"uris":["http://zotero.org/users/8619560/items/PAAGYKQ5"],"itemData":{"id":1853,"type":"paper-conference","abstract":"This paper presents a novel approach to galaxy clustering and analysis using machine learning (ML), coupled with Explainable Artificial Intelligence (XAI) methods. Traditional astronomical research often relies on manual analysis of galaxy clusters, which can be time-consuming and potentially biased. Our study aims to automate this process using advanced computational methods, focusing on clustering algorithms such as Gaussian Mixture Models (GMM) and Density-Based Spatial Clustering of Applications with Noise (DBSCAN). We also employ classification algorithms including Random Forests, Decision Trees, and Support Vector Machines (SVM). The application of XAI techniques enhances the interpretability and trustworthiness of our models' outputs. By leveraging data from the Sloan Digital Sky Survey (SDSS), we demonstrate the efficacy of our approach in identifying and analyzing galaxy clusters, potentially revolutionizing the field of astronomical research.","container-title":"2024 9th International Conference on Information Technology Research (ICITR)","DOI":"10.1109/ICITR64794.2024.10857763","event-title":"2024 9th International Conference on Information Technology Research (ICITR)","note":"ISSN: 2831-3399","page":"1-6","source":"IEEE Xplore","title":"Galaxy Clustering and Classification using Machine Learning Algorithms and XAI","URL":"https://ieeexplore.ieee.org/document/10857763","author":[{"family":"Elvitigala","given":"Amasha"},{"family":"Navaratne","given":"U","dropping-particle":"dani"},{"family":"Rathnayake","given":"Samadhi"},{"family":"Dissanayaka","given":"Kapila"}],"accessed":{"date-parts":[["2025",12,3]]},"issued":{"date-parts":[["2024",12]]}}}],"schema":"https://github.com/citation-style-language/schema/raw/master/csl-citation.json"} </w:instrText>
      </w:r>
      <w:r w:rsidR="00074BDC">
        <w:fldChar w:fldCharType="separate"/>
      </w:r>
      <w:r w:rsidR="00074BDC" w:rsidRPr="00074BDC">
        <w:t>(26)</w:t>
      </w:r>
      <w:r w:rsidR="00074BDC">
        <w:fldChar w:fldCharType="end"/>
      </w:r>
      <w:r w:rsidR="005C5FB1">
        <w:t xml:space="preserve">, spatial omics </w:t>
      </w:r>
      <w:r w:rsidR="005C5FB1">
        <w:fldChar w:fldCharType="begin"/>
      </w:r>
      <w:r w:rsidR="005C5FB1">
        <w:instrText xml:space="preserve"> ADDIN ZOTERO_ITEM CSL_CITATION {"citationID":"bb4AGjWR","properties":{"formattedCitation":"(27)","plainCitation":"(27)","noteIndex":0},"citationItems":[{"id":1855,"uris":["http://zotero.org/users/8619560/items/63N9P7ZA"],"itemData":{"id":1855,"type":"article-journal","abstract":"Spatial omics data are clustered to define both cell types and tissue domains. We present Building Aggregates with a Neighborhood Kernel and Spatial Yardstick (BANKSY), an algorithm that unifies these two spatial clustering problems by embedding cells in a product space of their own and the local neighborhood transcriptome, representing cell state and microenvironment, respectively. BANKSY’s spatial feature augmentation strategy improved performance on both tasks when tested on diverse RNA (imaging, sequencing) and protein (imaging) datasets. BANKSY revealed unexpected niche-dependent cell states in the mouse brain and outperformed competing methods on domain segmentation and cell typing benchmarks. BANKSY can also be used for quality control of spatial transcriptomics data and for spatially aware batch effect correction. Importantly, it is substantially faster and more scalable than existing methods, enabling the processing of millions of cell datasets. In summary, BANKSY provides an accurate, biologically motivated, scalable and versatile framework for analyzing spatially resolved omics data.","container-title":"Nature Genetics","DOI":"10.1038/s41588-024-01664-3","ISSN":"1546-1718","issue":"3","journalAbbreviation":"Nat Genet","language":"en","license":"2024 The Author(s)","note":"publisher: Nature Publishing Group","page":"431-441","source":"www.nature.com","title":"BANKSY unifies cell typing and tissue domain segmentation for scalable spatial omics data analysis","volume":"56","author":[{"family":"Singhal","given":"Vipul"},{"family":"Chou","given":"Nigel"},{"family":"Lee","given":"Joseph"},{"family":"Yue","given":"Yifei"},{"family":"Liu","given":"Jinyue"},{"family":"Chock","given":"Wan Kee"},{"family":"Lin","given":"Li"},{"family":"Chang","given":"Yun-Ching"},{"family":"Teo","given":"Erica Mei Ling"},{"family":"Aow","given":"Jonathan"},{"family":"Lee","given":"Hwee Kuan"},{"family":"Chen","given":"Kok Hao"},{"family":"Prabhakar","given":"Shyam"}],"issued":{"date-parts":[["2024",3]]}}}],"schema":"https://github.com/citation-style-language/schema/raw/master/csl-citation.json"} </w:instrText>
      </w:r>
      <w:r w:rsidR="005C5FB1">
        <w:fldChar w:fldCharType="separate"/>
      </w:r>
      <w:r w:rsidR="005C5FB1" w:rsidRPr="005C5FB1">
        <w:t>(27)</w:t>
      </w:r>
      <w:r w:rsidR="005C5FB1">
        <w:fldChar w:fldCharType="end"/>
      </w:r>
      <w:r w:rsidR="005C5FB1">
        <w:t xml:space="preserve">, social and biological networks </w:t>
      </w:r>
      <w:r w:rsidR="005C5FB1">
        <w:fldChar w:fldCharType="begin"/>
      </w:r>
      <w:r w:rsidR="005C5FB1">
        <w:instrText xml:space="preserve"> ADDIN ZOTERO_ITEM CSL_CITATION {"citationID":"p0SDrkyJ","properties":{"formattedCitation":"(28)","plainCitation":"(28)","noteIndex":0},"citationItems":[{"id":1857,"uris":["http://zotero.org/users/8619560/items/VWELJTLA"],"itemData":{"id":1857,"type":"article-journal","abstract":"A number of recent studies have focused on the statistical properties of networked systems such as social networks and the Worldwide Web. Researchers have concentrated particularly on a few properties that seem to be common to many networks: the small-world property, power-law degree distributions, and network transitivity. In this article, we highlight another property that is found in many networks, the property of community structure, in which network nodes are joined together in tightly knit groups, between which there are only looser connections. We propose a method for detecting such communities, built around the idea of using centrality indices to find community boundaries. We test our method on computer-generated and real-world graphs whose community structure is already known and find that the method detects this known structure with high sensitivity and reliability. We also apply the method to two networks whose community structure is not well known—a collaboration network and a food web—and find that it detects significant and informative community divisions in both cases.","container-title":"Proceedings of the National Academy of Sciences","DOI":"10.1073/pnas.122653799","issue":"12","note":"publisher: Proceedings of the National Academy of Sciences","page":"7821-7826","source":"pnas.org (Atypon)","title":"Community structure in social and biological networks","volume":"99","author":[{"family":"Girvan","given":"M."},{"family":"Newman","given":"M. E. J."}],"issued":{"date-parts":[["2002",6,11]]}}}],"schema":"https://github.com/citation-style-language/schema/raw/master/csl-citation.json"} </w:instrText>
      </w:r>
      <w:r w:rsidR="005C5FB1">
        <w:fldChar w:fldCharType="separate"/>
      </w:r>
      <w:r w:rsidR="005C5FB1" w:rsidRPr="005C5FB1">
        <w:t>(28)</w:t>
      </w:r>
      <w:r w:rsidR="005C5FB1">
        <w:fldChar w:fldCharType="end"/>
      </w:r>
      <w:r w:rsidR="005C5FB1">
        <w:t xml:space="preserve">, and many others. </w:t>
      </w:r>
    </w:p>
    <w:p w14:paraId="7F0EEFB6" w14:textId="17EABE50" w:rsidR="00864C9A" w:rsidRPr="000D030A" w:rsidRDefault="00864C9A" w:rsidP="00864C9A">
      <w:r w:rsidRPr="00864C9A">
        <w:rPr>
          <w:color w:val="EE0000"/>
        </w:rPr>
        <w:t>As a result, selecting a specific internal validity index may critically affect the quality of the resultant clusters. Selecting and applying the most suitable CVs for a specific clustering algorithm, particularly when working with datasets of varying characteristics, can significantly enhance the quality of the clustering results produced by that algorithm.</w:t>
      </w:r>
    </w:p>
    <w:p w14:paraId="23B8BE61" w14:textId="435FB580" w:rsidR="00C742EE" w:rsidRDefault="00C742EE" w:rsidP="005E7D56"/>
    <w:p w14:paraId="295C1D55" w14:textId="15F691F6" w:rsidR="005E04B0" w:rsidRDefault="006D7F5B" w:rsidP="00A47A76">
      <w:r>
        <w:t>One common use-case of CVIs is to estimate the number of clusters</w:t>
      </w:r>
      <w:r w:rsidR="00351EB2">
        <w:t xml:space="preserve"> </w:t>
      </w:r>
      <w:r w:rsidR="00351EB2">
        <w:fldChar w:fldCharType="begin"/>
      </w:r>
      <w:r w:rsidR="005C5FB1">
        <w:instrText xml:space="preserve"> ADDIN ZOTERO_ITEM CSL_CITATION {"citationID":"PdaOClVP","properties":{"formattedCitation":"(3,22,29)","plainCitation":"(3,22,29)","noteIndex":0},"citationItems":[{"id":1815,"uris":["http://zotero.org/users/8619560/items/Q59KLY6D"],"itemData":{"id":1815,"type":"article-journal","abstract":"Clustering is an unsupervised machine learning methodology widely used in several sciences to find groups of similar patterns in complex data. The results generated by clustering algorithms generally depend on user-defined input parameters such as the number of expected clusters, which can have a great impact on the homogeneity of the identified clusters. Clustering validity indices (CVIs) are an effective method for determining the optimal number of clusters that best fit the natural partition of a dataset. They do not require any underlying assumption nor a priori knowledge about the true dataset structure. Since 1965, many cluster validity indices have been proposed in the literature and used in several different applications. In this paper, the performance of 68 cluster validity indices was evaluated on 21 real-life research and simulated datasets. CVIs were compared on the same partition for each dataset, which was searched for by the k-means clustering algorithm. Multivariate chemometric methods were applied to disclose mutual relationships among the indices and to select those that are more effective in terms of accuracy and reliability.","container-title":"Chemometrics and Intelligent Laboratory Systems","DOI":"10.1016/j.chemolab.2024.105117","ISSN":"0169-7439","journalAbbreviation":"Chemometrics and Intelligent Laboratory Systems","page":"105117","source":"ScienceDirect","title":"Extended multivariate comparison of 68 cluster validity indices. A review","volume":"251","author":[{"family":"Todeschini","given":"Roberto"},{"family":"Ballabio","given":"Davide"},{"family":"Termopoli","given":"Veronica"},{"family":"Consonni","given":"Viviana"}],"issued":{"date-parts":[["2024",8,15]]}}},{"id":1766,"uris":["http://zotero.org/users/8619560/items/LN5YJUEZ"],"itemData":{"id":1766,"type":"article-journal","abstract":"Swarm intelligence has emerged as a worthwhile class of clustering methods due to its convenient implementation, parallel capability, ability to avoid local minima, and other advantages. In such applications, clustering validity indices usually operate as fitness functions to evaluate the qualities of the obtained clusters. However, as the validity indices are usually data dependent and are designed to address certain types of data, the selection of different indices as the fitness functions may critically affect cluster quality. Here, we compare the performances of eight well-known and widely used clustering validity indices, namely, the Caliński–Harabasz index, the CS index, the Davies–Bouldin index, the Dunn index with two of its generalized versions, the I index, and the silhouette statistic index, on both synthetic and real data sets in the framework of differential-evolution–particle-swarm-optimization (DEPSO)-based clustering. DEPSO is a hybrid evolutionary algorithm of the stochastic optimization approach (differential evolution) and the swarm intelligence method (particle swarm optimization) that further increases the search capability and achieves higher flexibility in exploring the problem space. According to the experimental results, we find that the silhouette statistic index stands out in most of the data sets that we examined. Meanwhile, we suggest that users reach their conclusions not just based on only one index, but after considering the results of several indices to achieve reliable clustering structures.","container-title":"IEEE Transactions on Systems, Man, and Cybernetics, Part B (Cybernetics)","DOI":"10.1109/TSMCB.2012.2188509","ISSN":"1941-0492","issue":"4","page":"1243-1256","source":"IEEE Xplore","title":"A Comparison Study of Validity Indices on Swarm-Intelligence-Based Clustering","volume":"42","author":[{"family":"Xu","given":"Rui"},{"family":"Xu","given":"Jie"},{"family":"Wunsch","given":"Donald C."}],"issued":{"date-parts":[["2012",8]]}}},{"id":1779,"uris":["http://zotero.org/users/8619560/items/LP2UKHPL"],"itemData":{"id":1779,"type":"article-journal","abstract":"The problem of choosing the correct number of clusters is as old as cluster analysis itself. A number of authors have suggested various indexes to facilitate this crucial decision. One of the most extensive comparative studies of indexes was conducted by Milligan and Cooper (1985). The present piece of work pursues the same goal under different conditions. In contrast to Milligan and Cooper's work, the emphasis here is on high-dimensional empirical binary data. Binary artificial data sets are constructed to reflect features typically encountered in real-world data situations in the field of marketing research. The simulation includes 162 binary data sets that are clustered by two different algorithms and lead to recommendations on the number of clusters for each index under consideration. Index results are evaluated and their performance is compared and analyzed.","container-title":"Psychometrika","DOI":"10.1007/BF02294713","ISSN":"1860-0980","issue":"1","journalAbbreviation":"Psychometrika","language":"en","page":"137-159","source":"Springer Link","title":"An examination of indexes for determining the number of clusters in binary data sets","volume":"67","author":[{"family":"Dimitriadou","given":"Evgenia"},{"family":"Dolničar","given":"Sara"},{"family":"Weingessel","given":"Andreas"}],"issued":{"date-parts":[["2002",3,1]]}}}],"schema":"https://github.com/citation-style-language/schema/raw/master/csl-citation.json"} </w:instrText>
      </w:r>
      <w:r w:rsidR="00351EB2">
        <w:fldChar w:fldCharType="separate"/>
      </w:r>
      <w:r w:rsidR="005C5FB1" w:rsidRPr="005C5FB1">
        <w:t>(3,22,29)</w:t>
      </w:r>
      <w:r w:rsidR="00351EB2">
        <w:fldChar w:fldCharType="end"/>
      </w:r>
      <w:r>
        <w:t>.</w:t>
      </w:r>
      <w:r w:rsidR="00A47A76">
        <w:t xml:space="preserve"> Clustering algorithms can be reapplied with different parametrization (such as the </w:t>
      </w:r>
      <w:r w:rsidR="00A47A76" w:rsidRPr="00C569F9">
        <w:rPr>
          <w:i/>
          <w:iCs/>
        </w:rPr>
        <w:t>k</w:t>
      </w:r>
      <w:r w:rsidR="00A47A76">
        <w:t xml:space="preserve"> of K-Means </w:t>
      </w:r>
      <w:r w:rsidR="00A47A76">
        <w:fldChar w:fldCharType="begin"/>
      </w:r>
      <w:r w:rsidR="005C5FB1">
        <w:instrText xml:space="preserve"> ADDIN ZOTERO_ITEM CSL_CITATION {"citationID":"QyXfu1oQ","properties":{"formattedCitation":"(30)","plainCitation":"(30)","noteIndex":0},"citationItems":[{"id":1634,"uris":["http://zotero.org/users/8619560/items/V2PYVW52"],"itemData":{"id":1634,"type":"chapter","container-title":"Proceedings of the Fifth Berkeley Symposium on Mathematical Statistics and Probability, Volume 1: Statistics","page":"281-298","publisher":"University of California Press","source":"projecteuclid.org","title":"Some methods for classification and analysis of multivariate observations","URL":"https://projecteuclid.org/ebooks/berkeley-symposium-on-mathematical-statistics-and-probability/Proceedings-of-the-Fifth-Berkeley-Symposium-on-Mathematical-Statistics-and/chapter/Some-methods-for-classification-and-analysis-of-multivariate-observations/bsmsp/1200512992","volume":"5.1","author":[{"family":"MacQueen","given":"J."}],"accessed":{"date-parts":[["2025",9,3]]},"issued":{"date-parts":[["1967",1,1]]}}}],"schema":"https://github.com/citation-style-language/schema/raw/master/csl-citation.json"} </w:instrText>
      </w:r>
      <w:r w:rsidR="00A47A76">
        <w:fldChar w:fldCharType="separate"/>
      </w:r>
      <w:r w:rsidR="005C5FB1" w:rsidRPr="005C5FB1">
        <w:t>(30)</w:t>
      </w:r>
      <w:r w:rsidR="00A47A76">
        <w:fldChar w:fldCharType="end"/>
      </w:r>
      <w:r w:rsidR="00A47A76">
        <w:t xml:space="preserve">) with the purpose of obtaining different numbers of clusters to evaluate which of these renders the highest score of a chosen CVI </w:t>
      </w:r>
      <w:r w:rsidR="00A47A76">
        <w:fldChar w:fldCharType="begin"/>
      </w:r>
      <w:r w:rsidR="00B11A65">
        <w:instrText xml:space="preserve"> ADDIN ZOTERO_ITEM CSL_CITATION {"citationID":"Y6f9xYT4","properties":{"formattedCitation":"(3,13)","plainCitation":"(3,13)","noteIndex":0},"citationItems":[{"id":1815,"uris":["http://zotero.org/users/8619560/items/Q59KLY6D"],"itemData":{"id":1815,"type":"article-journal","abstract":"Clustering is an unsupervised machine learning methodology widely used in several sciences to find groups of similar patterns in complex data. The results generated by clustering algorithms generally depend on user-defined input parameters such as the number of expected clusters, which can have a great impact on the homogeneity of the identified clusters. Clustering validity indices (CVIs) are an effective method for determining the optimal number of clusters that best fit the natural partition of a dataset. They do not require any underlying assumption nor a priori knowledge about the true dataset structure. Since 1965, many cluster validity indices have been proposed in the literature and used in several different applications. In this paper, the performance of 68 cluster validity indices was evaluated on 21 real-life research and simulated datasets. CVIs were compared on the same partition for each dataset, which was searched for by the k-means clustering algorithm. Multivariate chemometric methods were applied to disclose mutual relationships among the indices and to select those that are more effective in terms of accuracy and reliability.","container-title":"Chemometrics and Intelligent Laboratory Systems","DOI":"10.1016/j.chemolab.2024.105117","ISSN":"0169-7439","journalAbbreviation":"Chemometrics and Intelligent Laboratory Systems","page":"105117","source":"ScienceDirect","title":"Extended multivariate comparison of 68 cluster validity indices. A review","volume":"251","author":[{"family":"Todeschini","given":"Roberto"},{"family":"Ballabio","given":"Davide"},{"family":"Termopoli","given":"Veronica"},{"family":"Consonni","given":"Viviana"}],"issued":{"date-parts":[["2024",8,15]]}}},{"id":1771,"uris":["http://zotero.org/users/8619560/items/N7QLI7XI"],"itemData":{"id":1771,"type":"article-journal","abstract":"Internal cluster validity measures (such as the Calinski–Harabasz, Dunn, or Davies–Bouldin indices) are frequently used for selecting the appropriate number of partitions a dataset should be split into. In this paper we consider what happens if we treat such indices as objective functions in unsupervised learning activities. Is the optimal grouping with regards to, say, the Silhouette index really meaningful? It turns out that many cluster (in)validity indices promote clusterings that match expert knowledge quite poorly. We also introduce a new, well-performing variant of the Dunn index that is built upon OWA operators and the near-neighbour graph so that subspaces of higher density, regardless of their shapes, can be separated from each other better.","container-title":"Information Sciences","DOI":"10.1016/j.ins.2021.10.004","ISSN":"0020-0255","journalAbbreviation":"Information Sciences","page":"620-636","source":"ScienceDirect","title":"Are cluster validity measures (in) valid?","volume":"581","author":[{"family":"Gagolewski","given":"Marek"},{"family":"Bartoszuk","given":"Maciej"},{"family":"Cena","given":"Anna"}],"issued":{"date-parts":[["2021",12,1]]}}}],"schema":"https://github.com/citation-style-language/schema/raw/master/csl-citation.json"} </w:instrText>
      </w:r>
      <w:r w:rsidR="00A47A76">
        <w:fldChar w:fldCharType="separate"/>
      </w:r>
      <w:r w:rsidR="009B523F" w:rsidRPr="009B523F">
        <w:t>(3,13)</w:t>
      </w:r>
      <w:r w:rsidR="00A47A76">
        <w:fldChar w:fldCharType="end"/>
      </w:r>
      <w:r w:rsidR="00A47A76">
        <w:t>. In such a way, the ‘optimal’ number of clusters may be determined without prior knowledge of the correct number of clusters.</w:t>
      </w:r>
      <w:r w:rsidR="00A47A76" w:rsidRPr="00A47A76">
        <w:t xml:space="preserve"> </w:t>
      </w:r>
    </w:p>
    <w:p w14:paraId="3D40490B" w14:textId="74E6EF5A" w:rsidR="00A47A76" w:rsidRDefault="00A47A76" w:rsidP="00A47A76">
      <w:r>
        <w:t xml:space="preserve">Several studies measure the capability of CVIs to estimate the number of clusters </w:t>
      </w:r>
      <w:r>
        <w:fldChar w:fldCharType="begin"/>
      </w:r>
      <w:r w:rsidR="00B11A65">
        <w:instrText xml:space="preserve"> ADDIN ZOTERO_ITEM CSL_CITATION {"citationID":"mnI0kp5K","properties":{"formattedCitation":"(3,13)","plainCitation":"(3,13)","noteIndex":0},"citationItems":[{"id":1815,"uris":["http://zotero.org/users/8619560/items/Q59KLY6D"],"itemData":{"id":1815,"type":"article-journal","abstract":"Clustering is an unsupervised machine learning methodology widely used in several sciences to find groups of similar patterns in complex data. The results generated by clustering algorithms generally depend on user-defined input parameters such as the number of expected clusters, which can have a great impact on the homogeneity of the identified clusters. Clustering validity indices (CVIs) are an effective method for determining the optimal number of clusters that best fit the natural partition of a dataset. They do not require any underlying assumption nor a priori knowledge about the true dataset structure. Since 1965, many cluster validity indices have been proposed in the literature and used in several different applications. In this paper, the performance of 68 cluster validity indices was evaluated on 21 real-life research and simulated datasets. CVIs were compared on the same partition for each dataset, which was searched for by the k-means clustering algorithm. Multivariate chemometric methods were applied to disclose mutual relationships among the indices and to select those that are more effective in terms of accuracy and reliability.","container-title":"Chemometrics and Intelligent Laboratory Systems","DOI":"10.1016/j.chemolab.2024.105117","ISSN":"0169-7439","journalAbbreviation":"Chemometrics and Intelligent Laboratory Systems","page":"105117","source":"ScienceDirect","title":"Extended multivariate comparison of 68 cluster validity indices. A review","volume":"251","author":[{"family":"Todeschini","given":"Roberto"},{"family":"Ballabio","given":"Davide"},{"family":"Termopoli","given":"Veronica"},{"family":"Consonni","given":"Viviana"}],"issued":{"date-parts":[["2024",8,15]]}}},{"id":1771,"uris":["http://zotero.org/users/8619560/items/N7QLI7XI"],"itemData":{"id":1771,"type":"article-journal","abstract":"Internal cluster validity measures (such as the Calinski–Harabasz, Dunn, or Davies–Bouldin indices) are frequently used for selecting the appropriate number of partitions a dataset should be split into. In this paper we consider what happens if we treat such indices as objective functions in unsupervised learning activities. Is the optimal grouping with regards to, say, the Silhouette index really meaningful? It turns out that many cluster (in)validity indices promote clusterings that match expert knowledge quite poorly. We also introduce a new, well-performing variant of the Dunn index that is built upon OWA operators and the near-neighbour graph so that subspaces of higher density, regardless of their shapes, can be separated from each other better.","container-title":"Information Sciences","DOI":"10.1016/j.ins.2021.10.004","ISSN":"0020-0255","journalAbbreviation":"Information Sciences","page":"620-636","source":"ScienceDirect","title":"Are cluster validity measures (in) valid?","volume":"581","author":[{"family":"Gagolewski","given":"Marek"},{"family":"Bartoszuk","given":"Maciej"},{"family":"Cena","given":"Anna"}],"issued":{"date-parts":[["2021",12,1]]}}}],"schema":"https://github.com/citation-style-language/schema/raw/master/csl-citation.json"} </w:instrText>
      </w:r>
      <w:r>
        <w:fldChar w:fldCharType="separate"/>
      </w:r>
      <w:r w:rsidR="009B523F" w:rsidRPr="009B523F">
        <w:t>(3,13)</w:t>
      </w:r>
      <w:r>
        <w:fldChar w:fldCharType="end"/>
      </w:r>
      <w:r>
        <w:t>.</w:t>
      </w:r>
      <w:r w:rsidR="000D030A">
        <w:t xml:space="preserve"> </w:t>
      </w:r>
      <w:r w:rsidR="004F5AC5">
        <w:t xml:space="preserve">However, it was demonstrated that only a small subset of CVIs show invariance to the number of clusters </w:t>
      </w:r>
      <w:r w:rsidR="004F5AC5">
        <w:fldChar w:fldCharType="begin"/>
      </w:r>
      <w:r w:rsidR="00B11A65">
        <w:instrText xml:space="preserve"> ADDIN ZOTERO_ITEM CSL_CITATION {"citationID":"VsO9pXs3","properties":{"formattedCitation":"(3)","plainCitation":"(3)","noteIndex":0},"citationItems":[{"id":1815,"uris":["http://zotero.org/users/8619560/items/Q59KLY6D"],"itemData":{"id":1815,"type":"article-journal","abstract":"Clustering is an unsupervised machine learning methodology widely used in several sciences to find groups of similar patterns in complex data. The results generated by clustering algorithms generally depend on user-defined input parameters such as the number of expected clusters, which can have a great impact on the homogeneity of the identified clusters. Clustering validity indices (CVIs) are an effective method for determining the optimal number of clusters that best fit the natural partition of a dataset. They do not require any underlying assumption nor a priori knowledge about the true dataset structure. Since 1965, many cluster validity indices have been proposed in the literature and used in several different applications. In this paper, the performance of 68 cluster validity indices was evaluated on 21 real-life research and simulated datasets. CVIs were compared on the same partition for each dataset, which was searched for by the k-means clustering algorithm. Multivariate chemometric methods were applied to disclose mutual relationships among the indices and to select those that are more effective in terms of accuracy and reliability.","container-title":"Chemometrics and Intelligent Laboratory Systems","DOI":"10.1016/j.chemolab.2024.105117","ISSN":"0169-7439","journalAbbreviation":"Chemometrics and Intelligent Laboratory Systems","page":"105117","source":"ScienceDirect","title":"Extended multivariate comparison of 68 cluster validity indices. A review","volume":"251","author":[{"family":"Todeschini","given":"Roberto"},{"family":"Ballabio","given":"Davide"},{"family":"Termopoli","given":"Veronica"},{"family":"Consonni","given":"Viviana"}],"issued":{"date-parts":[["2024",8,15]]}}}],"schema":"https://github.com/citation-style-language/schema/raw/master/csl-citation.json"} </w:instrText>
      </w:r>
      <w:r w:rsidR="004F5AC5">
        <w:fldChar w:fldCharType="separate"/>
      </w:r>
      <w:r w:rsidR="004F5AC5" w:rsidRPr="004F5AC5">
        <w:t>(3)</w:t>
      </w:r>
      <w:r w:rsidR="004F5AC5">
        <w:fldChar w:fldCharType="end"/>
      </w:r>
      <w:r w:rsidR="004F5AC5">
        <w:t xml:space="preserve">. </w:t>
      </w:r>
      <w:r w:rsidR="00756919" w:rsidRPr="00B11A7C">
        <w:rPr>
          <w:color w:val="EE0000"/>
        </w:rPr>
        <w:t>&lt;AND?&gt;</w:t>
      </w:r>
    </w:p>
    <w:p w14:paraId="2430FE5C" w14:textId="78BB41AD" w:rsidR="00DB1AFB" w:rsidRDefault="00DB1AFB" w:rsidP="00A47A76">
      <w:r>
        <w:t>Another common use-case is the evaluation of performance</w:t>
      </w:r>
      <w:r w:rsidR="005D279F">
        <w:t xml:space="preserve"> </w:t>
      </w:r>
      <w:r w:rsidR="005D279F">
        <w:fldChar w:fldCharType="begin"/>
      </w:r>
      <w:r w:rsidR="00B11A65">
        <w:instrText xml:space="preserve"> ADDIN ZOTERO_ITEM CSL_CITATION {"citationID":"k01z9B6J","properties":{"formattedCitation":"(22)","plainCitation":"(22)","noteIndex":0},"citationItems":[{"id":1766,"uris":["http://zotero.org/users/8619560/items/LN5YJUEZ"],"itemData":{"id":1766,"type":"article-journal","abstract":"Swarm intelligence has emerged as a worthwhile class of clustering methods due to its convenient implementation, parallel capability, ability to avoid local minima, and other advantages. In such applications, clustering validity indices usually operate as fitness functions to evaluate the qualities of the obtained clusters. However, as the validity indices are usually data dependent and are designed to address certain types of data, the selection of different indices as the fitness functions may critically affect cluster quality. Here, we compare the performances of eight well-known and widely used clustering validity indices, namely, the Caliński–Harabasz index, the CS index, the Davies–Bouldin index, the Dunn index with two of its generalized versions, the I index, and the silhouette statistic index, on both synthetic and real data sets in the framework of differential-evolution–particle-swarm-optimization (DEPSO)-based clustering. DEPSO is a hybrid evolutionary algorithm of the stochastic optimization approach (differential evolution) and the swarm intelligence method (particle swarm optimization) that further increases the search capability and achieves higher flexibility in exploring the problem space. According to the experimental results, we find that the silhouette statistic index stands out in most of the data sets that we examined. Meanwhile, we suggest that users reach their conclusions not just based on only one index, but after considering the results of several indices to achieve reliable clustering structures.","container-title":"IEEE Transactions on Systems, Man, and Cybernetics, Part B (Cybernetics)","DOI":"10.1109/TSMCB.2012.2188509","ISSN":"1941-0492","issue":"4","page":"1243-1256","source":"IEEE Xplore","title":"A Comparison Study of Validity Indices on Swarm-Intelligence-Based Clustering","volume":"42","author":[{"family":"Xu","given":"Rui"},{"family":"Xu","given":"Jie"},{"family":"Wunsch","given":"Donald C."}],"issued":{"date-parts":[["2012",8]]}}}],"schema":"https://github.com/citation-style-language/schema/raw/master/csl-citation.json"} </w:instrText>
      </w:r>
      <w:r w:rsidR="005D279F">
        <w:fldChar w:fldCharType="separate"/>
      </w:r>
      <w:r w:rsidR="005D279F" w:rsidRPr="005D279F">
        <w:t>(22)</w:t>
      </w:r>
      <w:r w:rsidR="005D279F">
        <w:fldChar w:fldCharType="end"/>
      </w:r>
      <w:r>
        <w:t xml:space="preserve"> for newly-developed clustering algorithms in comparison to other clustering algorithms </w:t>
      </w:r>
      <w:r>
        <w:fldChar w:fldCharType="begin"/>
      </w:r>
      <w:r w:rsidR="00B11A65">
        <w:instrText xml:space="preserve"> ADDIN ZOTERO_ITEM CSL_CITATION {"citationID":"zrOCjdRy","properties":{"formattedCitation":"(13)","plainCitation":"(13)","noteIndex":0},"citationItems":[{"id":1771,"uris":["http://zotero.org/users/8619560/items/N7QLI7XI"],"itemData":{"id":1771,"type":"article-journal","abstract":"Internal cluster validity measures (such as the Calinski–Harabasz, Dunn, or Davies–Bouldin indices) are frequently used for selecting the appropriate number of partitions a dataset should be split into. In this paper we consider what happens if we treat such indices as objective functions in unsupervised learning activities. Is the optimal grouping with regards to, say, the Silhouette index really meaningful? It turns out that many cluster (in)validity indices promote clusterings that match expert knowledge quite poorly. We also introduce a new, well-performing variant of the Dunn index that is built upon OWA operators and the near-neighbour graph so that subspaces of higher density, regardless of their shapes, can be separated from each other better.","container-title":"Information Sciences","DOI":"10.1016/j.ins.2021.10.004","ISSN":"0020-0255","journalAbbreviation":"Information Sciences","page":"620-636","source":"ScienceDirect","title":"Are cluster validity measures (in) valid?","volume":"581","author":[{"family":"Gagolewski","given":"Marek"},{"family":"Bartoszuk","given":"Maciej"},{"family":"Cena","given":"Anna"}],"issued":{"date-parts":[["2021",12,1]]}}}],"schema":"https://github.com/citation-style-language/schema/raw/master/csl-citation.json"} </w:instrText>
      </w:r>
      <w:r>
        <w:fldChar w:fldCharType="separate"/>
      </w:r>
      <w:r w:rsidR="009B523F" w:rsidRPr="009B523F">
        <w:t>(13)</w:t>
      </w:r>
      <w:r>
        <w:fldChar w:fldCharType="end"/>
      </w:r>
      <w:r>
        <w:t xml:space="preserve"> based on one or more CVIs. </w:t>
      </w:r>
      <w:r w:rsidR="000D030A" w:rsidRPr="000D030A">
        <w:rPr>
          <w:color w:val="EE0000"/>
        </w:rPr>
        <w:t>&lt;TBD&gt;</w:t>
      </w:r>
    </w:p>
    <w:p w14:paraId="6B113A87" w14:textId="459FC479" w:rsidR="00B12622" w:rsidRDefault="00B12622" w:rsidP="00B12622"/>
    <w:p w14:paraId="0AF5330E" w14:textId="54F2832D" w:rsidR="00FC2665" w:rsidRPr="00B12622" w:rsidRDefault="00E3773D" w:rsidP="00B12622">
      <w:r>
        <w:t xml:space="preserve">CVIs can be categorized as external or internal </w:t>
      </w:r>
      <w:r>
        <w:fldChar w:fldCharType="begin"/>
      </w:r>
      <w:r w:rsidR="00B11A65">
        <w:instrText xml:space="preserve"> ADDIN ZOTERO_ITEM CSL_CITATION {"citationID":"bRv8iJcP","properties":{"formattedCitation":"(5,20)","plainCitation":"(5,20)","noteIndex":0},"citationItems":[{"id":1272,"uris":["http://zotero.org/users/8619560/items/PLEWYDK7"],"itemData":{"id":1272,"type":"article-journal","abstract":"The validation of the results obtained by clustering algorithms is a fundamental part of the clustering process. The most used approaches for cluster validation are based on internal cluster validity indices. Although many indices have been proposed, there is no recent extensive comparative study of their performance. In this paper we show the results of an experimental work that compares 30 cluster validity indices in many different environments with different characteristics. These results can serve as a guideline for selecting the most suitable index for each possible application and provide a deep insight into the performance differences between the currently available indices.","container-title":"Pattern Recognition","DOI":"10.1016/j.patcog.2012.07.021","ISSN":"0031-3203","issue":"1","journalAbbreviation":"Pattern Recognition","page":"243-256","source":"ScienceDirect","title":"An extensive comparative study of cluster validity indices","volume":"46","author":[{"family":"Arbelaitz","given":"Olatz"},{"family":"Gurrutxaga","given":"Ibai"},{"family":"Muguerza","given":"Javier"},{"family":"Pérez","given":"Jesús M."},{"family":"Perona","given":"Iñigo"}],"issued":{"date-parts":[["2013",1,1]]}}},{"id":1800,"uris":["http://zotero.org/users/8619560/items/LNEYSBMP"],"itemData":{"id":1800,"type":"chapter","abstract":"This chapter discusses clustering validity stage of a clustering procedure. The chapter presents methods suitable for quantitative evaluation of the results of a clustering algorithm, known under the general term cluster validity. Cluster validity can be approached in three possible directions. First is to evaluate C (where C is the clustering structure resulting from the application of a clustering algorithm on data set X) in terms of an independently drawn structure, which is imposed on X a priori and reflects intuition about the clustering structure of X. The criteria used for the evaluation of this kind are called external criteria. External criteria may be used to measure the degree to which the available data confirm a prespecified structure, without applying any clustering algorithm to X. The criteria used for this kind of evaluation are called internal criteria. Last approach is to evaluate C by comparing it with other clustering structures, resulting from the application of the same clustering algorithm, but with different parameter values, or of other clustering algorithms to X. Criteria of this kind are called relative criteria. This chapter also focuses on the definitions of internal, external, and relative criteria and the random hypotheses used in each case. Indices, adopted in the framework of external and internal criteria, are presented, and examples are provided showing the use of these indices.","container-title":"Pattern Recognition (Fourth Edition)","event-place":"Boston","ISBN":"978-1-59749-272-0","note":"DOI: 10.1016/B978-1-59749-272-0.50018-9","page":"863-913","publisher":"Academic Press","publisher-place":"Boston","source":"ScienceDirect","title":"Chapter 16 - Cluster Validity","URL":"https://www.sciencedirect.com/science/article/pii/B9781597492720500189","author":[{"family":"Theodoridis","given":"Sergios"},{"family":"Koutroumbas","given":"Konstantinos"}],"editor":[{"family":"Theodoridis","given":"Sergios"},{"family":"Koutroumbas","given":"Konstantinos"}],"accessed":{"date-parts":[["2025",11,13]]},"issued":{"date-parts":[["2009",1,1]]}}}],"schema":"https://github.com/citation-style-language/schema/raw/master/csl-citation.json"} </w:instrText>
      </w:r>
      <w:r>
        <w:fldChar w:fldCharType="separate"/>
      </w:r>
      <w:r w:rsidR="009B523F" w:rsidRPr="009B523F">
        <w:t>(5,20)</w:t>
      </w:r>
      <w:r>
        <w:fldChar w:fldCharType="end"/>
      </w:r>
      <w:r>
        <w:t xml:space="preserve">. External indices measure how accurately the clustering labels match the ground truth (a predefined set of labels). In contrast, internal indices measure cluster attributes such as compactness, separation, structure and shape based on the clustering labels without requiring a ground truth </w:t>
      </w:r>
      <w:r w:rsidRPr="001D2C69">
        <w:rPr>
          <w:color w:val="EE0000"/>
        </w:rPr>
        <w:fldChar w:fldCharType="begin"/>
      </w:r>
      <w:r w:rsidR="005C5FB1">
        <w:rPr>
          <w:color w:val="EE0000"/>
        </w:rPr>
        <w:instrText xml:space="preserve"> ADDIN ZOTERO_ITEM CSL_CITATION {"citationID":"5n8NOacC","properties":{"formattedCitation":"(3,31)","plainCitation":"(3,31)","noteIndex":0},"citationItems":[{"id":1815,"uris":["http://zotero.org/users/8619560/items/Q59KLY6D"],"itemData":{"id":1815,"type":"article-journal","abstract":"Clustering is an unsupervised machine learning methodology widely used in several sciences to find groups of similar patterns in complex data. The results generated by clustering algorithms generally depend on user-defined input parameters such as the number of expected clusters, which can have a great impact on the homogeneity of the identified clusters. Clustering validity indices (CVIs) are an effective method for determining the optimal number of clusters that best fit the natural partition of a dataset. They do not require any underlying assumption nor a priori knowledge about the true dataset structure. Since 1965, many cluster validity indices have been proposed in the literature and used in several different applications. In this paper, the performance of 68 cluster validity indices was evaluated on 21 real-life research and simulated datasets. CVIs were compared on the same partition for each dataset, which was searched for by the k-means clustering algorithm. Multivariate chemometric methods were applied to disclose mutual relationships among the indices and to select those that are more effective in terms of accuracy and reliability.","container-title":"Chemometrics and Intelligent Laboratory Systems","DOI":"10.1016/j.chemolab.2024.105117","ISSN":"0169-7439","journalAbbreviation":"Chemometrics and Intelligent Laboratory Systems","page":"105117","source":"ScienceDirect","title":"Extended multivariate comparison of 68 cluster validity indices. A review","volume":"251","author":[{"family":"Todeschini","given":"Roberto"},{"family":"Ballabio","given":"Davide"},{"family":"Termopoli","given":"Veronica"},{"family":"Consonni","given":"Viviana"}],"issued":{"date-parts":[["2024",8,15]]}}},{"id":1698,"uris":["http://zotero.org/users/8619560/items/ES367MI7"],"itemData":{"id":1698,"type":"article-journal","abstract":"Clustering algorithms are essential in data analysis, but evaluating their performance is challenging when the true labels are not available, especially for non-convex clusters. Traditional performance evaluation metrics struggle to identify clustering quality, often assigning higher scores for linearly separated clusters than the true clusters. We propose an original approach to distance computation that accounts for the data structure, thus improving the clustering quality evaluation for non-convex clusters without affecting other shapes of clusters. We also showcase the applicability of this method through a modified version of K-Means using the proposed method that is capable of correctly separating non-convex clusters. The validation included the analysis of performance and time complexity of 3 traditional clustering quality evaluation metrics and the K-Means clustering algorithm against their augmented versions with the proposed approach. This analysis conducted on 7 benchmark synthetic datasets and 6 real datasets with various numbers of examples and features of diverse characteristics and joint complexities: simple convex clusters, overlapped and imbalanced clusters, and non-convex clusters. Through these analyses, we show the ineffectiveness of traditional methods and that the proposed approach overcomes the weaknesses of traditional methods.","container-title":"Knowledge and Information Systems","DOI":"10.1007/s10115-024-02275-4","ISSN":"0219-3116","issue":"2","journalAbbreviation":"Knowl Inf Syst","language":"en","page":"1415-1453","source":"Springer Link","title":"A path-based distance computation for non-convexity with applications in clustering","volume":"67","author":[{"family":"Ardelean","given":"Eugen-Richard"},{"family":"Portase","given":"Raluca Laura"},{"family":"Potolea","given":"Rodica"},{"family":"Dînșoreanu","given":"Mihaela"}],"issued":{"date-parts":[["2025",2,1]]}}}],"schema":"https://github.com/citation-style-language/schema/raw/master/csl-citation.json"} </w:instrText>
      </w:r>
      <w:r w:rsidRPr="001D2C69">
        <w:rPr>
          <w:color w:val="EE0000"/>
        </w:rPr>
        <w:fldChar w:fldCharType="separate"/>
      </w:r>
      <w:r w:rsidR="005C5FB1" w:rsidRPr="005C5FB1">
        <w:t>(3,31)</w:t>
      </w:r>
      <w:r w:rsidRPr="001D2C69">
        <w:rPr>
          <w:color w:val="EE0000"/>
        </w:rPr>
        <w:fldChar w:fldCharType="end"/>
      </w:r>
      <w:r>
        <w:t xml:space="preserve">. </w:t>
      </w:r>
      <w:r w:rsidR="003668EF">
        <w:t>Most i</w:t>
      </w:r>
      <w:r w:rsidR="00317978">
        <w:t xml:space="preserve">nternal </w:t>
      </w:r>
      <w:r w:rsidR="00884987">
        <w:t>indices</w:t>
      </w:r>
      <w:r w:rsidR="00317978">
        <w:t xml:space="preserve"> measure cluster attributes based on the concepts</w:t>
      </w:r>
      <w:r w:rsidR="004F1974">
        <w:t xml:space="preserve"> </w:t>
      </w:r>
      <w:r w:rsidR="004F1974">
        <w:fldChar w:fldCharType="begin"/>
      </w:r>
      <w:r w:rsidR="00B11A65">
        <w:instrText xml:space="preserve"> ADDIN ZOTERO_ITEM CSL_CITATION {"citationID":"sXdQvcYE","properties":{"formattedCitation":"(17)","plainCitation":"(17)","noteIndex":0},"citationItems":[{"id":1738,"uris":["http://zotero.org/users/8619560/items/2H7Y95ZQ"],"itemData":{"id":1738,"type":"article-journal","abstract":"Data clustering involves identifying latent similarities within a dataset and organizing them into clusters or groups. The outcomes of various clustering algorithms differ as they are susceptible to the intrinsic characteristics of the original dataset, including noise and dimensionality. The effectiveness of such clustering procedures directly impacts the homogeneity of clusters, underscoring the significance of evaluating algorithmic outcomes. Consequently, the assessment of clustering quality presents a significant and complex endeavor. A pivotal aspect affecting clustering validation is the cluster validity metric, which aids in determining the optimal number of clusters. The main goal of this study is to comprehensively review and explain the mathematical operation of internal and external cluster validity indices, but not all, to categorize these indices and to brainstorm suggestions for future advancement of clustering validation research. In addition, we review and evaluate the performance of internal and external clustering validation indices on the most common clustering algorithms, such as the evolutionary clustering algorithm star (ECA*). Finally, we suggest a classification framework for examining the functionality of both internal and external clustering validation measures regarding their ideal values, user-friendliness, responsiveness to input data, and appropriateness across various fields. This classification aids researchers in selecting the appropriate clustering validation measure to suit their specific requirements.","container-title":"Neurocomputing","DOI":"10.1016/j.neucom.2024.128198","ISSN":"0925-2312","journalAbbreviation":"Neurocomputing","page":"128198","source":"ScienceDirect","title":"From A-to-Z review of clustering validation indices","volume":"601","author":[{"family":"Hassan","given":"Bryar A."},{"family":"Tayfor","given":"Noor Bahjat"},{"family":"Hassan","given":"Alla A."},{"family":"Ahmed","given":"Aram M."},{"family":"Rashid","given":"Tarik A."},{"family":"Abdalla","given":"Naz N."}],"issued":{"date-parts":[["2024",10,7]]}}}],"schema":"https://github.com/citation-style-language/schema/raw/master/csl-citation.json"} </w:instrText>
      </w:r>
      <w:r w:rsidR="004F1974">
        <w:fldChar w:fldCharType="separate"/>
      </w:r>
      <w:r w:rsidR="009B523F" w:rsidRPr="009B523F">
        <w:t>(17)</w:t>
      </w:r>
      <w:r w:rsidR="004F1974">
        <w:fldChar w:fldCharType="end"/>
      </w:r>
      <w:r w:rsidR="00317978">
        <w:t xml:space="preserve"> of intra-cluster</w:t>
      </w:r>
      <w:r w:rsidR="005E7FDD">
        <w:t xml:space="preserve"> (compactness)</w:t>
      </w:r>
      <w:r w:rsidR="00317978">
        <w:t xml:space="preserve"> and inter-cluster</w:t>
      </w:r>
      <w:r w:rsidR="005E7FDD">
        <w:t xml:space="preserve"> (separability)</w:t>
      </w:r>
      <w:r w:rsidR="00317978">
        <w:t xml:space="preserve"> distances, thus inadvertently evaluating the morphology of the clusters (especially when using the Euclidian distance) resulting in a bias towards the traditional dense well-separated </w:t>
      </w:r>
      <w:r w:rsidR="003668EF">
        <w:t xml:space="preserve">globular </w:t>
      </w:r>
      <w:r w:rsidR="00317978">
        <w:t>clusters</w:t>
      </w:r>
      <w:r w:rsidR="003668EF">
        <w:t xml:space="preserve"> </w:t>
      </w:r>
      <w:r w:rsidR="003668EF">
        <w:fldChar w:fldCharType="begin"/>
      </w:r>
      <w:r w:rsidR="003668EF">
        <w:instrText xml:space="preserve"> ADDIN ZOTERO_ITEM CSL_CITATION {"citationID":"Xub7Htcm","properties":{"formattedCitation":"(23)","plainCitation":"(23)","noteIndex":0},"citationItems":[{"id":1716,"uris":["http://zotero.org/users/8619560/items/EN8YPFRE"],"itemData":{"id":1716,"type":"chapter","abstract":"One of the most challenging aspects of clustering is validation, which is the objective and quantitative assessment of clustering results. A number of different relative validity criteria have been proposed for the validation of globular, clusters. Not all data, however, are composed of globular clusters. Density-based clustering algorithms seek partitions with high density areas of points (clusters, not necessarily globular) separated by low density areas, possibly containing noise objects. In these cases relative validity indices proposed for globular cluster validation may fail. In this paper we propose a relative validation index for density-based, arbitrarily shaped clusters. The index assesses clustering quality based on the relative density connection between pairs of objects. Our index is formulated on the basis of a new kernel density function, which is used to compute the density of objects and to evaluate the within- and between-cluster density connectedness of clustering results. Experiments on synthetic and real world data show the effectiveness of our approach for the evaluation and selection of clustering algorithms and their respective appropriate parameters.","collection-title":"Proceedings","container-title":"Proceedings of the 2014 SIAM International Conference on Data Mining (SDM)","note":"DOI: 10.1137/1.9781611973440.96","page":"839-847","publisher":"Society for Industrial and Applied Mathematics","source":"epubs.siam.org (Atypon)","title":"Density-Based Clustering Validation","URL":"https://epubs.siam.org/doi/10.1137/1.9781611973440.96","author":[{"family":"Moulavi","given":"Davoud"},{"family":"Jaskowiak","given":"Pablo A."},{"family":"Campello","given":"Ricardo J. G. B."},{"family":"Zimek","given":"Arthur"},{"family":"Sander","given":"Jörg"}],"accessed":{"date-parts":[["2025",11,4]]},"issued":{"date-parts":[["2014",4,28]]}}}],"schema":"https://github.com/citation-style-language/schema/raw/master/csl-citation.json"} </w:instrText>
      </w:r>
      <w:r w:rsidR="003668EF">
        <w:fldChar w:fldCharType="separate"/>
      </w:r>
      <w:r w:rsidR="003668EF" w:rsidRPr="003668EF">
        <w:t>(23)</w:t>
      </w:r>
      <w:r w:rsidR="003668EF">
        <w:fldChar w:fldCharType="end"/>
      </w:r>
      <w:r w:rsidR="00317978">
        <w:t xml:space="preserve">. </w:t>
      </w:r>
      <w:r w:rsidR="00426E62">
        <w:t>Thus, there may be cases in which the correct clustering may receive lower performance values than a wrong clustering which results in better values for the cluster attributes estimated by the CVI.</w:t>
      </w:r>
      <w:r w:rsidR="003668EF">
        <w:t xml:space="preserve"> This statement is especially true when considering non-globular clusters </w:t>
      </w:r>
      <w:r w:rsidR="003668EF">
        <w:lastRenderedPageBreak/>
        <w:fldChar w:fldCharType="begin"/>
      </w:r>
      <w:r w:rsidR="003668EF">
        <w:instrText xml:space="preserve"> ADDIN ZOTERO_ITEM CSL_CITATION {"citationID":"pvVOfuzt","properties":{"formattedCitation":"(23)","plainCitation":"(23)","noteIndex":0},"citationItems":[{"id":1716,"uris":["http://zotero.org/users/8619560/items/EN8YPFRE"],"itemData":{"id":1716,"type":"chapter","abstract":"One of the most challenging aspects of clustering is validation, which is the objective and quantitative assessment of clustering results. A number of different relative validity criteria have been proposed for the validation of globular, clusters. Not all data, however, are composed of globular clusters. Density-based clustering algorithms seek partitions with high density areas of points (clusters, not necessarily globular) separated by low density areas, possibly containing noise objects. In these cases relative validity indices proposed for globular cluster validation may fail. In this paper we propose a relative validation index for density-based, arbitrarily shaped clusters. The index assesses clustering quality based on the relative density connection between pairs of objects. Our index is formulated on the basis of a new kernel density function, which is used to compute the density of objects and to evaluate the within- and between-cluster density connectedness of clustering results. Experiments on synthetic and real world data show the effectiveness of our approach for the evaluation and selection of clustering algorithms and their respective appropriate parameters.","collection-title":"Proceedings","container-title":"Proceedings of the 2014 SIAM International Conference on Data Mining (SDM)","note":"DOI: 10.1137/1.9781611973440.96","page":"839-847","publisher":"Society for Industrial and Applied Mathematics","source":"epubs.siam.org (Atypon)","title":"Density-Based Clustering Validation","URL":"https://epubs.siam.org/doi/10.1137/1.9781611973440.96","author":[{"family":"Moulavi","given":"Davoud"},{"family":"Jaskowiak","given":"Pablo A."},{"family":"Campello","given":"Ricardo J. G. B."},{"family":"Zimek","given":"Arthur"},{"family":"Sander","given":"Jörg"}],"accessed":{"date-parts":[["2025",11,4]]},"issued":{"date-parts":[["2014",4,28]]}}}],"schema":"https://github.com/citation-style-language/schema/raw/master/csl-citation.json"} </w:instrText>
      </w:r>
      <w:r w:rsidR="003668EF">
        <w:fldChar w:fldCharType="separate"/>
      </w:r>
      <w:r w:rsidR="003668EF" w:rsidRPr="003668EF">
        <w:t>(23)</w:t>
      </w:r>
      <w:r w:rsidR="003668EF">
        <w:fldChar w:fldCharType="end"/>
      </w:r>
      <w:r w:rsidR="003668EF">
        <w:t xml:space="preserve">, yet it is not limited to this single scenario. As such, several CVIs have been developed to handle non-globular shapes </w:t>
      </w:r>
      <w:r w:rsidR="003668EF">
        <w:fldChar w:fldCharType="begin"/>
      </w:r>
      <w:r w:rsidR="00625144">
        <w:instrText xml:space="preserve"> ADDIN ZOTERO_ITEM CSL_CITATION {"citationID":"8Kzy8zIF","properties":{"formattedCitation":"(23,32\\uc0\\u8211{}37)","plainCitation":"(23,32–37)","noteIndex":0},"citationItems":[{"id":1716,"uris":["http://zotero.org/users/8619560/items/EN8YPFRE"],"itemData":{"id":1716,"type":"chapter","abstract":"One of the most challenging aspects of clustering is validation, which is the objective and quantitative assessment of clustering results. A number of different relative validity criteria have been proposed for the validation of globular, clusters. Not all data, however, are composed of globular clusters. Density-based clustering algorithms seek partitions with high density areas of points (clusters, not necessarily globular) separated by low density areas, possibly containing noise objects. In these cases relative validity indices proposed for globular cluster validation may fail. In this paper we propose a relative validation index for density-based, arbitrarily shaped clusters. The index assesses clustering quality based on the relative density connection between pairs of objects. Our index is formulated on the basis of a new kernel density function, which is used to compute the density of objects and to evaluate the within- and between-cluster density connectedness of clustering results. Experiments on synthetic and real world data show the effectiveness of our approach for the evaluation and selection of clustering algorithms and their respective appropriate parameters.","collection-title":"Proceedings","container-title":"Proceedings of the 2014 SIAM International Conference on Data Mining (SDM)","note":"DOI: 10.1137/1.9781611973440.96","page":"839-847","publisher":"Society for Industrial and Applied Mathematics","source":"epubs.siam.org (Atypon)","title":"Density-Based Clustering Validation","URL":"https://epubs.siam.org/doi/10.1137/1.9781611973440.96","author":[{"family":"Moulavi","given":"Davoud"},{"family":"Jaskowiak","given":"Pablo A."},{"family":"Campello","given":"Ricardo J. G. B."},{"family":"Zimek","given":"Arthur"},{"family":"Sander","given":"Jörg"}],"accessed":{"date-parts":[["2025",11,4]]},"issued":{"date-parts":[["2014",4,28]]}}},{"id":1820,"uris":["http://zotero.org/users/8619560/items/3EBIWXUR"],"itemData":{"id":1820,"type":"article-journal","abstract":"Many validity measures have been proposed for evaluating clustering results. Most of these popular validity measures do not work well for clusters with different densities and/or sizes. They usually have a tendency of ignoring clusters with low densities. In this paper, we propose a new validity measure that can deal with this situation. In addition, we also propose a modified K-means algorithm that can assign more cluster centres to areas with low densities of data than the conventional K-means algorithm does. First, several artificial data sets are used to test the performance of the proposed measure. Then the proposed measure and the modified K-means algorithm are applied to reduce the edge degradation in vector quantisation of image compression.","container-title":"Pattern Analysis and Applications","DOI":"10.1007/s10044-004-0218-1","ISSN":"1433-755X","issue":"2","journalAbbreviation":"Pattern Anal Applic","language":"en","page":"205-220","source":"Springer Link","title":"A new cluster validity measure and its application to image compression","volume":"7","author":[{"family":"Chou","given":"C.-H."},{"family":"Su","given":"M.-C."},{"family":"Lai","given":"E."}],"issued":{"date-parts":[["2004",7,1]]}}},{"id":1805,"uris":["http://zotero.org/users/8619560/items/38DJRBV5"],"itemData":{"id":1805,"type":"article-journal","abstract":"Although the goal of clustering is intuitively compelling and its notion arises in many fields, it is difficult to define a unified approach to address the clustering problem and thus diverse clustering algorithms abound in the research community. These algorithms, under different clustering assumptions, often lead to qualitatively different results. As a consequence the results of clustering algorithms (i.e., data set partitionings) need to be evaluated as regards their validity based on widely accepted criteria. In this paper a cluster validity index, CDbw, is proposed which assesses the compactness and separation of clusters defined by a clustering algorithm. The cluster validity index, given a data set and a set of clustering algorithms, enables (i) the selection of the input parameter values that lead an algorithm to the best possible partitioning of the data set, and (ii) the selection of the algorithm that provides the best partitioning of the data set. CDbw handles efficiently arbitrarily shaped clusters by representing each cluster with a number of points rather than by a single representative point. A full implementation and experimental results confirm the reliability of the validity index showing also that its performance compares favourably to that of several others.","container-title":"Pattern Recognition Letters","DOI":"10.1016/j.patrec.2007.12.011","ISSN":"0167-8655","issue":"6","journalAbbreviation":"Pattern Recognition Letters","page":"773-786","source":"ScienceDirect","title":"A density-based cluster validity approach using multi-representatives","volume":"29","author":[{"family":"Halkidi","given":"Maria"},{"family":"Vazirgiannis","given":"Michalis"}],"issued":{"date-parts":[["2008",4,15]]}}},{"id":1861,"uris":["http://zotero.org/users/8619560/items/JDPC5FZQ"],"itemData":{"id":1861,"type":"article-journal","abstract":"Cluster validity indices are used to validate results of clustering and to find a set of clusters that best fits natural partitions for given data set. Most of the previous validity indices have been considerably dependent on the number of data objects in clusters, on cluster centroids and on average values. They have a tendency to ignore small clusters and clusters with low density. Two cluster validity indices are proposed for efficient validation of partitions containing clusters that widely differ in sizes and densities. The first proposed index exploits a compactness measure and a separation measure, and the second index is based an overlap measure and a separation measure. The compactness and the overlap measures are calculated from few data objects of a cluster while the separation measure uses all data objects. The compactness measure is calculated only from data objects of a cluster that are far enough away from the cluster centroids, while the overlap measure is calculated from data objects that are enough near to one or more other clusters. A good partition is expected to have low degree of overlap and a larger separation distance and compactness. The maximum value of the ratio of compactness to separation and the minimum value of the ratio of overlap to separation indicate the optimal partition. Testing of both proposed indices on some artificial and three well-known real data sets showed the effectiveness and reliability of the proposed indices.","container-title":"Pattern Recognition Letters","DOI":"10.1016/j.patrec.2010.08.007","ISSN":"0167-8655","issue":"2","journalAbbreviation":"Pattern Recognition Letters","page":"221-234","source":"ScienceDirect","title":"Validity index for clusters of different sizes and densities","volume":"32","author":[{"family":"Žalik","given":"Krista Rizman"},{"family":"Žalik","given":"Borut"}],"issued":{"date-parts":[["2011",1,15]]}}},{"id":1859,"uris":["http://zotero.org/users/8619560/items/WNC97AGM"],"itemData":{"id":1859,"type":"article-journal","abstract":"In this article we have generalized Dunn's index and the Davies-Bouldin index for cluster validation using graph structures, such as GG, RNG and MST. Unlike Dunn's index and the Davies-Bouldin index, the proposed indices are not sensitive to noisy points and are applicable to hyperspherical and structural clusters as well. The relationships between various indices have also been established. The effectiveness of the generalized indices and superiority over some existing cluster validity indices are established using eight data sets.","container-title":"Pattern Recognition","DOI":"10.1016/S0031-3203(96)00127-6","ISSN":"0031-3203","issue":"6","journalAbbreviation":"Pattern Recognition","page":"847-857","source":"ScienceDirect","title":"Cluster validation using graph theoretic concepts","volume":"30","author":[{"family":"Pal","given":"N. R."},{"family":"Biswas","given":"J."}],"issued":{"date-parts":[["1997",6,1]]}}},{"id":1860,"uris":["http://zotero.org/users/8619560/items/4VBQR59D"],"itemData":{"id":1860,"type":"article-journal","abstract":"A major problem in content-based image retrieval (CBIR) is the unsupervised identification of perceptually salient regions in images. We contend that this problem can be tackled by mapping the pixels into various feature-spaces, whereupon they are subjected to a grouping algorithm. In this paper we develop a robust and versatile nonparametric clustering algorithm that is able to handle the unbalanced and highly irregular clusters encountered in such CBIR applications. The strength of our approach lies not so much in the clustering itself, but rather in the definition and use of two cluster-validity indices that are independent of the cluster topology. By combining them, an optimal clustering can be identified, and experiments confirm that the associated clusters do, indeed, correspond to perceptually salient image regions.","container-title":"Computer Vision and Image Understanding","DOI":"10.1006/cviu.1999.0763","ISSN":"1077-3142","issue":"1","journalAbbreviation":"Computer Vision and Image Understanding","page":"73-85","source":"ScienceDirect","title":"Finding Salient Regions in Images: Nonparametric Clustering for Image Segmentation and Grouping","title-short":"Finding Salient Regions in Images","volume":"75","author":[{"family":"Pauwels","given":"E. J"},{"family":"Frederix","given":"G"}],"issued":{"date-parts":[["1999",7,1]]}}},{"id":1802,"uris":["http://zotero.org/users/8619560/items/QA3D53YW"],"itemData":{"id":1802,"type":"article-journal","abstract":"The cluster evaluation process is of great importance in areas of machine learning and data mining. Evaluating the clustering quality of clusters shows how much any proposed approach or algorithm is competent. Nevertheless, evaluating the quality of any cluster is still an issue. Although many cluster validity indices have been proposed, there is a need for new approaches that can measure the clustering quality more accurately because most of the existing approaches measure the cluster quality correctly when the shape of the cluster is spherical. However, very few clusters in the real world are spherical. Therefore, a new Validity Index for Arbitrary-Shaped Clusters based on the kernel density estimation (the VIASCKDE Index) to overcome the mentioned issue was proposed in the study. In the VIASCKDE Index, we used separation and compactness of each data to support arbitrary-shaped clusters and utilized the kernel density estimation (KDE) to give more weight to the denser areas in the clusters to support cluster compactness. To evaluate the performance of our approach, we compared it to the state-of-the-art cluster validity indices. Experimental results have demonstrated that the VIASCKDE Index outperforms the compared indices.","container-title":"Computational Intelligence and Neuroscience","DOI":"10.1155/2022/4059302","ISSN":"1687-5273","issue":"1","language":"en","license":"Copyright © 2022 Ali Şenol.","note":"_eprint: https://onlinelibrary.wiley.com/doi/pdf/10.1155/2022/4059302","page":"4059302","source":"Wiley Online Library","title":"VIASCKDE Index: A Novel Internal Cluster Validity Index for Arbitrary-Shaped Clusters Based on the Kernel Density Estimation","title-short":"VIASCKDE Index","volume":"2022","author":[{"family":"Şenol","given":"Ali"}],"issued":{"date-parts":[["2022"]]}}}],"schema":"https://github.com/citation-style-language/schema/raw/master/csl-citation.json"} </w:instrText>
      </w:r>
      <w:r w:rsidR="003668EF">
        <w:fldChar w:fldCharType="separate"/>
      </w:r>
      <w:r w:rsidR="00625144" w:rsidRPr="00625144">
        <w:t>(23,32–37)</w:t>
      </w:r>
      <w:r w:rsidR="003668EF">
        <w:fldChar w:fldCharType="end"/>
      </w:r>
      <w:r w:rsidR="004D603B">
        <w:t xml:space="preserve">, yet </w:t>
      </w:r>
      <w:r w:rsidR="00DF7274">
        <w:t xml:space="preserve">their usefulness remains limited due to drawbacks </w:t>
      </w:r>
      <w:r w:rsidR="00DF7274">
        <w:fldChar w:fldCharType="begin"/>
      </w:r>
      <w:r w:rsidR="00DF7274">
        <w:instrText xml:space="preserve"> ADDIN ZOTERO_ITEM CSL_CITATION {"citationID":"f0se5w9y","properties":{"formattedCitation":"(23)","plainCitation":"(23)","noteIndex":0},"citationItems":[{"id":1716,"uris":["http://zotero.org/users/8619560/items/EN8YPFRE"],"itemData":{"id":1716,"type":"chapter","abstract":"One of the most challenging aspects of clustering is validation, which is the objective and quantitative assessment of clustering results. A number of different relative validity criteria have been proposed for the validation of globular, clusters. Not all data, however, are composed of globular clusters. Density-based clustering algorithms seek partitions with high density areas of points (clusters, not necessarily globular) separated by low density areas, possibly containing noise objects. In these cases relative validity indices proposed for globular cluster validation may fail. In this paper we propose a relative validation index for density-based, arbitrarily shaped clusters. The index assesses clustering quality based on the relative density connection between pairs of objects. Our index is formulated on the basis of a new kernel density function, which is used to compute the density of objects and to evaluate the within- and between-cluster density connectedness of clustering results. Experiments on synthetic and real world data show the effectiveness of our approach for the evaluation and selection of clustering algorithms and their respective appropriate parameters.","collection-title":"Proceedings","container-title":"Proceedings of the 2014 SIAM International Conference on Data Mining (SDM)","note":"DOI: 10.1137/1.9781611973440.96","page":"839-847","publisher":"Society for Industrial and Applied Mathematics","source":"epubs.siam.org (Atypon)","title":"Density-Based Clustering Validation","URL":"https://epubs.siam.org/doi/10.1137/1.9781611973440.96","author":[{"family":"Moulavi","given":"Davoud"},{"family":"Jaskowiak","given":"Pablo A."},{"family":"Campello","given":"Ricardo J. G. B."},{"family":"Zimek","given":"Arthur"},{"family":"Sander","given":"Jörg"}],"accessed":{"date-parts":[["2025",11,4]]},"issued":{"date-parts":[["2014",4,28]]}}}],"schema":"https://github.com/citation-style-language/schema/raw/master/csl-citation.json"} </w:instrText>
      </w:r>
      <w:r w:rsidR="00DF7274">
        <w:fldChar w:fldCharType="separate"/>
      </w:r>
      <w:r w:rsidR="00DF7274" w:rsidRPr="00DF7274">
        <w:t>(23)</w:t>
      </w:r>
      <w:r w:rsidR="00DF7274">
        <w:fldChar w:fldCharType="end"/>
      </w:r>
      <w:r w:rsidR="00DF7274">
        <w:t>. Although several graph-based CVIs</w:t>
      </w:r>
      <w:r w:rsidR="000B2032">
        <w:t xml:space="preserve"> </w:t>
      </w:r>
      <w:r w:rsidR="000B2032">
        <w:fldChar w:fldCharType="begin"/>
      </w:r>
      <w:r w:rsidR="000B2032">
        <w:instrText xml:space="preserve"> ADDIN ZOTERO_ITEM CSL_CITATION {"citationID":"yNw6MaBk","properties":{"formattedCitation":"(35,38)","plainCitation":"(35,38)","noteIndex":0},"citationItems":[{"id":1859,"uris":["http://zotero.org/users/8619560/items/WNC97AGM"],"itemData":{"id":1859,"type":"article-journal","abstract":"In this article we have generalized Dunn's index and the Davies-Bouldin index for cluster validation using graph structures, such as GG, RNG and MST. Unlike Dunn's index and the Davies-Bouldin index, the proposed indices are not sensitive to noisy points and are applicable to hyperspherical and structural clusters as well. The relationships between various indices have also been established. The effectiveness of the generalized indices and superiority over some existing cluster validity indices are established using eight data sets.","container-title":"Pattern Recognition","DOI":"10.1016/S0031-3203(96)00127-6","ISSN":"0031-3203","issue":"6","journalAbbreviation":"Pattern Recognition","page":"847-857","source":"ScienceDirect","title":"Cluster validation using graph theoretic concepts","volume":"30","author":[{"family":"Pal","given":"N. R."},{"family":"Biswas","given":"J."}],"issued":{"date-parts":[["1997",6,1]]}}},{"id":1865,"uris":["http://zotero.org/users/8619560/items/IWSAHFXR"],"itemData":{"id":1865,"type":"article-journal","abstract":"Gaining confidence that a clustering algorithm has produced meaningful results and not an accident of its usually heuristic optimization is central to data mining. This is the issue of cluster validity. We propose here a method by which proximity graphs are used to effectively detect border points and measure the margin between clusters. With analysis of boundary situation, we design a framework and relevant working principles to evaluate the separation and compactness in the clustering results. The method can obtain an insight into the internal structure in clustering result.","collection-title":"Proceedings of the International Conference on Information and Knowledge Engineering , IKE'04","container-title":"Proceedings of the International Conference on Information and Knowledge Engineering, IKE'04","ISSN":"1932415270","page":"204-210","source":"Western Sydney University","title":"Cluster validity through graph-based boundary analysis: Proceedings of the International Conference on Information and Knowledge Engineering, IKE'04","title-short":"Cluster validity through graph-based boundary analysis","author":[{"family":"Yang","given":"Jianhua"},{"family":"Lee","given":"Ickjai"}],"editor":[{"family":"Arabnia","given":"H.R."}],"issued":{"date-parts":[["2004"]]}}}],"schema":"https://github.com/citation-style-language/schema/raw/master/csl-citation.json"} </w:instrText>
      </w:r>
      <w:r w:rsidR="000B2032">
        <w:fldChar w:fldCharType="separate"/>
      </w:r>
      <w:r w:rsidR="000B2032" w:rsidRPr="000B2032">
        <w:t>(35,38)</w:t>
      </w:r>
      <w:r w:rsidR="000B2032">
        <w:fldChar w:fldCharType="end"/>
      </w:r>
      <w:r w:rsidR="00DF7274">
        <w:t xml:space="preserve"> exist, it has been claimed that </w:t>
      </w:r>
      <w:r w:rsidR="00DF7274">
        <w:fldChar w:fldCharType="begin"/>
      </w:r>
      <w:r w:rsidR="000B2032">
        <w:instrText xml:space="preserve"> ADDIN ZOTERO_ITEM CSL_CITATION {"citationID":"abnG8jPu","properties":{"formattedCitation":"(23)","plainCitation":"(23)","noteIndex":0},"citationItems":[{"id":1716,"uris":["http://zotero.org/users/8619560/items/EN8YPFRE"],"itemData":{"id":1716,"type":"chapter","abstract":"One of the most challenging aspects of clustering is validation, which is the objective and quantitative assessment of clustering results. A number of different relative validity criteria have been proposed for the validation of globular, clusters. Not all data, however, are composed of globular clusters. Density-based clustering algorithms seek partitions with high density areas of points (clusters, not necessarily globular) separated by low density areas, possibly containing noise objects. In these cases relative validity indices proposed for globular cluster validation may fail. In this paper we propose a relative validation index for density-based, arbitrarily shaped clusters. The index assesses clustering quality based on the relative density connection between pairs of objects. Our index is formulated on the basis of a new kernel density function, which is used to compute the density of objects and to evaluate the within- and between-cluster density connectedness of clustering results. Experiments on synthetic and real world data show the effectiveness of our approach for the evaluation and selection of clustering algorithms and their respective appropriate parameters.","collection-title":"Proceedings","container-title":"Proceedings of the 2014 SIAM International Conference on Data Mining (SDM)","note":"DOI: 10.1137/1.9781611973440.96","page":"839-847","publisher":"Society for Industrial and Applied Mathematics","source":"epubs.siam.org (Atypon)","title":"Density-Based Clustering Validation","URL":"https://epubs.siam.org/doi/10.1137/1.9781611973440.96","author":[{"family":"Moulavi","given":"Davoud"},{"family":"Jaskowiak","given":"Pablo A."},{"family":"Campello","given":"Ricardo J. G. B."},{"family":"Zimek","given":"Arthur"},{"family":"Sander","given":"Jörg"}],"accessed":{"date-parts":[["2025",11,4]]},"issued":{"date-parts":[["2014",4,28]]}}}],"schema":"https://github.com/citation-style-language/schema/raw/master/csl-citation.json"} </w:instrText>
      </w:r>
      <w:r w:rsidR="00DF7274">
        <w:fldChar w:fldCharType="separate"/>
      </w:r>
      <w:r w:rsidR="00DF7274" w:rsidRPr="00DF7274">
        <w:t>(23)</w:t>
      </w:r>
      <w:r w:rsidR="00DF7274">
        <w:fldChar w:fldCharType="end"/>
      </w:r>
      <w:r w:rsidR="00DF7274">
        <w:t xml:space="preserve"> graphs based on the Euclidean distances</w:t>
      </w:r>
      <w:r w:rsidR="00B91004">
        <w:t xml:space="preserve"> without introducing concepts of density</w:t>
      </w:r>
      <w:r w:rsidR="00DF7274">
        <w:t xml:space="preserve"> still favor globular shapes and the use of cluster centroids is inappropriate for non-globular clusters</w:t>
      </w:r>
      <w:r w:rsidR="006814AE">
        <w:t xml:space="preserve"> </w:t>
      </w:r>
      <w:r w:rsidR="006814AE">
        <w:fldChar w:fldCharType="begin"/>
      </w:r>
      <w:r w:rsidR="000B2032">
        <w:instrText xml:space="preserve"> ADDIN ZOTERO_ITEM CSL_CITATION {"citationID":"Ftzm1uYY","properties":{"formattedCitation":"(23)","plainCitation":"(23)","noteIndex":0},"citationItems":[{"id":1716,"uris":["http://zotero.org/users/8619560/items/EN8YPFRE"],"itemData":{"id":1716,"type":"chapter","abstract":"One of the most challenging aspects of clustering is validation, which is the objective and quantitative assessment of clustering results. A number of different relative validity criteria have been proposed for the validation of globular, clusters. Not all data, however, are composed of globular clusters. Density-based clustering algorithms seek partitions with high density areas of points (clusters, not necessarily globular) separated by low density areas, possibly containing noise objects. In these cases relative validity indices proposed for globular cluster validation may fail. In this paper we propose a relative validation index for density-based, arbitrarily shaped clusters. The index assesses clustering quality based on the relative density connection between pairs of objects. Our index is formulated on the basis of a new kernel density function, which is used to compute the density of objects and to evaluate the within- and between-cluster density connectedness of clustering results. Experiments on synthetic and real world data show the effectiveness of our approach for the evaluation and selection of clustering algorithms and their respective appropriate parameters.","collection-title":"Proceedings","container-title":"Proceedings of the 2014 SIAM International Conference on Data Mining (SDM)","note":"DOI: 10.1137/1.9781611973440.96","page":"839-847","publisher":"Society for Industrial and Applied Mathematics","source":"epubs.siam.org (Atypon)","title":"Density-Based Clustering Validation","URL":"https://epubs.siam.org/doi/10.1137/1.9781611973440.96","author":[{"family":"Moulavi","given":"Davoud"},{"family":"Jaskowiak","given":"Pablo A."},{"family":"Campello","given":"Ricardo J. G. B."},{"family":"Zimek","given":"Arthur"},{"family":"Sander","given":"Jörg"}],"accessed":{"date-parts":[["2025",11,4]]},"issued":{"date-parts":[["2014",4,28]]}}}],"schema":"https://github.com/citation-style-language/schema/raw/master/csl-citation.json"} </w:instrText>
      </w:r>
      <w:r w:rsidR="006814AE">
        <w:fldChar w:fldCharType="separate"/>
      </w:r>
      <w:r w:rsidR="006814AE" w:rsidRPr="00DF7274">
        <w:t>(23)</w:t>
      </w:r>
      <w:r w:rsidR="006814AE">
        <w:fldChar w:fldCharType="end"/>
      </w:r>
      <w:r w:rsidR="00DF7274">
        <w:t xml:space="preserve">. </w:t>
      </w:r>
    </w:p>
    <w:p w14:paraId="2B0CE4D1" w14:textId="60CA7895" w:rsidR="00CE1061" w:rsidRDefault="000B2AFC" w:rsidP="00B12622">
      <w:pPr>
        <w:spacing w:after="0"/>
      </w:pPr>
      <w:r>
        <w:t xml:space="preserve">All CVIs have inherent limitations </w:t>
      </w:r>
      <w:r>
        <w:fldChar w:fldCharType="begin"/>
      </w:r>
      <w:r w:rsidR="000B2032">
        <w:instrText xml:space="preserve"> ADDIN ZOTERO_ITEM CSL_CITATION {"citationID":"0GZRXl8m","properties":{"formattedCitation":"(17,39)","plainCitation":"(17,39)","noteIndex":0},"citationItems":[{"id":1738,"uris":["http://zotero.org/users/8619560/items/2H7Y95ZQ"],"itemData":{"id":1738,"type":"article-journal","abstract":"Data clustering involves identifying latent similarities within a dataset and organizing them into clusters or groups. The outcomes of various clustering algorithms differ as they are susceptible to the intrinsic characteristics of the original dataset, including noise and dimensionality. The effectiveness of such clustering procedures directly impacts the homogeneity of clusters, underscoring the significance of evaluating algorithmic outcomes. Consequently, the assessment of clustering quality presents a significant and complex endeavor. A pivotal aspect affecting clustering validation is the cluster validity metric, which aids in determining the optimal number of clusters. The main goal of this study is to comprehensively review and explain the mathematical operation of internal and external cluster validity indices, but not all, to categorize these indices and to brainstorm suggestions for future advancement of clustering validation research. In addition, we review and evaluate the performance of internal and external clustering validation indices on the most common clustering algorithms, such as the evolutionary clustering algorithm star (ECA*). Finally, we suggest a classification framework for examining the functionality of both internal and external clustering validation measures regarding their ideal values, user-friendliness, responsiveness to input data, and appropriateness across various fields. This classification aids researchers in selecting the appropriate clustering validation measure to suit their specific requirements.","container-title":"Neurocomputing","DOI":"10.1016/j.neucom.2024.128198","ISSN":"0925-2312","journalAbbreviation":"Neurocomputing","page":"128198","source":"ScienceDirect","title":"From A-to-Z review of clustering validation indices","volume":"601","author":[{"family":"Hassan","given":"Bryar A."},{"family":"Tayfor","given":"Noor Bahjat"},{"family":"Hassan","given":"Alla A."},{"family":"Ahmed","given":"Aram M."},{"family":"Rashid","given":"Tarik A."},{"family":"Abdalla","given":"Naz N."}],"issued":{"date-parts":[["2024",10,7]]}}},{"id":1776,"uris":["http://zotero.org/users/8619560/items/U9SFJILA"],"itemData":{"id":1776,"type":"article-journal","abstract":"A cluster operator takes a set of data points and partitions the points into clusters (subsets). As with any scientific model, the scientific content of a cluster operator lies in its ability to predict results. This ability is measured by its error rate relative to cluster formation. To estimate the error of a cluster operator, a sample of point sets is generated, the algorithm is applied to each point set and the clusters evaluated relative to the known partition according to the distributions, and then the errors are averaged over the point sets composing the sample. Many validity measures have been proposed for evaluating clustering results based on a single realization of the random-point-set process. In this paper we consider a number of proposed validity measures and we examine how well they correlate with error rates across a number of clustering algorithms and random-point-set models. Validity measures fall broadly into three classes: internal validation is based on calculating properties of the resulting clusters; relative validation is based on comparisons of partitions generated by the same algorithm with different parameters or different subsets of the data; and external validation compares the partition generated by the clustering algorithm and a given partition of the data. To quantify the degree of similarity between the validation indices and the clustering errors, we use Kendall's rank correlation between their values. Our results indicate that, overall, the performance of validity indices is highly variable. For complex models or when a clustering algorithm yields complex clusters, both the internal and relative indices fail to predict the error of the algorithm. Some external indices appear to perform well, whereas others do not. We conclude that one should not put much faith in a validity score unless there is evidence, either in terms of sufficient data for model estimation or prior model knowledge, that a validity measure is well-correlated to the error rate of the clustering algorithm.","container-title":"Pattern Recognition","DOI":"10.1016/j.patcog.2006.06.026","ISSN":"0031-3203","issue":"3","journalAbbreviation":"Pattern Recognition","page":"807-824","source":"ScienceDirect","title":"Model-based evaluation of clustering validation measures","volume":"40","author":[{"family":"Brun","given":"Marcel"},{"family":"Sima","given":"Chao"},{"family":"Hua","given":"Jianping"},{"family":"Lowey","given":"James"},{"family":"Carroll","given":"Brent"},{"family":"Suh","given":"Edward"},{"family":"Dougherty","given":"Edward R."}],"issued":{"date-parts":[["2007",3,1]]}}}],"schema":"https://github.com/citation-style-language/schema/raw/master/csl-citation.json"} </w:instrText>
      </w:r>
      <w:r>
        <w:fldChar w:fldCharType="separate"/>
      </w:r>
      <w:r w:rsidR="000B2032" w:rsidRPr="000B2032">
        <w:t>(17,39)</w:t>
      </w:r>
      <w:r>
        <w:fldChar w:fldCharType="end"/>
      </w:r>
      <w:r>
        <w:t xml:space="preserve"> and should be used in conjunction with other indices, noting that domain knowledge, dataset characteristics, the type of clustering algorithm applied and distance metrics can all influence the values obtained. </w:t>
      </w:r>
      <w:r w:rsidR="007B3DF7">
        <w:t xml:space="preserve">It has been shown that generally CVIs tend to fail their purpose in scenarios including non-globular clusters </w:t>
      </w:r>
      <w:r w:rsidR="007B3DF7">
        <w:fldChar w:fldCharType="begin"/>
      </w:r>
      <w:r w:rsidR="00B11A65">
        <w:instrText xml:space="preserve"> ADDIN ZOTERO_ITEM CSL_CITATION {"citationID":"fizXgWnN","properties":{"formattedCitation":"(17,18,20)","plainCitation":"(17,18,20)","noteIndex":0},"citationItems":[{"id":1738,"uris":["http://zotero.org/users/8619560/items/2H7Y95ZQ"],"itemData":{"id":1738,"type":"article-journal","abstract":"Data clustering involves identifying latent similarities within a dataset and organizing them into clusters or groups. The outcomes of various clustering algorithms differ as they are susceptible to the intrinsic characteristics of the original dataset, including noise and dimensionality. The effectiveness of such clustering procedures directly impacts the homogeneity of clusters, underscoring the significance of evaluating algorithmic outcomes. Consequently, the assessment of clustering quality presents a significant and complex endeavor. A pivotal aspect affecting clustering validation is the cluster validity metric, which aids in determining the optimal number of clusters. The main goal of this study is to comprehensively review and explain the mathematical operation of internal and external cluster validity indices, but not all, to categorize these indices and to brainstorm suggestions for future advancement of clustering validation research. In addition, we review and evaluate the performance of internal and external clustering validation indices on the most common clustering algorithms, such as the evolutionary clustering algorithm star (ECA*). Finally, we suggest a classification framework for examining the functionality of both internal and external clustering validation measures regarding their ideal values, user-friendliness, responsiveness to input data, and appropriateness across various fields. This classification aids researchers in selecting the appropriate clustering validation measure to suit their specific requirements.","container-title":"Neurocomputing","DOI":"10.1016/j.neucom.2024.128198","ISSN":"0925-2312","journalAbbreviation":"Neurocomputing","page":"128198","source":"ScienceDirect","title":"From A-to-Z review of clustering validation indices","volume":"601","author":[{"family":"Hassan","given":"Bryar A."},{"family":"Tayfor","given":"Noor Bahjat"},{"family":"Hassan","given":"Alla A."},{"family":"Ahmed","given":"Aram M."},{"family":"Rashid","given":"Tarik A."},{"family":"Abdalla","given":"Naz N."}],"issued":{"date-parts":[["2024",10,7]]}}},{"id":1769,"uris":["http://zotero.org/users/8619560/items/8HPDLECS"],"itemData":{"id":1769,"type":"article-journal","abstract":"In this article, we evaluate the performance of three clustering algorithms, hard K-Means, single linkage, and a simulated annealing (SA) based technique, in conjunction with four cluster validity indices, namely Davies-Bouldin index, Dunn's index, Calinski-Harabasz index, and a recently developed index I. Based on a relation between the index I and the Dunn's index, a lower bound of the value of the former is theoretically estimated in order to get unique hard K-partition when the data set has distinct substructures. The effectiveness of the different validity indices and clustering methods in automatically evolving the appropriate number of clusters is demonstrated experimentally for both artificial and real-life data sets with the number of clusters varying from two to ten. Once the appropriate number of clusters is determined, the SA-based clustering technique is used for proper partitioning of the data into the said number of clusters.","container-title":"IEEE Transactions on Pattern Analysis and Machine Intelligence","DOI":"10.1109/TPAMI.2002.1114856","ISSN":"1939-3539","issue":"12","page":"1650-1654","source":"IEEE Xplore","title":"Performance evaluation of some clustering algorithms and validity indices","volume":"24","author":[{"family":"Maulik","given":"U."},{"family":"Bandyopadhyay","given":"S."}],"issued":{"date-parts":[["2002",12]]}}},{"id":1272,"uris":["http://zotero.org/users/8619560/items/PLEWYDK7"],"itemData":{"id":1272,"type":"article-journal","abstract":"The validation of the results obtained by clustering algorithms is a fundamental part of the clustering process. The most used approaches for cluster validation are based on internal cluster validity indices. Although many indices have been proposed, there is no recent extensive comparative study of their performance. In this paper we show the results of an experimental work that compares 30 cluster validity indices in many different environments with different characteristics. These results can serve as a guideline for selecting the most suitable index for each possible application and provide a deep insight into the performance differences between the currently available indices.","container-title":"Pattern Recognition","DOI":"10.1016/j.patcog.2012.07.021","ISSN":"0031-3203","issue":"1","journalAbbreviation":"Pattern Recognition","page":"243-256","source":"ScienceDirect","title":"An extensive comparative study of cluster validity indices","volume":"46","author":[{"family":"Arbelaitz","given":"Olatz"},{"family":"Gurrutxaga","given":"Ibai"},{"family":"Muguerza","given":"Javier"},{"family":"Pérez","given":"Jesús M."},{"family":"Perona","given":"Iñigo"}],"issued":{"date-parts":[["2013",1,1]]}}}],"schema":"https://github.com/citation-style-language/schema/raw/master/csl-citation.json"} </w:instrText>
      </w:r>
      <w:r w:rsidR="007B3DF7">
        <w:fldChar w:fldCharType="separate"/>
      </w:r>
      <w:r w:rsidR="009B523F" w:rsidRPr="009B523F">
        <w:t>(17,18,20)</w:t>
      </w:r>
      <w:r w:rsidR="007B3DF7">
        <w:fldChar w:fldCharType="end"/>
      </w:r>
      <w:r w:rsidR="007B3DF7">
        <w:t xml:space="preserve">. </w:t>
      </w:r>
      <w:r w:rsidR="003830C7">
        <w:t xml:space="preserve">There is no golden standard regarding CVIs which outperforms all others in all scenarios </w:t>
      </w:r>
      <w:r w:rsidR="003830C7">
        <w:fldChar w:fldCharType="begin"/>
      </w:r>
      <w:r w:rsidR="000B2032">
        <w:instrText xml:space="preserve"> ADDIN ZOTERO_ITEM CSL_CITATION {"citationID":"w2wGOdfV","properties":{"formattedCitation":"(29,39\\uc0\\u8211{}41)","plainCitation":"(29,39–41)","noteIndex":0},"citationItems":[{"id":1776,"uris":["http://zotero.org/users/8619560/items/U9SFJILA"],"itemData":{"id":1776,"type":"article-journal","abstract":"A cluster operator takes a set of data points and partitions the points into clusters (subsets). As with any scientific model, the scientific content of a cluster operator lies in its ability to predict results. This ability is measured by its error rate relative to cluster formation. To estimate the error of a cluster operator, a sample of point sets is generated, the algorithm is applied to each point set and the clusters evaluated relative to the known partition according to the distributions, and then the errors are averaged over the point sets composing the sample. Many validity measures have been proposed for evaluating clustering results based on a single realization of the random-point-set process. In this paper we consider a number of proposed validity measures and we examine how well they correlate with error rates across a number of clustering algorithms and random-point-set models. Validity measures fall broadly into three classes: internal validation is based on calculating properties of the resulting clusters; relative validation is based on comparisons of partitions generated by the same algorithm with different parameters or different subsets of the data; and external validation compares the partition generated by the clustering algorithm and a given partition of the data. To quantify the degree of similarity between the validation indices and the clustering errors, we use Kendall's rank correlation between their values. Our results indicate that, overall, the performance of validity indices is highly variable. For complex models or when a clustering algorithm yields complex clusters, both the internal and relative indices fail to predict the error of the algorithm. Some external indices appear to perform well, whereas others do not. We conclude that one should not put much faith in a validity score unless there is evidence, either in terms of sufficient data for model estimation or prior model knowledge, that a validity measure is well-correlated to the error rate of the clustering algorithm.","container-title":"Pattern Recognition","DOI":"10.1016/j.patcog.2006.06.026","ISSN":"0031-3203","issue":"3","journalAbbreviation":"Pattern Recognition","page":"807-824","source":"ScienceDirect","title":"Model-based evaluation of clustering validation measures","volume":"40","author":[{"family":"Brun","given":"Marcel"},{"family":"Sima","given":"Chao"},{"family":"Hua","given":"Jianping"},{"family":"Lowey","given":"James"},{"family":"Carroll","given":"Brent"},{"family":"Suh","given":"Edward"},{"family":"Dougherty","given":"Edward R."}],"issued":{"date-parts":[["2007",3,1]]}}},{"id":1704,"uris":["http://zotero.org/users/8619560/items/SGH3BMER"],"itemData":{"id":1704,"type":"article-journal","abstract":"Cluster validation is a technique for finding a set of clusters that best fits natural partitions (of given datasets) without the benefit of any a priori class information. A cluster validity index is used to validate the outcome. This paper presents an analysis of design principles implicitly used in defining cluster validity indices and reviews a variety of existing cluster validity indices in the light of these principles. This includes an analysis of their design and performance. Armed with a knowledge of the limitations of existing indices, we proceed to remedy the situation by proposing six new indices. The new indices are evaluated through a series of experiments.","container-title":"Pattern Recognition Letters","DOI":"10.1016/j.patrec.2005.04.007","ISSN":"0167-8655","issue":"15","journalAbbreviation":"Pattern Recognition Letters","page":"2353-2363","source":"ScienceDirect","title":"New indices for cluster validity assessment","volume":"26","author":[{"family":"Kim","given":"Minho"},{"family":"Ramakrishna","given":"R. S."}],"issued":{"date-parts":[["2005",11,1]]}}},{"id":1777,"uris":["http://zotero.org/users/8619560/items/ZPFEX8T6"],"itemData":{"id":1777,"type":"article-journal","abstract":"The number of clusters (i.e., the number of classes) for unsupervised classification has been recognized as an important part of remote sensing image clustering analysis. The number of classes is usually determined by cluster validity indices (CVIs). Although many CVIs have been proposed, few studies have compared and evaluated their effectiveness on remote sensing datasets. In this paper, the performance of 16 representative and commonly-used CVIs was comprehensively tested by applying the fuzzy c-means (FCM) algorithm to cluster nine types of remote sensing datasets, including multispectral (QuickBird, Landsat TM, Landsat ETM+, FLC1, and GaoFen-1) and hyperspectral datasets (Hyperion, HYDICE, ROSIS, and AVIRIS). The preliminary experimental results showed that most CVIs, including the commonly used DBI (Davies-Bouldin index) and XBI (Xie-Beni index), were not suitable for remote sensing images (especially for hyperspectral images) due to significant between-cluster overlaps; the only effective index for both multispectral and hyperspectral data sets was the WSJ index (WSJI). Such important conclusions can serve as a guideline for future remote sensing image clustering applications.","container-title":"Remote Sensing","DOI":"10.3390/rs8040295","ISSN":"2072-4292","issue":"4","language":"en","license":"http://creativecommons.org/licenses/by/3.0/","note":"publisher: Multidisciplinary Digital Publishing Institute","page":"295","source":"www.mdpi.com","title":"Performance Evaluation of Cluster Validity Indices (CVIs) on Multi/Hyperspectral Remote Sensing Datasets","volume":"8","author":[{"family":"Li","given":"Huapeng"},{"family":"Zhang","given":"Shuqing"},{"family":"Ding","given":"Xiaohui"},{"family":"Zhang","given":"Ce"},{"family":"Dale","given":"Patricia"}],"issued":{"date-parts":[["2016",4]]}}},{"id":1779,"uris":["http://zotero.org/users/8619560/items/LP2UKHPL"],"itemData":{"id":1779,"type":"article-journal","abstract":"The problem of choosing the correct number of clusters is as old as cluster analysis itself. A number of authors have suggested various indexes to facilitate this crucial decision. One of the most extensive comparative studies of indexes was conducted by Milligan and Cooper (1985). The present piece of work pursues the same goal under different conditions. In contrast to Milligan and Cooper's work, the emphasis here is on high-dimensional empirical binary data. Binary artificial data sets are constructed to reflect features typically encountered in real-world data situations in the field of marketing research. The simulation includes 162 binary data sets that are clustered by two different algorithms and lead to recommendations on the number of clusters for each index under consideration. Index results are evaluated and their performance is compared and analyzed.","container-title":"Psychometrika","DOI":"10.1007/BF02294713","ISSN":"1860-0980","issue":"1","journalAbbreviation":"Psychometrika","language":"en","page":"137-159","source":"Springer Link","title":"An examination of indexes for determining the number of clusters in binary data sets","volume":"67","author":[{"family":"Dimitriadou","given":"Evgenia"},{"family":"Dolničar","given":"Sara"},{"family":"Weingessel","given":"Andreas"}],"issued":{"date-parts":[["2002",3,1]]}}}],"schema":"https://github.com/citation-style-language/schema/raw/master/csl-citation.json"} </w:instrText>
      </w:r>
      <w:r w:rsidR="003830C7">
        <w:fldChar w:fldCharType="separate"/>
      </w:r>
      <w:r w:rsidR="000B2032" w:rsidRPr="000B2032">
        <w:t>(29,39–41)</w:t>
      </w:r>
      <w:r w:rsidR="003830C7">
        <w:fldChar w:fldCharType="end"/>
      </w:r>
      <w:r w:rsidR="003830C7">
        <w:t>.</w:t>
      </w:r>
      <w:r w:rsidR="007B3DF7">
        <w:t xml:space="preserve"> </w:t>
      </w:r>
      <w:r w:rsidR="003830C7">
        <w:t>In this work, we attempt to convince the reader that most CVIs do not</w:t>
      </w:r>
      <w:r w:rsidR="007B3DF7">
        <w:t xml:space="preserve"> even</w:t>
      </w:r>
      <w:r w:rsidR="003830C7">
        <w:t xml:space="preserve"> assign the highest evaluation score to the best clustering (i.e., the ground truth / the true labels / the reference)</w:t>
      </w:r>
      <w:r w:rsidR="007B3DF7">
        <w:t>.</w:t>
      </w:r>
    </w:p>
    <w:p w14:paraId="5A2D8629" w14:textId="77777777" w:rsidR="00CE1061" w:rsidRDefault="00CE1061" w:rsidP="00B12622">
      <w:pPr>
        <w:spacing w:after="0"/>
      </w:pPr>
    </w:p>
    <w:p w14:paraId="1D412250" w14:textId="77777777" w:rsidR="00FC2665" w:rsidRDefault="00FC2665" w:rsidP="00FC2665"/>
    <w:p w14:paraId="2ECBBBC8" w14:textId="77777777" w:rsidR="003E5070" w:rsidRPr="00F44FF4" w:rsidRDefault="003E5070" w:rsidP="00FC2665"/>
    <w:p w14:paraId="3647A4FA" w14:textId="342677A2" w:rsidR="007F59C1" w:rsidRDefault="007F59C1" w:rsidP="00FC2665">
      <w:r>
        <w:t xml:space="preserve">In this work, the performance of </w:t>
      </w:r>
      <w:r w:rsidRPr="007F59C1">
        <w:rPr>
          <w:color w:val="EE0000"/>
        </w:rPr>
        <w:t>X</w:t>
      </w:r>
      <w:r w:rsidR="001F0DF4">
        <w:rPr>
          <w:color w:val="EE0000"/>
        </w:rPr>
        <w:t xml:space="preserve"> 27?</w:t>
      </w:r>
      <w:r>
        <w:t xml:space="preserve"> CVIs was evaluated and compared using both handcrafted labels and labels obtained from commonly used clustering algorithms on </w:t>
      </w:r>
      <w:r w:rsidRPr="007F59C1">
        <w:rPr>
          <w:color w:val="EE0000"/>
        </w:rPr>
        <w:t>X</w:t>
      </w:r>
      <w:r>
        <w:rPr>
          <w:color w:val="EE0000"/>
        </w:rPr>
        <w:t xml:space="preserve"> </w:t>
      </w:r>
      <w:r>
        <w:t xml:space="preserve">datasets with a diverse range of characteristics with the purpose of identifying the </w:t>
      </w:r>
      <w:r w:rsidR="00C949F8">
        <w:t>most appropriate CVI based on the data characteristics and discovering when and why these indices fail. The contributions of this work that distinguish it from prior studies are:</w:t>
      </w:r>
    </w:p>
    <w:p w14:paraId="59CCFB09" w14:textId="2DA35079" w:rsidR="00C949F8" w:rsidRDefault="00C949F8" w:rsidP="00C949F8">
      <w:pPr>
        <w:pStyle w:val="ListParagraph"/>
        <w:numPr>
          <w:ilvl w:val="0"/>
          <w:numId w:val="14"/>
        </w:numPr>
      </w:pPr>
      <w:r>
        <w:t xml:space="preserve">Comprehensive comparative analysis: a systematic evaluation of </w:t>
      </w:r>
      <w:r w:rsidRPr="00C949F8">
        <w:rPr>
          <w:color w:val="EE0000"/>
        </w:rPr>
        <w:t>X</w:t>
      </w:r>
      <w:r>
        <w:t xml:space="preserve"> </w:t>
      </w:r>
      <w:r w:rsidR="001F0DF4">
        <w:rPr>
          <w:color w:val="EE0000"/>
        </w:rPr>
        <w:t>27?</w:t>
      </w:r>
      <w:r w:rsidR="001F0DF4">
        <w:t xml:space="preserve"> </w:t>
      </w:r>
      <w:r>
        <w:t>CVIs including both traditional and recently developed</w:t>
      </w:r>
      <w:r w:rsidR="00A66B51">
        <w:t xml:space="preserve"> and both internal and external</w:t>
      </w:r>
      <w:r>
        <w:t>.</w:t>
      </w:r>
    </w:p>
    <w:p w14:paraId="5520B724" w14:textId="5CC66BFC" w:rsidR="00C949F8" w:rsidRDefault="00C949F8" w:rsidP="00C949F8">
      <w:pPr>
        <w:pStyle w:val="ListParagraph"/>
        <w:numPr>
          <w:ilvl w:val="0"/>
          <w:numId w:val="14"/>
        </w:numPr>
      </w:pPr>
      <w:r>
        <w:t xml:space="preserve">Diverse array of scenarios and datasets: the comparative analysis employs both synthetic and real datasets with diverse characteristics, such as cluster overlap, cluster imbalance, noise and high dimensionality. </w:t>
      </w:r>
    </w:p>
    <w:p w14:paraId="295F1618" w14:textId="14E69E2C" w:rsidR="00C949F8" w:rsidRDefault="00C949F8" w:rsidP="00C949F8">
      <w:pPr>
        <w:pStyle w:val="ListParagraph"/>
        <w:numPr>
          <w:ilvl w:val="0"/>
          <w:numId w:val="14"/>
        </w:numPr>
      </w:pPr>
      <w:r>
        <w:t xml:space="preserve">Unique evaluation scenarios: </w:t>
      </w:r>
    </w:p>
    <w:p w14:paraId="2B568633" w14:textId="30E450D5" w:rsidR="00A66B51" w:rsidRDefault="00A66B51" w:rsidP="00A66B51">
      <w:pPr>
        <w:pStyle w:val="ListParagraph"/>
        <w:numPr>
          <w:ilvl w:val="1"/>
          <w:numId w:val="14"/>
        </w:numPr>
      </w:pPr>
      <w:r>
        <w:t>Handcrafted labels showcasing simple scenarios of failure</w:t>
      </w:r>
    </w:p>
    <w:p w14:paraId="3E40812D" w14:textId="26F0816A" w:rsidR="00A66B51" w:rsidRDefault="00A66B51" w:rsidP="00A66B51">
      <w:pPr>
        <w:pStyle w:val="ListParagraph"/>
        <w:numPr>
          <w:ilvl w:val="1"/>
          <w:numId w:val="14"/>
        </w:numPr>
      </w:pPr>
      <w:r>
        <w:t>Analysis of breaking points</w:t>
      </w:r>
    </w:p>
    <w:p w14:paraId="17A4B29B" w14:textId="63715617" w:rsidR="00A66B51" w:rsidRDefault="00A66B51" w:rsidP="00A66B51">
      <w:pPr>
        <w:pStyle w:val="ListParagraph"/>
        <w:numPr>
          <w:ilvl w:val="1"/>
          <w:numId w:val="14"/>
        </w:numPr>
      </w:pPr>
      <w:r>
        <w:t>Analysis of performance for validity and for estimating the number of clusters</w:t>
      </w:r>
    </w:p>
    <w:p w14:paraId="29BE0E25" w14:textId="27A4972C" w:rsidR="00476577" w:rsidRPr="00740683" w:rsidRDefault="001C50A3" w:rsidP="00740683">
      <w:pPr>
        <w:pStyle w:val="ListParagraph"/>
        <w:numPr>
          <w:ilvl w:val="1"/>
          <w:numId w:val="14"/>
        </w:numPr>
        <w:rPr>
          <w:color w:val="EE0000"/>
        </w:rPr>
      </w:pPr>
      <w:r w:rsidRPr="00740683">
        <w:rPr>
          <w:color w:val="EE0000"/>
        </w:rPr>
        <w:t>Computational efficiency?</w:t>
      </w:r>
      <w:r w:rsidR="00740683" w:rsidRPr="00740683">
        <w:rPr>
          <w:color w:val="EE0000"/>
        </w:rPr>
        <w:t xml:space="preserve"> Stability across runs?</w:t>
      </w:r>
      <w:r w:rsidR="001F0DF4">
        <w:rPr>
          <w:color w:val="EE0000"/>
        </w:rPr>
        <w:t xml:space="preserve"> Internal &amp; external?</w:t>
      </w:r>
    </w:p>
    <w:p w14:paraId="04102BCA" w14:textId="6EB3F635" w:rsidR="00FF30DF" w:rsidRDefault="00FF30DF" w:rsidP="00FF30DF">
      <w:pPr>
        <w:pStyle w:val="Heading1"/>
      </w:pPr>
      <w:r>
        <w:t>Materials and Methods</w:t>
      </w:r>
    </w:p>
    <w:p w14:paraId="7793B447" w14:textId="6BF9C5EF" w:rsidR="004C4EEF" w:rsidRPr="0068692A" w:rsidRDefault="001D2C69" w:rsidP="0068692A">
      <w:pPr>
        <w:pStyle w:val="Heading2"/>
      </w:pPr>
      <w:r>
        <w:t xml:space="preserve">Cluster validity </w:t>
      </w:r>
      <w:r w:rsidR="00FD70A6">
        <w:t>indices/</w:t>
      </w:r>
      <w:r>
        <w:t>metrics</w:t>
      </w:r>
    </w:p>
    <w:p w14:paraId="37C78CF2" w14:textId="4A05C6A4" w:rsidR="00B70830" w:rsidRPr="00EC3E53" w:rsidRDefault="00B70830" w:rsidP="00B70830">
      <w:r>
        <w:t xml:space="preserve">We specify the terms / notations used in the formulas /equations here: </w:t>
      </w:r>
      <w:r w:rsidRPr="00EC3E53">
        <w:t xml:space="preserve">the dataset containing </w:t>
      </w:r>
      <w:r w:rsidRPr="00EC3E53">
        <w:rPr>
          <w:i/>
          <w:iCs/>
        </w:rPr>
        <w:t>N</w:t>
      </w:r>
      <w:r w:rsidRPr="00EC3E53">
        <w:t xml:space="preserve"> data points is divided into </w:t>
      </w:r>
      <m:oMath>
        <m:r>
          <w:rPr>
            <w:rFonts w:ascii="Cambria Math" w:hAnsi="Cambria Math"/>
          </w:rPr>
          <m:t>K</m:t>
        </m:r>
      </m:oMath>
      <w:r w:rsidRPr="00EC3E53">
        <w:t xml:space="preserve">clusters </w:t>
      </w:r>
      <m:oMath>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K</m:t>
            </m:r>
          </m:sub>
        </m:sSub>
      </m:oMath>
      <w:r w:rsidRPr="00EC3E53">
        <w:t xml:space="preserve">, each cluster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Pr="00EC3E53">
        <w:t xml:space="preserve"> has </w:t>
      </w:r>
      <m:oMath>
        <m:sSub>
          <m:sSubPr>
            <m:ctrlPr>
              <w:rPr>
                <w:rFonts w:ascii="Cambria Math" w:hAnsi="Cambria Math"/>
              </w:rPr>
            </m:ctrlPr>
          </m:sSubPr>
          <m:e>
            <m:r>
              <w:rPr>
                <w:rFonts w:ascii="Cambria Math" w:hAnsi="Cambria Math"/>
              </w:rPr>
              <m:t>n</m:t>
            </m:r>
          </m:e>
          <m:sub>
            <m:r>
              <w:rPr>
                <w:rFonts w:ascii="Cambria Math" w:hAnsi="Cambria Math"/>
              </w:rPr>
              <m:t>k</m:t>
            </m:r>
          </m:sub>
        </m:sSub>
      </m:oMath>
      <w:r w:rsidRPr="00EC3E53">
        <w:t xml:space="preserve"> points and the a cluster center / centroid </w:t>
      </w:r>
      <m:oMath>
        <m:sSub>
          <m:sSubPr>
            <m:ctrlPr>
              <w:rPr>
                <w:rFonts w:ascii="Cambria Math" w:hAnsi="Cambria Math"/>
                <w:i/>
              </w:rPr>
            </m:ctrlPr>
          </m:sSubPr>
          <m:e>
            <m:r>
              <w:rPr>
                <w:rFonts w:ascii="Cambria Math" w:hAnsi="Cambria Math"/>
              </w:rPr>
              <m:t>μ</m:t>
            </m:r>
          </m:e>
          <m:sub>
            <m:r>
              <w:rPr>
                <w:rFonts w:ascii="Cambria Math" w:hAnsi="Cambria Math"/>
              </w:rPr>
              <m:t>k</m:t>
            </m:r>
          </m:sub>
        </m:sSub>
      </m:oMath>
      <w:r w:rsidRPr="00EC3E53">
        <w:t xml:space="preserve">, and </w:t>
      </w:r>
      <m:oMath>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r>
          <w:rPr>
            <w:rFonts w:ascii="Cambria Math" w:hAnsi="Cambria Math"/>
          </w:rPr>
          <m:t>)</m:t>
        </m:r>
      </m:oMath>
      <w:r w:rsidRPr="00EC3E53">
        <w:t xml:space="preserve"> denotes the Euclidean distance between points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EC3E53">
        <w:t xml:space="preserve">and </w:t>
      </w:r>
      <m:oMath>
        <m:sSub>
          <m:sSubPr>
            <m:ctrlPr>
              <w:rPr>
                <w:rFonts w:ascii="Cambria Math" w:hAnsi="Cambria Math"/>
              </w:rPr>
            </m:ctrlPr>
          </m:sSubPr>
          <m:e>
            <m:r>
              <w:rPr>
                <w:rFonts w:ascii="Cambria Math" w:hAnsi="Cambria Math"/>
              </w:rPr>
              <m:t>x</m:t>
            </m:r>
          </m:e>
          <m:sub>
            <m:r>
              <w:rPr>
                <w:rFonts w:ascii="Cambria Math" w:hAnsi="Cambria Math"/>
              </w:rPr>
              <m:t>j</m:t>
            </m:r>
          </m:sub>
        </m:sSub>
      </m:oMath>
      <w:r w:rsidRPr="00EC3E53">
        <w:t xml:space="preserve">, while in this case </w:t>
      </w:r>
      <m:oMath>
        <m:sSub>
          <m:sSubPr>
            <m:ctrlPr>
              <w:rPr>
                <w:rFonts w:ascii="Cambria Math" w:hAnsi="Cambria Math"/>
                <w:i/>
              </w:rPr>
            </m:ctrlPr>
          </m:sSubPr>
          <m:e>
            <m:r>
              <w:rPr>
                <w:rFonts w:ascii="Cambria Math" w:hAnsi="Cambria Math"/>
              </w:rPr>
              <m:t>μ</m:t>
            </m:r>
          </m:e>
          <m:sub>
            <m:r>
              <w:rPr>
                <w:rFonts w:ascii="Cambria Math" w:hAnsi="Cambria Math"/>
              </w:rPr>
              <m:t>l</m:t>
            </m:r>
          </m:sub>
        </m:sSub>
      </m:oMath>
      <w:r w:rsidRPr="00EC3E53">
        <w:t xml:space="preserve"> represents the centroid of the closest </w:t>
      </w:r>
      <w:r w:rsidR="00380B54">
        <w:t xml:space="preserve">distinct </w:t>
      </w:r>
      <w:r w:rsidRPr="00EC3E53">
        <w:t>cluster.</w:t>
      </w:r>
    </w:p>
    <w:tbl>
      <w:tblPr>
        <w:tblStyle w:val="TableGrid"/>
        <w:tblW w:w="0" w:type="auto"/>
        <w:tblLook w:val="04A0" w:firstRow="1" w:lastRow="0" w:firstColumn="1" w:lastColumn="0" w:noHBand="0" w:noVBand="1"/>
      </w:tblPr>
      <w:tblGrid>
        <w:gridCol w:w="4675"/>
        <w:gridCol w:w="4675"/>
      </w:tblGrid>
      <w:tr w:rsidR="00B70830" w14:paraId="56D18EBB" w14:textId="77777777" w:rsidTr="00B70830">
        <w:tc>
          <w:tcPr>
            <w:tcW w:w="4675" w:type="dxa"/>
          </w:tcPr>
          <w:p w14:paraId="17978607" w14:textId="0D847CF4" w:rsidR="00B70830" w:rsidRPr="00B70830" w:rsidRDefault="00B70830" w:rsidP="004C4EEF">
            <w:pPr>
              <w:rPr>
                <w:b/>
                <w:bCs/>
              </w:rPr>
            </w:pPr>
            <w:r w:rsidRPr="00B70830">
              <w:rPr>
                <w:b/>
                <w:bCs/>
              </w:rPr>
              <w:lastRenderedPageBreak/>
              <w:t>Term / Notation</w:t>
            </w:r>
          </w:p>
        </w:tc>
        <w:tc>
          <w:tcPr>
            <w:tcW w:w="4675" w:type="dxa"/>
          </w:tcPr>
          <w:p w14:paraId="2AFD69D3" w14:textId="01C52E8B" w:rsidR="00B70830" w:rsidRPr="00B70830" w:rsidRDefault="00B70830" w:rsidP="004C4EEF">
            <w:pPr>
              <w:rPr>
                <w:b/>
                <w:bCs/>
              </w:rPr>
            </w:pPr>
            <w:r w:rsidRPr="00B70830">
              <w:rPr>
                <w:b/>
                <w:bCs/>
              </w:rPr>
              <w:t>Meaning</w:t>
            </w:r>
          </w:p>
        </w:tc>
      </w:tr>
      <w:tr w:rsidR="00B70830" w14:paraId="7870071D" w14:textId="77777777" w:rsidTr="00B70830">
        <w:tc>
          <w:tcPr>
            <w:tcW w:w="4675" w:type="dxa"/>
          </w:tcPr>
          <w:p w14:paraId="405D75EC" w14:textId="04972F24" w:rsidR="00B70830" w:rsidRDefault="00B70830" w:rsidP="004C4EEF">
            <w:r>
              <w:t>N</w:t>
            </w:r>
          </w:p>
        </w:tc>
        <w:tc>
          <w:tcPr>
            <w:tcW w:w="4675" w:type="dxa"/>
          </w:tcPr>
          <w:p w14:paraId="5C81BE57" w14:textId="7707E7C2" w:rsidR="00B70830" w:rsidRDefault="00B70830" w:rsidP="004C4EEF">
            <w:r>
              <w:t>The number of points in the dataset</w:t>
            </w:r>
          </w:p>
        </w:tc>
      </w:tr>
      <w:tr w:rsidR="009C7CF2" w14:paraId="1F929624" w14:textId="77777777" w:rsidTr="00B70830">
        <w:tc>
          <w:tcPr>
            <w:tcW w:w="4675" w:type="dxa"/>
          </w:tcPr>
          <w:p w14:paraId="09E13190" w14:textId="5596B952" w:rsidR="009C7CF2" w:rsidRDefault="009C7CF2" w:rsidP="004C4EEF">
            <w:r>
              <w:t>D</w:t>
            </w:r>
          </w:p>
        </w:tc>
        <w:tc>
          <w:tcPr>
            <w:tcW w:w="4675" w:type="dxa"/>
          </w:tcPr>
          <w:p w14:paraId="1F3717A3" w14:textId="182F7DB9" w:rsidR="009C7CF2" w:rsidRDefault="009C7CF2" w:rsidP="004C4EEF">
            <w:r>
              <w:t>The number of dimensions/features in the dataset</w:t>
            </w:r>
          </w:p>
        </w:tc>
      </w:tr>
      <w:tr w:rsidR="00B70830" w14:paraId="79C5AAEF" w14:textId="77777777" w:rsidTr="00B70830">
        <w:tc>
          <w:tcPr>
            <w:tcW w:w="4675" w:type="dxa"/>
          </w:tcPr>
          <w:p w14:paraId="7CCDD8DF" w14:textId="73BFCEAC" w:rsidR="00B70830" w:rsidRDefault="00000000" w:rsidP="004C4EEF">
            <m:oMath>
              <m:sSub>
                <m:sSubPr>
                  <m:ctrlPr>
                    <w:rPr>
                      <w:rFonts w:ascii="Cambria Math" w:hAnsi="Cambria Math"/>
                    </w:rPr>
                  </m:ctrlPr>
                </m:sSubPr>
                <m:e>
                  <m:r>
                    <w:rPr>
                      <w:rFonts w:ascii="Cambria Math" w:hAnsi="Cambria Math"/>
                    </w:rPr>
                    <m:t>x</m:t>
                  </m:r>
                </m:e>
                <m:sub>
                  <m:r>
                    <w:rPr>
                      <w:rFonts w:ascii="Cambria Math" w:hAnsi="Cambria Math"/>
                    </w:rPr>
                    <m:t>i</m:t>
                  </m:r>
                </m:sub>
              </m:sSub>
            </m:oMath>
            <w:r w:rsidR="00B70830">
              <w:t xml:space="preserve"> </w:t>
            </w:r>
          </w:p>
        </w:tc>
        <w:tc>
          <w:tcPr>
            <w:tcW w:w="4675" w:type="dxa"/>
          </w:tcPr>
          <w:p w14:paraId="0005CE3D" w14:textId="4D9B0508" w:rsidR="00B70830" w:rsidRDefault="00B70830" w:rsidP="004C4EEF">
            <w:r>
              <w:t>A point in the dataset</w:t>
            </w:r>
          </w:p>
        </w:tc>
      </w:tr>
      <w:tr w:rsidR="00B70830" w14:paraId="7365586D" w14:textId="77777777" w:rsidTr="00B70830">
        <w:tc>
          <w:tcPr>
            <w:tcW w:w="4675" w:type="dxa"/>
          </w:tcPr>
          <w:p w14:paraId="2F3B9C8C" w14:textId="7C02D976" w:rsidR="00B70830" w:rsidRDefault="00B70830" w:rsidP="004C4EEF">
            <w:r>
              <w:t>K</w:t>
            </w:r>
          </w:p>
        </w:tc>
        <w:tc>
          <w:tcPr>
            <w:tcW w:w="4675" w:type="dxa"/>
          </w:tcPr>
          <w:p w14:paraId="1CF162BB" w14:textId="6E65D786" w:rsidR="00B70830" w:rsidRDefault="00B70830" w:rsidP="004C4EEF">
            <w:r>
              <w:t>The number of clusters in the dataset</w:t>
            </w:r>
          </w:p>
        </w:tc>
      </w:tr>
      <w:tr w:rsidR="00B70830" w14:paraId="48D8C21B" w14:textId="77777777" w:rsidTr="00B70830">
        <w:tc>
          <w:tcPr>
            <w:tcW w:w="4675" w:type="dxa"/>
          </w:tcPr>
          <w:p w14:paraId="11FE4C28" w14:textId="40BB159B" w:rsidR="00B70830" w:rsidRDefault="00000000" w:rsidP="004C4EEF">
            <m:oMath>
              <m:sSub>
                <m:sSubPr>
                  <m:ctrlPr>
                    <w:rPr>
                      <w:rFonts w:ascii="Cambria Math" w:hAnsi="Cambria Math"/>
                    </w:rPr>
                  </m:ctrlPr>
                </m:sSubPr>
                <m:e>
                  <m:r>
                    <w:rPr>
                      <w:rFonts w:ascii="Cambria Math" w:hAnsi="Cambria Math"/>
                    </w:rPr>
                    <m:t>C</m:t>
                  </m:r>
                </m:e>
                <m:sub>
                  <m:r>
                    <w:rPr>
                      <w:rFonts w:ascii="Cambria Math" w:hAnsi="Cambria Math"/>
                    </w:rPr>
                    <m:t>k</m:t>
                  </m:r>
                </m:sub>
              </m:sSub>
            </m:oMath>
            <w:r w:rsidR="00B70830">
              <w:t xml:space="preserve"> </w:t>
            </w:r>
          </w:p>
        </w:tc>
        <w:tc>
          <w:tcPr>
            <w:tcW w:w="4675" w:type="dxa"/>
          </w:tcPr>
          <w:p w14:paraId="63BC4610" w14:textId="4A6BBA9F" w:rsidR="00B70830" w:rsidRDefault="00B70830" w:rsidP="004C4EEF">
            <w:r>
              <w:t xml:space="preserve">The cluster </w:t>
            </w:r>
            <w:r w:rsidRPr="00B70830">
              <w:rPr>
                <w:i/>
                <w:iCs/>
              </w:rPr>
              <w:t>k</w:t>
            </w:r>
          </w:p>
        </w:tc>
      </w:tr>
      <w:tr w:rsidR="00B70830" w14:paraId="03199F39" w14:textId="77777777" w:rsidTr="00B70830">
        <w:tc>
          <w:tcPr>
            <w:tcW w:w="4675" w:type="dxa"/>
          </w:tcPr>
          <w:p w14:paraId="3E9B6E09" w14:textId="1ACB508F" w:rsidR="00B70830" w:rsidRDefault="00000000" w:rsidP="004C4EEF">
            <m:oMath>
              <m:sSub>
                <m:sSubPr>
                  <m:ctrlPr>
                    <w:rPr>
                      <w:rFonts w:ascii="Cambria Math" w:hAnsi="Cambria Math"/>
                    </w:rPr>
                  </m:ctrlPr>
                </m:sSubPr>
                <m:e>
                  <m:r>
                    <w:rPr>
                      <w:rFonts w:ascii="Cambria Math" w:hAnsi="Cambria Math"/>
                    </w:rPr>
                    <m:t>n</m:t>
                  </m:r>
                </m:e>
                <m:sub>
                  <m:r>
                    <w:rPr>
                      <w:rFonts w:ascii="Cambria Math" w:hAnsi="Cambria Math"/>
                    </w:rPr>
                    <m:t>k</m:t>
                  </m:r>
                </m:sub>
              </m:sSub>
            </m:oMath>
            <w:r w:rsidR="00B70830">
              <w:t xml:space="preserve"> </w:t>
            </w:r>
          </w:p>
        </w:tc>
        <w:tc>
          <w:tcPr>
            <w:tcW w:w="4675" w:type="dxa"/>
          </w:tcPr>
          <w:p w14:paraId="6BD91C25" w14:textId="2D1815FC" w:rsidR="00B70830" w:rsidRDefault="00B70830" w:rsidP="004C4EEF">
            <w:r>
              <w:t xml:space="preserve">The number of points in cluster </w:t>
            </w:r>
            <w:r w:rsidRPr="00B70830">
              <w:rPr>
                <w:i/>
                <w:iCs/>
              </w:rPr>
              <w:t>k</w:t>
            </w:r>
          </w:p>
        </w:tc>
      </w:tr>
      <w:tr w:rsidR="00B70830" w14:paraId="7FC02F2F" w14:textId="77777777" w:rsidTr="00B70830">
        <w:tc>
          <w:tcPr>
            <w:tcW w:w="4675" w:type="dxa"/>
          </w:tcPr>
          <w:p w14:paraId="0AE8C97C" w14:textId="7AE3F25F" w:rsidR="00B70830" w:rsidRPr="00E04DA3" w:rsidRDefault="00000000" w:rsidP="004C4EEF">
            <w:pPr>
              <w:rPr>
                <w:rFonts w:ascii="Cambria Math" w:hAnsi="Cambria Math"/>
                <w:iCs/>
              </w:rPr>
            </w:pPr>
            <m:oMath>
              <m:sSub>
                <m:sSubPr>
                  <m:ctrlPr>
                    <w:rPr>
                      <w:rFonts w:ascii="Cambria Math" w:hAnsi="Cambria Math"/>
                      <w:i/>
                    </w:rPr>
                  </m:ctrlPr>
                </m:sSubPr>
                <m:e>
                  <m:r>
                    <w:rPr>
                      <w:rFonts w:ascii="Cambria Math" w:hAnsi="Cambria Math"/>
                    </w:rPr>
                    <m:t>μ</m:t>
                  </m:r>
                </m:e>
                <m:sub>
                  <m:r>
                    <w:rPr>
                      <w:rFonts w:ascii="Cambria Math" w:hAnsi="Cambria Math"/>
                    </w:rPr>
                    <m:t>k</m:t>
                  </m:r>
                </m:sub>
              </m:sSub>
            </m:oMath>
            <w:r w:rsidR="00B70830">
              <w:rPr>
                <w:rFonts w:ascii="Cambria Math" w:hAnsi="Cambria Math"/>
                <w:i/>
              </w:rPr>
              <w:t xml:space="preserve"> </w:t>
            </w:r>
          </w:p>
        </w:tc>
        <w:tc>
          <w:tcPr>
            <w:tcW w:w="4675" w:type="dxa"/>
          </w:tcPr>
          <w:p w14:paraId="1F8656E4" w14:textId="75025EF6" w:rsidR="00B70830" w:rsidRDefault="00B70830" w:rsidP="004C4EEF">
            <w:r>
              <w:t xml:space="preserve">The center/centroid of cluster </w:t>
            </w:r>
            <w:r w:rsidRPr="00B70830">
              <w:rPr>
                <w:i/>
                <w:iCs/>
              </w:rPr>
              <w:t>k</w:t>
            </w:r>
          </w:p>
        </w:tc>
      </w:tr>
    </w:tbl>
    <w:p w14:paraId="76939C68" w14:textId="7D7702AB" w:rsidR="00B70830" w:rsidRPr="004C4EEF" w:rsidRDefault="00B70830" w:rsidP="004C4EEF"/>
    <w:p w14:paraId="30AC49D1" w14:textId="77777777" w:rsidR="004C4EEF" w:rsidRDefault="004C4EEF" w:rsidP="001D2C69">
      <w:pPr>
        <w:spacing w:after="0"/>
        <w:rPr>
          <w:color w:val="EE0000"/>
        </w:rPr>
      </w:pPr>
    </w:p>
    <w:p w14:paraId="0E03A137" w14:textId="77777777" w:rsidR="00317978" w:rsidRDefault="00317978" w:rsidP="001D2C69">
      <w:pPr>
        <w:spacing w:after="0"/>
        <w:rPr>
          <w:color w:val="EE0000"/>
        </w:rPr>
      </w:pPr>
    </w:p>
    <w:p w14:paraId="1015AE9A" w14:textId="6138E507" w:rsidR="00317978" w:rsidRPr="002637F2" w:rsidRDefault="00317978" w:rsidP="001D2C69">
      <w:pPr>
        <w:spacing w:after="0"/>
      </w:pPr>
      <w:r w:rsidRPr="002637F2">
        <w:t>General concepts</w:t>
      </w:r>
      <w:r w:rsidR="00B12622" w:rsidRPr="002637F2">
        <w:t xml:space="preserve"> used in CVI -</w:t>
      </w:r>
      <w:r w:rsidRPr="002637F2">
        <w:t xml:space="preserve"> equations:</w:t>
      </w:r>
    </w:p>
    <w:p w14:paraId="3D1BA386" w14:textId="516E2354" w:rsidR="00D159DC" w:rsidRDefault="00D159DC" w:rsidP="001D2C69">
      <w:pPr>
        <w:spacing w:after="0"/>
      </w:pPr>
      <w:r>
        <w:t>Mean/center of data</w:t>
      </w:r>
    </w:p>
    <w:p w14:paraId="1E8D2211" w14:textId="4561342E" w:rsidR="00D159DC" w:rsidRPr="00D159DC" w:rsidRDefault="00D159DC" w:rsidP="001D2C69">
      <w:pPr>
        <w:spacing w:after="0"/>
      </w:pPr>
      <w:r>
        <w:t>Cluster mean / center / centroid</w:t>
      </w:r>
    </w:p>
    <w:p w14:paraId="17B1143D" w14:textId="66A8C647" w:rsidR="00D159DC" w:rsidRPr="009E4E97" w:rsidRDefault="00000000" w:rsidP="00D159DC">
      <m:oMathPara>
        <m:oMath>
          <m:sSub>
            <m:sSubPr>
              <m:ctrlPr>
                <w:rPr>
                  <w:rFonts w:ascii="Cambria Math" w:hAnsi="Cambria Math"/>
                  <w:i/>
                </w:rPr>
              </m:ctrlPr>
            </m:sSubPr>
            <m:e>
              <m:r>
                <w:rPr>
                  <w:rFonts w:ascii="Cambria Math" w:hAnsi="Cambria Math"/>
                </w:rPr>
                <m:t>μ</m:t>
              </m:r>
            </m:e>
            <m:sub>
              <m:r>
                <w:rPr>
                  <w:rFonts w:ascii="Cambria Math" w:hAnsi="Cambria Math"/>
                </w:rPr>
                <m:t>data</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e>
          </m:nary>
        </m:oMath>
      </m:oMathPara>
    </w:p>
    <w:p w14:paraId="7F81F19D" w14:textId="28A17A85" w:rsidR="00D159DC" w:rsidRPr="009E4E97" w:rsidRDefault="00000000" w:rsidP="00D159DC">
      <m:oMathPara>
        <m:oMath>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k</m:t>
                  </m:r>
                </m:sub>
              </m:sSub>
            </m:den>
          </m:f>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m:t>
                  </m:r>
                </m:sub>
              </m:sSub>
            </m:sub>
            <m:sup/>
            <m:e>
              <m:sSub>
                <m:sSubPr>
                  <m:ctrlPr>
                    <w:rPr>
                      <w:rFonts w:ascii="Cambria Math" w:hAnsi="Cambria Math"/>
                      <w:i/>
                    </w:rPr>
                  </m:ctrlPr>
                </m:sSubPr>
                <m:e>
                  <m:r>
                    <w:rPr>
                      <w:rFonts w:ascii="Cambria Math" w:hAnsi="Cambria Math"/>
                    </w:rPr>
                    <m:t>x</m:t>
                  </m:r>
                </m:e>
                <m:sub>
                  <m:r>
                    <w:rPr>
                      <w:rFonts w:ascii="Cambria Math" w:hAnsi="Cambria Math"/>
                    </w:rPr>
                    <m:t>k</m:t>
                  </m:r>
                </m:sub>
              </m:sSub>
            </m:e>
          </m:nary>
        </m:oMath>
      </m:oMathPara>
    </w:p>
    <w:p w14:paraId="67197977" w14:textId="7C262226" w:rsidR="00D159DC" w:rsidRDefault="00D159DC" w:rsidP="00D159DC">
      <w:pPr>
        <w:spacing w:after="0"/>
      </w:pPr>
      <w:r>
        <w:t>Sum-of-Squared Errors = Sum-of-Squares Within</w:t>
      </w:r>
      <w:r w:rsidR="00E04DA3">
        <w:t xml:space="preserve"> / </w:t>
      </w:r>
      <w:r w:rsidR="00E04DA3" w:rsidRPr="00A37F30">
        <w:t>within-cluster sum of squares</w:t>
      </w:r>
    </w:p>
    <w:p w14:paraId="139736B2" w14:textId="5B08FC7F" w:rsidR="002637F2" w:rsidRDefault="002637F2" w:rsidP="00D159DC">
      <w:pPr>
        <w:spacing w:after="0"/>
        <w:rPr>
          <w:color w:val="EE0000"/>
        </w:rPr>
      </w:pPr>
      <w:r w:rsidRPr="002637F2">
        <w:rPr>
          <w:color w:val="EE0000"/>
        </w:rPr>
        <w:t xml:space="preserve">Internal cohesiveness/compactness is measured using the squared error function, the sum of squares within (SSW), or the sum of squares error (SSE). Thus, it determines the degree of closeness between the data points. It simply refers to the total of the squared distances between each point in the cluster and its centroid. The partition is indicated as good if the value of its variance is low. Therefore, the value of the compactness measure is minimized </w:t>
      </w:r>
      <w:r w:rsidR="006D102E">
        <w:rPr>
          <w:color w:val="EE0000"/>
        </w:rPr>
        <w:fldChar w:fldCharType="begin"/>
      </w:r>
      <w:r w:rsidR="000B2032">
        <w:rPr>
          <w:color w:val="EE0000"/>
        </w:rPr>
        <w:instrText xml:space="preserve"> ADDIN ZOTERO_ITEM CSL_CITATION {"citationID":"T4o5LDeG","properties":{"formattedCitation":"(42)","plainCitation":"(42)","noteIndex":0},"citationItems":[{"id":1762,"uris":["http://zotero.org/users/8619560/items/VMXEMNX2"],"itemData":{"id":1762,"type":"article-journal","abstract":"Cluster validity indexes are very important tools designed for two purposes: comparing the performance of clustering algorithms and determining the number of clusters that best fits the data. These indexes are in general constructed by combining a measure of compactness and a measure of separation. A classical measure of compactness is the variance. As for separation, the distance between cluster centers is used. However, such a distance does not always reflect the quality of the partition between clusters and sometimes gives misleading results. In this paper, we propose a new cluster validity index for which Jeffrey divergence is used to measure separation between clusters. Experimental results are conducted using different types of data and comparison with widely used cluster validity indexes demonstrates the outperformance of the proposed index.","container-title":"Pattern Analysis and Applications","DOI":"10.1007/s10044-015-0453-7","ISSN":"1433-755X","issue":"1","journalAbbreviation":"Pattern Anal Applic","language":"en","page":"21-31","source":"Springer Link","title":"Cluster validity index based on Jeffrey divergence","volume":"20","author":[{"family":"Said","given":"Ahmed Ben"},{"family":"Hadjidj","given":"Rachid"},{"family":"Foufou","given":"Sebti"}],"issued":{"date-parts":[["2017",2,1]]}}}],"schema":"https://github.com/citation-style-language/schema/raw/master/csl-citation.json"} </w:instrText>
      </w:r>
      <w:r w:rsidR="006D102E">
        <w:rPr>
          <w:color w:val="EE0000"/>
        </w:rPr>
        <w:fldChar w:fldCharType="separate"/>
      </w:r>
      <w:r w:rsidR="000B2032" w:rsidRPr="000B2032">
        <w:t>(42)</w:t>
      </w:r>
      <w:r w:rsidR="006D102E">
        <w:rPr>
          <w:color w:val="EE0000"/>
        </w:rPr>
        <w:fldChar w:fldCharType="end"/>
      </w:r>
    </w:p>
    <w:p w14:paraId="3FAFBB35" w14:textId="77777777" w:rsidR="002637F2" w:rsidRDefault="002637F2" w:rsidP="00D159DC">
      <w:pPr>
        <w:spacing w:after="0"/>
        <w:rPr>
          <w:color w:val="EE0000"/>
        </w:rPr>
      </w:pPr>
    </w:p>
    <w:p w14:paraId="5BB1153F" w14:textId="242F67D2" w:rsidR="002637F2" w:rsidRDefault="002637F2" w:rsidP="00D159DC">
      <w:pPr>
        <w:spacing w:after="0"/>
        <w:rPr>
          <w:color w:val="EE0000"/>
        </w:rPr>
      </w:pPr>
      <w:r w:rsidRPr="002637F2">
        <w:rPr>
          <w:color w:val="EE0000"/>
        </w:rPr>
        <w:t xml:space="preserve">Separation: The external separation is quantified using the sum of squares between (SSB). Where it assumes the distances between separate clusters, typically, it is measured as the sum of the squared distance between the global average point and its centroid. A high value determines separation with high quality. Therefore, the value of the separation measure is maximized </w:t>
      </w:r>
      <w:r w:rsidR="006D102E">
        <w:rPr>
          <w:color w:val="EE0000"/>
        </w:rPr>
        <w:fldChar w:fldCharType="begin"/>
      </w:r>
      <w:r w:rsidR="000B2032">
        <w:rPr>
          <w:color w:val="EE0000"/>
        </w:rPr>
        <w:instrText xml:space="preserve"> ADDIN ZOTERO_ITEM CSL_CITATION {"citationID":"UDyZwXIv","properties":{"formattedCitation":"(43)","plainCitation":"(43)","noteIndex":0},"citationItems":[{"id":1764,"uris":["http://zotero.org/users/8619560/items/JZYMIN94"],"itemData":{"id":1764,"type":"article-journal","abstract":"Compactness and separability of data points are two important properties that contribute to the accuracy of machine learning tasks such as classification and clustering. We propose a framework that enhances the goodness criteria of the two properties by transforming the data points to a subspace in the same feature space, where data points of the same class are most similar to each other. Most related research about feature engineering in the input data points space relies on manually specified transformation functions. In contrast, our work utilizes a fully automated pipeline, in which the transformation function is learnt via an autoencoder for extraction of latent representation and multi-layer perceptron (MLP) regressors for the feature mapping. We tested our framework on both standard small datasets and benchmark-simulated small datasets by taking small fractions of their samples for training. Our framework consistently produced the best results in all semi-supervised clustering experiments based on K-means and different seeding techniques, with regards to clustering metrics and execution time. In addition, it enhances the performance of linear support vector machine (LSVM) and artificial neural network (ANN) classifier, when embedded as a preprocessing step before applying the classifiers.","container-title":"Applied Sciences","DOI":"10.3390/app12031713","ISSN":"2076-3417","issue":"3","language":"en","license":"http://creativecommons.org/licenses/by/3.0/","note":"publisher: Multidisciplinary Digital Publishing Institute","page":"1713","source":"www.mdpi.com","title":"Feature Transformation Framework for Enhancing Compactness and Separability of Data Points in Feature Space for Small Datasets","volume":"12","author":[{"family":"ElMorshedy","given":"Mahmoud Maher"},{"family":"Fathalla","given":"Radwa"},{"family":"El-Sonbaty","given":"Yasser"}],"issued":{"date-parts":[["2022",1]]}}}],"schema":"https://github.com/citation-style-language/schema/raw/master/csl-citation.json"} </w:instrText>
      </w:r>
      <w:r w:rsidR="006D102E">
        <w:rPr>
          <w:color w:val="EE0000"/>
        </w:rPr>
        <w:fldChar w:fldCharType="separate"/>
      </w:r>
      <w:r w:rsidR="000B2032" w:rsidRPr="000B2032">
        <w:t>(43)</w:t>
      </w:r>
      <w:r w:rsidR="006D102E">
        <w:rPr>
          <w:color w:val="EE0000"/>
        </w:rPr>
        <w:fldChar w:fldCharType="end"/>
      </w:r>
    </w:p>
    <w:p w14:paraId="266374C5" w14:textId="77777777" w:rsidR="002637F2" w:rsidRDefault="002637F2" w:rsidP="00D159DC">
      <w:pPr>
        <w:spacing w:after="0"/>
        <w:rPr>
          <w:color w:val="EE0000"/>
        </w:rPr>
      </w:pPr>
    </w:p>
    <w:p w14:paraId="4A4D61F4" w14:textId="607820F8" w:rsidR="002637F2" w:rsidRPr="002637F2" w:rsidRDefault="002637F2" w:rsidP="00D159DC">
      <w:pPr>
        <w:spacing w:after="0"/>
        <w:rPr>
          <w:color w:val="EE0000"/>
        </w:rPr>
      </w:pPr>
      <w:r w:rsidRPr="002637F2">
        <w:rPr>
          <w:color w:val="EE0000"/>
        </w:rPr>
        <w:t xml:space="preserve">Although, the K-means clustering algorithm does not perform perfectly when the clusters are well-separated </w:t>
      </w:r>
      <w:r w:rsidR="006D102E">
        <w:rPr>
          <w:color w:val="EE0000"/>
        </w:rPr>
        <w:fldChar w:fldCharType="begin"/>
      </w:r>
      <w:r w:rsidR="000B2032">
        <w:rPr>
          <w:color w:val="EE0000"/>
        </w:rPr>
        <w:instrText xml:space="preserve"> ADDIN ZOTERO_ITEM CSL_CITATION {"citationID":"o9fIHUiG","properties":{"formattedCitation":"(44)","plainCitation":"(44)","noteIndex":0},"citationItems":[{"id":1761,"uris":["http://zotero.org/users/8619560/items/NG9HD76N"],"itemData":{"id":1761,"type":"article-journal","abstract":"This paper has two contributions. First, we introduce a clustering basic benchmark. Second, we study the performance of k-means using this benchmark. Specifically, we measure how the performance depends on four factors: (1) overlap of clusters, (2) number of clusters, (3) dimensionality, and (4) unbalance of cluster sizes. The results show that overlap is critical, and that k-means starts to work effectively when the overlap reaches 4% level.","container-title":"Applied Intelligence","DOI":"10.1007/s10489-018-1238-7","ISSN":"1573-7497","issue":"12","journalAbbreviation":"Appl Intell","language":"en","page":"4743-4759","source":"Springer Link","title":"K-means properties on six clustering benchmark datasets","volume":"48","author":[{"family":"Fränti","given":"Pasi"},{"family":"Sieranoja","given":"Sami"}],"issued":{"date-parts":[["2018",12,1]]}}}],"schema":"https://github.com/citation-style-language/schema/raw/master/csl-citation.json"} </w:instrText>
      </w:r>
      <w:r w:rsidR="006D102E">
        <w:rPr>
          <w:color w:val="EE0000"/>
        </w:rPr>
        <w:fldChar w:fldCharType="separate"/>
      </w:r>
      <w:r w:rsidR="000B2032" w:rsidRPr="000B2032">
        <w:t>(44)</w:t>
      </w:r>
      <w:r w:rsidR="006D102E">
        <w:rPr>
          <w:color w:val="EE0000"/>
        </w:rPr>
        <w:fldChar w:fldCharType="end"/>
      </w:r>
    </w:p>
    <w:p w14:paraId="42AECD70" w14:textId="77777777" w:rsidR="002637F2" w:rsidRDefault="002637F2" w:rsidP="00D159DC">
      <w:pPr>
        <w:spacing w:after="0"/>
      </w:pPr>
    </w:p>
    <w:p w14:paraId="5755A75E" w14:textId="7D9C63A5" w:rsidR="00D159DC" w:rsidRDefault="00D159DC" w:rsidP="00D159DC">
      <w:pPr>
        <w:spacing w:after="0"/>
      </w:pPr>
      <w:r>
        <w:t>Sum-of-Squares Between</w:t>
      </w:r>
      <w:r w:rsidR="00E04DA3">
        <w:t xml:space="preserve"> / between</w:t>
      </w:r>
      <w:r w:rsidR="00E04DA3" w:rsidRPr="00A37F30">
        <w:t>-cluster sum of squares</w:t>
      </w:r>
    </w:p>
    <w:p w14:paraId="622A9C0A" w14:textId="77777777" w:rsidR="00D159DC" w:rsidRPr="00B12622" w:rsidRDefault="00D159DC" w:rsidP="001D2C69">
      <w:pPr>
        <w:spacing w:after="0"/>
      </w:pPr>
    </w:p>
    <w:p w14:paraId="0222EC9F" w14:textId="77777777" w:rsidR="00B12622" w:rsidRPr="00B12622" w:rsidRDefault="00B12622" w:rsidP="00B12622">
      <m:oMathPara>
        <m:oMath>
          <m:r>
            <w:rPr>
              <w:rFonts w:ascii="Cambria Math" w:hAnsi="Cambria Math"/>
            </w:rPr>
            <m:t xml:space="preserve">SSE=SSW= </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nary>
                <m:naryPr>
                  <m:chr m:val="∑"/>
                  <m:limLoc m:val="undOvr"/>
                  <m:supHide m:val="1"/>
                  <m:ctrlPr>
                    <w:rPr>
                      <w:rFonts w:ascii="Cambria Math" w:hAnsi="Cambria Math"/>
                      <w:i/>
                    </w:rPr>
                  </m:ctrlPr>
                </m:naryPr>
                <m:sub>
                  <m:r>
                    <w:rPr>
                      <w:rFonts w:ascii="Cambria Math" w:hAnsi="Cambria Math"/>
                    </w:rPr>
                    <m:t>xϵ</m:t>
                  </m:r>
                  <m:sSub>
                    <m:sSubPr>
                      <m:ctrlPr>
                        <w:rPr>
                          <w:rFonts w:ascii="Cambria Math" w:hAnsi="Cambria Math"/>
                          <w:i/>
                        </w:rPr>
                      </m:ctrlPr>
                    </m:sSubPr>
                    <m:e>
                      <m:r>
                        <w:rPr>
                          <w:rFonts w:ascii="Cambria Math" w:hAnsi="Cambria Math"/>
                        </w:rPr>
                        <m:t>C</m:t>
                      </m:r>
                    </m:e>
                    <m:sub>
                      <m:r>
                        <w:rPr>
                          <w:rFonts w:ascii="Cambria Math" w:hAnsi="Cambria Math"/>
                        </w:rPr>
                        <m:t>k</m:t>
                      </m:r>
                    </m:sub>
                  </m:sSub>
                </m:sub>
                <m:sup/>
                <m:e>
                  <m:sSup>
                    <m:sSupPr>
                      <m:ctrlPr>
                        <w:rPr>
                          <w:rFonts w:ascii="Cambria Math" w:hAnsi="Cambria Math"/>
                          <w:i/>
                        </w:rPr>
                      </m:ctrlPr>
                    </m:sSupPr>
                    <m:e>
                      <m:r>
                        <w:rPr>
                          <w:rFonts w:ascii="Cambria Math" w:hAnsi="Cambria Math"/>
                        </w:rPr>
                        <m:t>d(x,</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e>
                    <m:sup>
                      <m:r>
                        <w:rPr>
                          <w:rFonts w:ascii="Cambria Math" w:hAnsi="Cambria Math"/>
                        </w:rPr>
                        <m:t>2</m:t>
                      </m:r>
                    </m:sup>
                  </m:sSup>
                </m:e>
              </m:nary>
            </m:e>
          </m:nary>
        </m:oMath>
      </m:oMathPara>
    </w:p>
    <w:p w14:paraId="10DC2EC9" w14:textId="77777777" w:rsidR="00B12622" w:rsidRPr="00FE732B" w:rsidRDefault="00B12622" w:rsidP="00B12622">
      <m:oMathPara>
        <m:oMath>
          <m:r>
            <w:rPr>
              <w:rFonts w:ascii="Cambria Math" w:hAnsi="Cambria Math"/>
            </w:rPr>
            <w:lastRenderedPageBreak/>
            <m:t xml:space="preserve">SSB=BSS= </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b>
                <m:sSubPr>
                  <m:ctrlPr>
                    <w:rPr>
                      <w:rFonts w:ascii="Cambria Math" w:hAnsi="Cambria Math"/>
                      <w:i/>
                    </w:rPr>
                  </m:ctrlPr>
                </m:sSubPr>
                <m:e>
                  <m:r>
                    <w:rPr>
                      <w:rFonts w:ascii="Cambria Math" w:hAnsi="Cambria Math"/>
                    </w:rPr>
                    <m:t>n</m:t>
                  </m:r>
                </m:e>
                <m:sub>
                  <m:r>
                    <w:rPr>
                      <w:rFonts w:ascii="Cambria Math" w:hAnsi="Cambria Math"/>
                    </w:rPr>
                    <m:t>k</m:t>
                  </m:r>
                </m:sub>
              </m:sSub>
              <m:r>
                <w:rPr>
                  <w:rFonts w:ascii="Cambria Math" w:hAnsi="Cambria Math"/>
                </w:rPr>
                <m:t>*</m:t>
              </m:r>
              <m:sSup>
                <m:sSupPr>
                  <m:ctrlPr>
                    <w:rPr>
                      <w:rFonts w:ascii="Cambria Math" w:hAnsi="Cambria Math"/>
                      <w:i/>
                    </w:rPr>
                  </m:ctrlPr>
                </m:sSupPr>
                <m:e>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 μ)</m:t>
                  </m:r>
                </m:e>
                <m:sup>
                  <m:r>
                    <w:rPr>
                      <w:rFonts w:ascii="Cambria Math" w:hAnsi="Cambria Math"/>
                    </w:rPr>
                    <m:t>2</m:t>
                  </m:r>
                </m:sup>
              </m:sSup>
            </m:e>
          </m:nary>
        </m:oMath>
      </m:oMathPara>
    </w:p>
    <w:p w14:paraId="355E6A5B" w14:textId="77777777" w:rsidR="00B12622" w:rsidRDefault="00B12622" w:rsidP="001D2C69">
      <w:pPr>
        <w:spacing w:after="0"/>
        <w:rPr>
          <w:color w:val="EE0000"/>
          <w:lang w:val="de-DE"/>
        </w:rPr>
      </w:pPr>
    </w:p>
    <w:p w14:paraId="36158D0C" w14:textId="77777777" w:rsidR="00E04DA3" w:rsidRPr="009E4E97" w:rsidRDefault="00E04DA3" w:rsidP="00E04DA3">
      <m:oMathPara>
        <m:oMath>
          <m:r>
            <w:rPr>
              <w:rFonts w:ascii="Cambria Math" w:hAnsi="Cambria Math"/>
            </w:rPr>
            <m:t>SSE</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k</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xϵ</m:t>
              </m:r>
              <m:sSub>
                <m:sSubPr>
                  <m:ctrlPr>
                    <w:rPr>
                      <w:rFonts w:ascii="Cambria Math" w:hAnsi="Cambria Math"/>
                      <w:i/>
                    </w:rPr>
                  </m:ctrlPr>
                </m:sSubPr>
                <m:e>
                  <m:r>
                    <w:rPr>
                      <w:rFonts w:ascii="Cambria Math" w:hAnsi="Cambria Math"/>
                    </w:rPr>
                    <m:t>C</m:t>
                  </m:r>
                </m:e>
                <m:sub>
                  <m:r>
                    <w:rPr>
                      <w:rFonts w:ascii="Cambria Math" w:hAnsi="Cambria Math"/>
                    </w:rPr>
                    <m:t>k</m:t>
                  </m:r>
                </m:sub>
              </m:sSub>
            </m:sub>
            <m:sup/>
            <m:e>
              <m:sSup>
                <m:sSupPr>
                  <m:ctrlPr>
                    <w:rPr>
                      <w:rFonts w:ascii="Cambria Math" w:hAnsi="Cambria Math"/>
                      <w:i/>
                    </w:rPr>
                  </m:ctrlPr>
                </m:sSupPr>
                <m:e>
                  <m:r>
                    <w:rPr>
                      <w:rFonts w:ascii="Cambria Math" w:hAnsi="Cambria Math"/>
                    </w:rPr>
                    <m:t>dist(x,</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e>
                <m:sup>
                  <m:r>
                    <w:rPr>
                      <w:rFonts w:ascii="Cambria Math" w:hAnsi="Cambria Math"/>
                    </w:rPr>
                    <m:t>2</m:t>
                  </m:r>
                </m:sup>
              </m:sSup>
            </m:e>
          </m:nary>
        </m:oMath>
      </m:oMathPara>
    </w:p>
    <w:p w14:paraId="73D0D9BA" w14:textId="77777777" w:rsidR="00E04DA3" w:rsidRPr="009E4E97" w:rsidRDefault="00E04DA3" w:rsidP="00E04DA3">
      <m:oMathPara>
        <m:oMath>
          <m:r>
            <w:rPr>
              <w:rFonts w:ascii="Cambria Math" w:hAnsi="Cambria Math"/>
            </w:rPr>
            <m:t xml:space="preserve">SSE= </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r>
                <w:rPr>
                  <w:rFonts w:ascii="Cambria Math" w:hAnsi="Cambria Math"/>
                </w:rPr>
                <m:t>SSE(</m:t>
              </m:r>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m:t>
              </m:r>
            </m:e>
          </m:nary>
        </m:oMath>
      </m:oMathPara>
    </w:p>
    <w:p w14:paraId="0C84378A" w14:textId="77777777" w:rsidR="00317978" w:rsidRPr="00317978" w:rsidRDefault="00317978" w:rsidP="001D2C69">
      <w:pPr>
        <w:spacing w:after="0"/>
        <w:rPr>
          <w:color w:val="EE0000"/>
          <w:lang w:val="de-DE"/>
        </w:rPr>
      </w:pPr>
    </w:p>
    <w:p w14:paraId="00F06777" w14:textId="77777777" w:rsidR="00317978" w:rsidRPr="00317978" w:rsidRDefault="00317978" w:rsidP="001D2C69">
      <w:pPr>
        <w:spacing w:after="0"/>
        <w:rPr>
          <w:color w:val="EE0000"/>
          <w:lang w:val="de-DE"/>
        </w:rPr>
      </w:pPr>
    </w:p>
    <w:p w14:paraId="5CBD3E96" w14:textId="7325D821" w:rsidR="00317978" w:rsidRPr="0068692A" w:rsidRDefault="0068692A" w:rsidP="001D2C69">
      <w:pPr>
        <w:spacing w:after="0"/>
        <w:rPr>
          <w:color w:val="EE0000"/>
        </w:rPr>
      </w:pPr>
      <w:r w:rsidRPr="0068692A">
        <w:rPr>
          <w:color w:val="EE0000"/>
        </w:rPr>
        <w:t>--------------------------------------------------------------------</w:t>
      </w:r>
    </w:p>
    <w:p w14:paraId="5C433107" w14:textId="198BC461" w:rsidR="001D2C69" w:rsidRPr="0068692A" w:rsidRDefault="001D2C69" w:rsidP="001D2C69">
      <w:pPr>
        <w:spacing w:after="0"/>
        <w:rPr>
          <w:color w:val="EE0000"/>
        </w:rPr>
      </w:pPr>
    </w:p>
    <w:p w14:paraId="18BCB6C2" w14:textId="2B2C5F9D" w:rsidR="001D2C69" w:rsidRPr="001D2C69" w:rsidRDefault="0068692A" w:rsidP="001D2C69">
      <w:pPr>
        <w:spacing w:after="0"/>
        <w:rPr>
          <w:color w:val="EE0000"/>
        </w:rPr>
      </w:pPr>
      <w:r>
        <w:t>Davies-Bouldin i</w:t>
      </w:r>
      <w:r w:rsidRPr="00EC3E53">
        <w:t xml:space="preserve">ndex </w:t>
      </w:r>
      <w:r>
        <w:t xml:space="preserve">(DB) </w:t>
      </w:r>
      <w:r w:rsidR="001D2C69" w:rsidRPr="001D2C69">
        <w:rPr>
          <w:color w:val="EE0000"/>
        </w:rPr>
        <w:fldChar w:fldCharType="begin"/>
      </w:r>
      <w:r w:rsidR="000B2032">
        <w:rPr>
          <w:color w:val="EE0000"/>
        </w:rPr>
        <w:instrText xml:space="preserve"> ADDIN ZOTERO_ITEM CSL_CITATION {"citationID":"EuZGniCx","properties":{"formattedCitation":"(2,45,46)","plainCitation":"(2,45,46)","noteIndex":0},"citationItems":[{"id":1743,"uris":["http://zotero.org/users/8619560/items/E98MYUML"],"itemData":{"id":1743,"type":"article-journal","abstract":"Cluster analysis aims at identifying groups of similar objects and, therefore helps to discover distribution of patterns and interesting correlations in large data sets. It has been subject of wide research since it arises in many application domains in engineering, business and social sciences. Especially, in the last years the availability of huge transactional and experimental data sets and the arising requirements for data mining created needs for clustering algorithms that scale and can be applied in diverse domains.","container-title":"Journal of Intelligent Information Systems","DOI":"10.1023/A:1012801612483","ISSN":"1573-7675","issue":"2","journalAbbreviation":"Journal of Intelligent Information Systems","language":"en","page":"107-145","source":"Springer Link","title":"On Clustering Validation Techniques","volume":"17","author":[{"family":"Halkidi","given":"Maria"},{"family":"Batistakis","given":"Yannis"},{"family":"Vazirgiannis","given":"Michalis"}],"issued":{"date-parts":[["2001",12,1]]}}},{"id":154,"uris":["http://zotero.org/users/8619560/items/JAMXA2K4"],"itemData":{"id":154,"type":"article-journal","abstract":"A method for identifying clusters of points in a multidimensional Euclidean space is described and its application to taxonomy considered. It reconciles, in a sense, two different approaches to the investigation of the spatial relationships between the points, viz., the agglomerative and the divisive methods. A graph, the shortest dendrite of Florek etal. (1951a), is constructed on a nearest neighbour basis and then divided into clusters by applying the criterion of minimum within cluster sum of squares. This procedure ensures an effective reduction of the number of possible splits. The method may be applied to a dichotomous division, but is perfectly suitable also for a global division into any number of clusters. An informal indicator of the \"best number\" of clusters is suggested. It is a\"variance ratio criterion\" giving some insight into the structure of the points. The method is illustrated by three examples, one of which is original. The results obtained by the dendrite method are compared with those obtained by using the agglomerative method or Ward (1963) and the divisive method of Edwards and Cavalli-Sforza (1965).","container-title":"Communications in Statistics - Theory and Methods","DOI":"10.1080/03610927408827101","journalAbbreviation":"Communications in Statistics - Theory and Methods","page":"1-27","source":"ResearchGate","title":"A Dendrite Method for Cluster Analysis","volume":"3","author":[{"family":"Caliński","given":"Tadeusz"},{"family":"JA","given":"Harabasz"}],"issued":{"date-parts":[["1974",1,1]]}}},{"id":153,"uris":["http://zotero.org/users/8619560/items/UYDIEUBT"],"itemData":{"id":153,"type":"article-journal","abstract":"A measure is presented which indicates the similarity of clusters which are assumed to have a data density which is a decreasing function of distance from a vector characteristic of the cluster. The measure can be used to infer the appropriateness of data partitions and can therefore be used to compare relative appropriateness of various divisions of the data. The measure does not depend on either the number of clusters analyzed nor the method of partitioning of the data and can be used to guide a cluster seeking algorithm.","container-title":"IEEE Transactions on Pattern Analysis and Machine Intelligence","DOI":"10.1109/TPAMI.1979.4766909","ISSN":"1939-3539","issue":"2","note":"event-title: IEEE Transactions on Pattern Analysis and Machine Intelligence","page":"224-227","source":"IEEE Xplore","title":"A Cluster Separation Measure","volume":"PAMI-1","author":[{"family":"Davies","given":"David L."},{"family":"Bouldin","given":"Donald W."}],"issued":{"date-parts":[["1979",4]]}}}],"schema":"https://github.com/citation-style-language/schema/raw/master/csl-citation.json"} </w:instrText>
      </w:r>
      <w:r w:rsidR="001D2C69" w:rsidRPr="001D2C69">
        <w:rPr>
          <w:color w:val="EE0000"/>
        </w:rPr>
        <w:fldChar w:fldCharType="separate"/>
      </w:r>
      <w:r w:rsidR="000B2032" w:rsidRPr="000B2032">
        <w:t>(2,45,46)</w:t>
      </w:r>
      <w:r w:rsidR="001D2C69" w:rsidRPr="001D2C69">
        <w:rPr>
          <w:color w:val="EE0000"/>
        </w:rPr>
        <w:fldChar w:fldCharType="end"/>
      </w:r>
      <w:r w:rsidR="001D2C69" w:rsidRPr="0068692A">
        <w:rPr>
          <w:color w:val="EE0000"/>
        </w:rPr>
        <w:t xml:space="preserve"> is computed as the average similarity of clusters. </w:t>
      </w:r>
      <w:r w:rsidR="001D2C69" w:rsidRPr="00515D29">
        <w:rPr>
          <w:color w:val="EE0000"/>
        </w:rPr>
        <w:t xml:space="preserve">The similarity is computed using the distance between clusters and their sizes. </w:t>
      </w:r>
      <w:r w:rsidR="001D2C69" w:rsidRPr="001D2C69">
        <w:rPr>
          <w:color w:val="EE0000"/>
        </w:rPr>
        <w:t>DBS has an inverse performance interval to the other metrics presented in this work. It has only a lower bound at 0, and lower values represent a higher performance. The following formulas describe the computation of this metric:</w:t>
      </w:r>
    </w:p>
    <w:p w14:paraId="1ABBE275" w14:textId="77777777" w:rsidR="001D2C69" w:rsidRPr="001D2C69" w:rsidRDefault="001D2C69" w:rsidP="001D2C69">
      <w:pPr>
        <w:spacing w:after="0"/>
        <w:rPr>
          <w:color w:val="EE0000"/>
        </w:rPr>
      </w:pPr>
    </w:p>
    <w:p w14:paraId="34EB5BE6" w14:textId="46A3A512" w:rsidR="001D2C69" w:rsidRPr="001D2C69" w:rsidRDefault="00000000" w:rsidP="001D2C69">
      <w:pPr>
        <w:spacing w:after="0"/>
        <w:rPr>
          <w:color w:val="EE0000"/>
          <w:szCs w:val="28"/>
        </w:rPr>
      </w:pPr>
      <m:oMathPara>
        <m:oMath>
          <m:eqArr>
            <m:eqArrPr>
              <m:maxDist m:val="1"/>
              <m:ctrlPr>
                <w:rPr>
                  <w:rFonts w:ascii="Cambria Math" w:eastAsia="Cambria Math" w:hAnsi="Cambria Math"/>
                  <w:i/>
                  <w:color w:val="EE0000"/>
                  <w:szCs w:val="28"/>
                </w:rPr>
              </m:ctrlPr>
            </m:eqArrPr>
            <m:e>
              <m:sSub>
                <m:sSubPr>
                  <m:ctrlPr>
                    <w:rPr>
                      <w:rFonts w:ascii="Cambria Math" w:eastAsia="Cambria Math" w:hAnsi="Cambria Math"/>
                      <w:i/>
                      <w:color w:val="EE0000"/>
                      <w:szCs w:val="28"/>
                    </w:rPr>
                  </m:ctrlPr>
                </m:sSubPr>
                <m:e>
                  <m:r>
                    <w:rPr>
                      <w:rFonts w:ascii="Cambria Math" w:eastAsia="Cambria Math" w:hAnsi="Cambria Math"/>
                      <w:color w:val="EE0000"/>
                      <w:szCs w:val="28"/>
                    </w:rPr>
                    <m:t>R</m:t>
                  </m:r>
                </m:e>
                <m:sub>
                  <m:r>
                    <w:rPr>
                      <w:rFonts w:ascii="Cambria Math" w:eastAsia="Cambria Math" w:hAnsi="Cambria Math"/>
                      <w:color w:val="EE0000"/>
                      <w:szCs w:val="28"/>
                    </w:rPr>
                    <m:t>i,j</m:t>
                  </m:r>
                </m:sub>
              </m:sSub>
              <m:r>
                <w:rPr>
                  <w:rFonts w:ascii="Cambria Math" w:eastAsia="Cambria Math" w:hAnsi="Cambria Math"/>
                  <w:color w:val="EE0000"/>
                  <w:szCs w:val="28"/>
                </w:rPr>
                <m:t>=</m:t>
              </m:r>
              <m:f>
                <m:fPr>
                  <m:ctrlPr>
                    <w:rPr>
                      <w:rFonts w:ascii="Cambria Math" w:eastAsia="Cambria Math" w:hAnsi="Cambria Math"/>
                      <w:color w:val="EE0000"/>
                      <w:szCs w:val="28"/>
                    </w:rPr>
                  </m:ctrlPr>
                </m:fPr>
                <m:num>
                  <m:f>
                    <m:fPr>
                      <m:ctrlPr>
                        <w:rPr>
                          <w:rFonts w:ascii="Cambria Math" w:eastAsia="Cambria Math" w:hAnsi="Cambria Math"/>
                          <w:i/>
                          <w:color w:val="EE0000"/>
                          <w:szCs w:val="28"/>
                        </w:rPr>
                      </m:ctrlPr>
                    </m:fPr>
                    <m:num>
                      <m:r>
                        <w:rPr>
                          <w:rFonts w:ascii="Cambria Math" w:eastAsia="Cambria Math" w:hAnsi="Cambria Math"/>
                          <w:color w:val="EE0000"/>
                          <w:szCs w:val="28"/>
                        </w:rPr>
                        <m:t>1</m:t>
                      </m:r>
                    </m:num>
                    <m:den>
                      <m:sSub>
                        <m:sSubPr>
                          <m:ctrlPr>
                            <w:rPr>
                              <w:rFonts w:ascii="Cambria Math" w:eastAsia="Cambria Math" w:hAnsi="Cambria Math"/>
                              <w:i/>
                              <w:color w:val="EE0000"/>
                              <w:szCs w:val="28"/>
                            </w:rPr>
                          </m:ctrlPr>
                        </m:sSubPr>
                        <m:e>
                          <m:r>
                            <w:rPr>
                              <w:rFonts w:ascii="Cambria Math" w:eastAsia="Cambria Math" w:hAnsi="Cambria Math"/>
                              <w:color w:val="EE0000"/>
                              <w:szCs w:val="28"/>
                            </w:rPr>
                            <m:t>n</m:t>
                          </m:r>
                        </m:e>
                        <m:sub>
                          <m:r>
                            <w:rPr>
                              <w:rFonts w:ascii="Cambria Math" w:eastAsia="Cambria Math" w:hAnsi="Cambria Math"/>
                              <w:color w:val="EE0000"/>
                              <w:szCs w:val="28"/>
                            </w:rPr>
                            <m:t>i</m:t>
                          </m:r>
                        </m:sub>
                      </m:sSub>
                    </m:den>
                  </m:f>
                  <m:nary>
                    <m:naryPr>
                      <m:chr m:val="∑"/>
                      <m:limLoc m:val="undOvr"/>
                      <m:supHide m:val="1"/>
                      <m:ctrlPr>
                        <w:rPr>
                          <w:rFonts w:ascii="Cambria Math" w:eastAsia="Cambria Math" w:hAnsi="Cambria Math"/>
                          <w:i/>
                          <w:color w:val="EE0000"/>
                          <w:szCs w:val="28"/>
                        </w:rPr>
                      </m:ctrlPr>
                    </m:naryPr>
                    <m:sub>
                      <m:r>
                        <w:rPr>
                          <w:rFonts w:ascii="Cambria Math" w:eastAsia="Cambria Math" w:hAnsi="Cambria Math"/>
                          <w:color w:val="EE0000"/>
                          <w:szCs w:val="28"/>
                        </w:rPr>
                        <m:t>x∈</m:t>
                      </m:r>
                      <m:sSub>
                        <m:sSubPr>
                          <m:ctrlPr>
                            <w:rPr>
                              <w:rFonts w:ascii="Cambria Math" w:eastAsia="Cambria Math" w:hAnsi="Cambria Math"/>
                              <w:i/>
                              <w:color w:val="EE0000"/>
                              <w:szCs w:val="28"/>
                            </w:rPr>
                          </m:ctrlPr>
                        </m:sSubPr>
                        <m:e>
                          <m:r>
                            <w:rPr>
                              <w:rFonts w:ascii="Cambria Math" w:eastAsia="Cambria Math" w:hAnsi="Cambria Math"/>
                              <w:color w:val="EE0000"/>
                              <w:szCs w:val="28"/>
                            </w:rPr>
                            <m:t>C</m:t>
                          </m:r>
                        </m:e>
                        <m:sub>
                          <m:r>
                            <w:rPr>
                              <w:rFonts w:ascii="Cambria Math" w:eastAsia="Cambria Math" w:hAnsi="Cambria Math"/>
                              <w:color w:val="EE0000"/>
                              <w:szCs w:val="28"/>
                            </w:rPr>
                            <m:t>i</m:t>
                          </m:r>
                        </m:sub>
                      </m:sSub>
                    </m:sub>
                    <m:sup/>
                    <m:e>
                      <m:r>
                        <w:rPr>
                          <w:rFonts w:ascii="Cambria Math" w:eastAsia="Cambria Math" w:hAnsi="Cambria Math"/>
                          <w:color w:val="EE0000"/>
                          <w:szCs w:val="28"/>
                        </w:rPr>
                        <m:t>d(</m:t>
                      </m:r>
                      <m:sSub>
                        <m:sSubPr>
                          <m:ctrlPr>
                            <w:rPr>
                              <w:rFonts w:ascii="Cambria Math" w:eastAsia="Cambria Math" w:hAnsi="Cambria Math"/>
                              <w:i/>
                              <w:color w:val="EE0000"/>
                              <w:szCs w:val="28"/>
                            </w:rPr>
                          </m:ctrlPr>
                        </m:sSubPr>
                        <m:e>
                          <m:r>
                            <w:rPr>
                              <w:rFonts w:ascii="Cambria Math" w:eastAsia="Cambria Math" w:hAnsi="Cambria Math"/>
                              <w:color w:val="EE0000"/>
                              <w:szCs w:val="28"/>
                            </w:rPr>
                            <m:t>x</m:t>
                          </m:r>
                        </m:e>
                        <m:sub>
                          <m:r>
                            <w:rPr>
                              <w:rFonts w:ascii="Cambria Math" w:eastAsia="Cambria Math" w:hAnsi="Cambria Math"/>
                              <w:color w:val="EE0000"/>
                              <w:szCs w:val="28"/>
                            </w:rPr>
                            <m:t>i</m:t>
                          </m:r>
                        </m:sub>
                      </m:sSub>
                      <m:r>
                        <w:rPr>
                          <w:rFonts w:ascii="Cambria Math" w:eastAsia="Cambria Math" w:hAnsi="Cambria Math"/>
                          <w:color w:val="EE0000"/>
                          <w:szCs w:val="28"/>
                        </w:rPr>
                        <m:t>-</m:t>
                      </m:r>
                      <m:sSub>
                        <m:sSubPr>
                          <m:ctrlPr>
                            <w:rPr>
                              <w:rFonts w:ascii="Cambria Math" w:eastAsia="Cambria Math" w:hAnsi="Cambria Math"/>
                              <w:i/>
                              <w:color w:val="EE0000"/>
                              <w:szCs w:val="28"/>
                            </w:rPr>
                          </m:ctrlPr>
                        </m:sSubPr>
                        <m:e>
                          <m:r>
                            <w:rPr>
                              <w:rFonts w:ascii="Cambria Math" w:hAnsi="Cambria Math"/>
                            </w:rPr>
                            <m:t>μ</m:t>
                          </m:r>
                        </m:e>
                        <m:sub>
                          <m:r>
                            <w:rPr>
                              <w:rFonts w:ascii="Cambria Math" w:eastAsia="Cambria Math" w:hAnsi="Cambria Math"/>
                              <w:color w:val="EE0000"/>
                              <w:szCs w:val="28"/>
                            </w:rPr>
                            <m:t>i</m:t>
                          </m:r>
                        </m:sub>
                      </m:sSub>
                      <m:r>
                        <w:rPr>
                          <w:rFonts w:ascii="Cambria Math" w:eastAsia="Cambria Math" w:hAnsi="Cambria Math"/>
                          <w:color w:val="EE0000"/>
                          <w:szCs w:val="28"/>
                        </w:rPr>
                        <m:t>)</m:t>
                      </m:r>
                    </m:e>
                  </m:nary>
                  <m:r>
                    <w:rPr>
                      <w:rFonts w:ascii="Cambria Math" w:eastAsia="Cambria Math" w:hAnsi="Cambria Math"/>
                      <w:color w:val="EE0000"/>
                      <w:szCs w:val="28"/>
                    </w:rPr>
                    <m:t>+</m:t>
                  </m:r>
                  <m:f>
                    <m:fPr>
                      <m:ctrlPr>
                        <w:rPr>
                          <w:rFonts w:ascii="Cambria Math" w:eastAsia="Cambria Math" w:hAnsi="Cambria Math"/>
                          <w:i/>
                          <w:color w:val="EE0000"/>
                          <w:szCs w:val="28"/>
                        </w:rPr>
                      </m:ctrlPr>
                    </m:fPr>
                    <m:num>
                      <m:r>
                        <w:rPr>
                          <w:rFonts w:ascii="Cambria Math" w:eastAsia="Cambria Math" w:hAnsi="Cambria Math"/>
                          <w:color w:val="EE0000"/>
                          <w:szCs w:val="28"/>
                        </w:rPr>
                        <m:t>1</m:t>
                      </m:r>
                    </m:num>
                    <m:den>
                      <m:sSub>
                        <m:sSubPr>
                          <m:ctrlPr>
                            <w:rPr>
                              <w:rFonts w:ascii="Cambria Math" w:eastAsia="Cambria Math" w:hAnsi="Cambria Math"/>
                              <w:i/>
                              <w:color w:val="EE0000"/>
                              <w:szCs w:val="28"/>
                            </w:rPr>
                          </m:ctrlPr>
                        </m:sSubPr>
                        <m:e>
                          <m:r>
                            <w:rPr>
                              <w:rFonts w:ascii="Cambria Math" w:eastAsia="Cambria Math" w:hAnsi="Cambria Math"/>
                              <w:color w:val="EE0000"/>
                              <w:szCs w:val="28"/>
                            </w:rPr>
                            <m:t>n</m:t>
                          </m:r>
                        </m:e>
                        <m:sub>
                          <m:r>
                            <w:rPr>
                              <w:rFonts w:ascii="Cambria Math" w:eastAsia="Cambria Math" w:hAnsi="Cambria Math"/>
                              <w:color w:val="EE0000"/>
                              <w:szCs w:val="28"/>
                            </w:rPr>
                            <m:t>j</m:t>
                          </m:r>
                        </m:sub>
                      </m:sSub>
                    </m:den>
                  </m:f>
                  <m:nary>
                    <m:naryPr>
                      <m:chr m:val="∑"/>
                      <m:limLoc m:val="undOvr"/>
                      <m:supHide m:val="1"/>
                      <m:ctrlPr>
                        <w:rPr>
                          <w:rFonts w:ascii="Cambria Math" w:eastAsia="Cambria Math" w:hAnsi="Cambria Math"/>
                          <w:i/>
                          <w:color w:val="EE0000"/>
                          <w:szCs w:val="28"/>
                        </w:rPr>
                      </m:ctrlPr>
                    </m:naryPr>
                    <m:sub>
                      <m:r>
                        <w:rPr>
                          <w:rFonts w:ascii="Cambria Math" w:eastAsia="Cambria Math" w:hAnsi="Cambria Math"/>
                          <w:color w:val="EE0000"/>
                          <w:szCs w:val="28"/>
                        </w:rPr>
                        <m:t>x∈</m:t>
                      </m:r>
                      <m:sSub>
                        <m:sSubPr>
                          <m:ctrlPr>
                            <w:rPr>
                              <w:rFonts w:ascii="Cambria Math" w:eastAsia="Cambria Math" w:hAnsi="Cambria Math"/>
                              <w:i/>
                              <w:color w:val="EE0000"/>
                              <w:szCs w:val="28"/>
                            </w:rPr>
                          </m:ctrlPr>
                        </m:sSubPr>
                        <m:e>
                          <m:r>
                            <w:rPr>
                              <w:rFonts w:ascii="Cambria Math" w:eastAsia="Cambria Math" w:hAnsi="Cambria Math"/>
                              <w:color w:val="EE0000"/>
                              <w:szCs w:val="28"/>
                            </w:rPr>
                            <m:t>C</m:t>
                          </m:r>
                        </m:e>
                        <m:sub>
                          <m:r>
                            <w:rPr>
                              <w:rFonts w:ascii="Cambria Math" w:eastAsia="Cambria Math" w:hAnsi="Cambria Math"/>
                              <w:color w:val="EE0000"/>
                              <w:szCs w:val="28"/>
                            </w:rPr>
                            <m:t>j</m:t>
                          </m:r>
                        </m:sub>
                      </m:sSub>
                    </m:sub>
                    <m:sup/>
                    <m:e>
                      <m:r>
                        <w:rPr>
                          <w:rFonts w:ascii="Cambria Math" w:eastAsia="Cambria Math" w:hAnsi="Cambria Math"/>
                          <w:color w:val="EE0000"/>
                          <w:szCs w:val="28"/>
                        </w:rPr>
                        <m:t>d(</m:t>
                      </m:r>
                      <m:sSub>
                        <m:sSubPr>
                          <m:ctrlPr>
                            <w:rPr>
                              <w:rFonts w:ascii="Cambria Math" w:eastAsia="Cambria Math" w:hAnsi="Cambria Math"/>
                              <w:i/>
                              <w:color w:val="EE0000"/>
                              <w:szCs w:val="28"/>
                            </w:rPr>
                          </m:ctrlPr>
                        </m:sSubPr>
                        <m:e>
                          <m:r>
                            <w:rPr>
                              <w:rFonts w:ascii="Cambria Math" w:eastAsia="Cambria Math" w:hAnsi="Cambria Math"/>
                              <w:color w:val="EE0000"/>
                              <w:szCs w:val="28"/>
                            </w:rPr>
                            <m:t>x</m:t>
                          </m:r>
                        </m:e>
                        <m:sub>
                          <m:r>
                            <w:rPr>
                              <w:rFonts w:ascii="Cambria Math" w:eastAsia="Cambria Math" w:hAnsi="Cambria Math"/>
                              <w:color w:val="EE0000"/>
                              <w:szCs w:val="28"/>
                            </w:rPr>
                            <m:t>j</m:t>
                          </m:r>
                        </m:sub>
                      </m:sSub>
                      <m:r>
                        <w:rPr>
                          <w:rFonts w:ascii="Cambria Math" w:eastAsia="Cambria Math" w:hAnsi="Cambria Math"/>
                          <w:color w:val="EE0000"/>
                          <w:szCs w:val="28"/>
                        </w:rPr>
                        <m:t>-</m:t>
                      </m:r>
                      <m:sSub>
                        <m:sSubPr>
                          <m:ctrlPr>
                            <w:rPr>
                              <w:rFonts w:ascii="Cambria Math" w:eastAsia="Cambria Math" w:hAnsi="Cambria Math"/>
                              <w:i/>
                              <w:color w:val="EE0000"/>
                              <w:szCs w:val="28"/>
                            </w:rPr>
                          </m:ctrlPr>
                        </m:sSubPr>
                        <m:e>
                          <m:r>
                            <w:rPr>
                              <w:rFonts w:ascii="Cambria Math" w:hAnsi="Cambria Math"/>
                            </w:rPr>
                            <m:t>μ</m:t>
                          </m:r>
                        </m:e>
                        <m:sub>
                          <m:r>
                            <w:rPr>
                              <w:rFonts w:ascii="Cambria Math" w:eastAsia="Cambria Math" w:hAnsi="Cambria Math"/>
                              <w:color w:val="EE0000"/>
                              <w:szCs w:val="28"/>
                            </w:rPr>
                            <m:t>j</m:t>
                          </m:r>
                        </m:sub>
                      </m:sSub>
                      <m:r>
                        <w:rPr>
                          <w:rFonts w:ascii="Cambria Math" w:eastAsia="Cambria Math" w:hAnsi="Cambria Math"/>
                          <w:color w:val="EE0000"/>
                          <w:szCs w:val="28"/>
                        </w:rPr>
                        <m:t>)</m:t>
                      </m:r>
                    </m:e>
                  </m:nary>
                </m:num>
                <m:den>
                  <m:r>
                    <w:rPr>
                      <w:rFonts w:ascii="Cambria Math" w:eastAsia="Cambria Math" w:hAnsi="Cambria Math"/>
                      <w:color w:val="EE0000"/>
                      <w:szCs w:val="28"/>
                    </w:rPr>
                    <m:t>d(</m:t>
                  </m:r>
                  <m:sSub>
                    <m:sSubPr>
                      <m:ctrlPr>
                        <w:rPr>
                          <w:rFonts w:ascii="Cambria Math" w:eastAsia="Cambria Math" w:hAnsi="Cambria Math"/>
                          <w:i/>
                          <w:color w:val="EE0000"/>
                          <w:szCs w:val="28"/>
                        </w:rPr>
                      </m:ctrlPr>
                    </m:sSubPr>
                    <m:e>
                      <m:r>
                        <w:rPr>
                          <w:rFonts w:ascii="Cambria Math" w:hAnsi="Cambria Math"/>
                        </w:rPr>
                        <m:t>μ</m:t>
                      </m:r>
                    </m:e>
                    <m:sub>
                      <m:r>
                        <w:rPr>
                          <w:rFonts w:ascii="Cambria Math" w:eastAsia="Cambria Math" w:hAnsi="Cambria Math"/>
                          <w:color w:val="EE0000"/>
                          <w:szCs w:val="28"/>
                        </w:rPr>
                        <m:t>i</m:t>
                      </m:r>
                    </m:sub>
                  </m:sSub>
                  <m:r>
                    <w:rPr>
                      <w:rFonts w:ascii="Cambria Math" w:eastAsia="Cambria Math" w:hAnsi="Cambria Math"/>
                      <w:color w:val="EE0000"/>
                      <w:szCs w:val="28"/>
                    </w:rPr>
                    <m:t>,</m:t>
                  </m:r>
                  <m:sSub>
                    <m:sSubPr>
                      <m:ctrlPr>
                        <w:rPr>
                          <w:rFonts w:ascii="Cambria Math" w:eastAsia="Cambria Math" w:hAnsi="Cambria Math"/>
                          <w:i/>
                          <w:color w:val="EE0000"/>
                          <w:szCs w:val="28"/>
                        </w:rPr>
                      </m:ctrlPr>
                    </m:sSubPr>
                    <m:e>
                      <m:r>
                        <w:rPr>
                          <w:rFonts w:ascii="Cambria Math" w:hAnsi="Cambria Math"/>
                        </w:rPr>
                        <m:t>μ</m:t>
                      </m:r>
                    </m:e>
                    <m:sub>
                      <m:r>
                        <w:rPr>
                          <w:rFonts w:ascii="Cambria Math" w:eastAsia="Cambria Math" w:hAnsi="Cambria Math"/>
                          <w:color w:val="EE0000"/>
                          <w:szCs w:val="28"/>
                        </w:rPr>
                        <m:t>j</m:t>
                      </m:r>
                    </m:sub>
                  </m:sSub>
                  <m:r>
                    <w:rPr>
                      <w:rFonts w:ascii="Cambria Math" w:eastAsia="Cambria Math" w:hAnsi="Cambria Math"/>
                      <w:color w:val="EE0000"/>
                      <w:szCs w:val="28"/>
                    </w:rPr>
                    <m:t>)</m:t>
                  </m:r>
                </m:den>
              </m:f>
              <m:r>
                <w:rPr>
                  <w:rFonts w:ascii="Cambria Math" w:eastAsia="Cambria Math" w:hAnsi="Cambria Math"/>
                  <w:color w:val="EE0000"/>
                  <w:szCs w:val="28"/>
                </w:rPr>
                <m:t xml:space="preserve"> where j is the most similar cluster to i#</m:t>
              </m:r>
              <m:d>
                <m:dPr>
                  <m:ctrlPr>
                    <w:rPr>
                      <w:rFonts w:ascii="Cambria Math" w:eastAsia="Cambria Math" w:hAnsi="Cambria Math"/>
                      <w:i/>
                      <w:color w:val="EE0000"/>
                      <w:szCs w:val="28"/>
                    </w:rPr>
                  </m:ctrlPr>
                </m:dPr>
                <m:e>
                  <m:r>
                    <w:rPr>
                      <w:rFonts w:ascii="Cambria Math" w:eastAsia="Cambria Math" w:hAnsi="Cambria Math"/>
                      <w:color w:val="EE0000"/>
                      <w:szCs w:val="28"/>
                    </w:rPr>
                    <m:t>6</m:t>
                  </m:r>
                </m:e>
              </m:d>
            </m:e>
          </m:eqArr>
        </m:oMath>
      </m:oMathPara>
    </w:p>
    <w:p w14:paraId="443165A4" w14:textId="28D91296" w:rsidR="001D2C69" w:rsidRPr="001D2C69" w:rsidRDefault="00000000" w:rsidP="001D2C69">
      <w:pPr>
        <w:spacing w:after="0"/>
        <w:rPr>
          <w:color w:val="EE0000"/>
          <w:szCs w:val="28"/>
        </w:rPr>
      </w:pPr>
      <m:oMathPara>
        <m:oMath>
          <m:eqArr>
            <m:eqArrPr>
              <m:maxDist m:val="1"/>
              <m:ctrlPr>
                <w:rPr>
                  <w:rFonts w:ascii="Cambria Math" w:eastAsia="Cambria Math" w:hAnsi="Cambria Math"/>
                  <w:i/>
                  <w:color w:val="EE0000"/>
                  <w:szCs w:val="28"/>
                </w:rPr>
              </m:ctrlPr>
            </m:eqArrPr>
            <m:e>
              <m:r>
                <w:rPr>
                  <w:rFonts w:ascii="Cambria Math" w:eastAsia="Cambria Math" w:hAnsi="Cambria Math"/>
                  <w:color w:val="EE0000"/>
                  <w:szCs w:val="28"/>
                </w:rPr>
                <m:t xml:space="preserve">DB= </m:t>
              </m:r>
              <m:f>
                <m:fPr>
                  <m:ctrlPr>
                    <w:rPr>
                      <w:rFonts w:ascii="Cambria Math" w:eastAsia="Cambria Math" w:hAnsi="Cambria Math"/>
                      <w:color w:val="EE0000"/>
                      <w:szCs w:val="28"/>
                    </w:rPr>
                  </m:ctrlPr>
                </m:fPr>
                <m:num>
                  <m:r>
                    <w:rPr>
                      <w:rFonts w:ascii="Cambria Math" w:eastAsia="Cambria Math" w:hAnsi="Cambria Math"/>
                      <w:color w:val="EE0000"/>
                      <w:szCs w:val="28"/>
                    </w:rPr>
                    <m:t>1</m:t>
                  </m:r>
                </m:num>
                <m:den>
                  <m:r>
                    <w:rPr>
                      <w:rFonts w:ascii="Cambria Math" w:eastAsia="Cambria Math" w:hAnsi="Cambria Math"/>
                      <w:color w:val="EE0000"/>
                      <w:szCs w:val="28"/>
                    </w:rPr>
                    <m:t>K</m:t>
                  </m:r>
                </m:den>
              </m:f>
              <m:nary>
                <m:naryPr>
                  <m:chr m:val="∑"/>
                  <m:ctrlPr>
                    <w:rPr>
                      <w:rFonts w:ascii="Cambria Math" w:eastAsia="Cambria Math" w:hAnsi="Cambria Math"/>
                      <w:color w:val="EE0000"/>
                      <w:szCs w:val="28"/>
                    </w:rPr>
                  </m:ctrlPr>
                </m:naryPr>
                <m:sub>
                  <m:eqArr>
                    <m:eqArrPr>
                      <m:ctrlPr>
                        <w:rPr>
                          <w:rFonts w:ascii="Cambria Math" w:eastAsia="Cambria Math" w:hAnsi="Cambria Math"/>
                          <w:i/>
                          <w:color w:val="EE0000"/>
                          <w:szCs w:val="28"/>
                        </w:rPr>
                      </m:ctrlPr>
                    </m:eqArrPr>
                    <m:e>
                      <m:r>
                        <w:rPr>
                          <w:rFonts w:ascii="Cambria Math" w:eastAsia="Cambria Math" w:hAnsi="Cambria Math"/>
                          <w:color w:val="EE0000"/>
                          <w:szCs w:val="28"/>
                        </w:rPr>
                        <m:t>i=1</m:t>
                      </m:r>
                    </m:e>
                    <m:e>
                      <m:r>
                        <w:rPr>
                          <w:rFonts w:ascii="Cambria Math" w:eastAsia="Cambria Math" w:hAnsi="Cambria Math"/>
                          <w:color w:val="EE0000"/>
                          <w:szCs w:val="28"/>
                        </w:rPr>
                        <m:t>j=1</m:t>
                      </m:r>
                      <m:ctrlPr>
                        <w:rPr>
                          <w:rFonts w:ascii="Cambria Math" w:eastAsia="Cambria Math" w:hAnsi="Cambria Math" w:cs="Cambria Math"/>
                          <w:i/>
                          <w:color w:val="EE0000"/>
                          <w:szCs w:val="28"/>
                        </w:rPr>
                      </m:ctrlPr>
                    </m:e>
                    <m:e>
                      <m:r>
                        <w:rPr>
                          <w:rFonts w:ascii="Cambria Math" w:eastAsia="Cambria Math" w:hAnsi="Cambria Math" w:cs="Cambria Math"/>
                          <w:color w:val="EE0000"/>
                          <w:szCs w:val="28"/>
                        </w:rPr>
                        <m:t>i≠j</m:t>
                      </m:r>
                    </m:e>
                  </m:eqArr>
                </m:sub>
                <m:sup>
                  <m:r>
                    <w:rPr>
                      <w:rFonts w:ascii="Cambria Math" w:eastAsia="Cambria Math" w:hAnsi="Cambria Math"/>
                      <w:color w:val="EE0000"/>
                      <w:szCs w:val="28"/>
                    </w:rPr>
                    <m:t>K</m:t>
                  </m:r>
                </m:sup>
                <m:e>
                  <m:r>
                    <w:rPr>
                      <w:rFonts w:ascii="Cambria Math" w:eastAsia="Cambria Math" w:hAnsi="Cambria Math"/>
                      <w:color w:val="EE0000"/>
                      <w:szCs w:val="28"/>
                    </w:rPr>
                    <m:t>max</m:t>
                  </m:r>
                  <m:sSub>
                    <m:sSubPr>
                      <m:ctrlPr>
                        <w:rPr>
                          <w:rFonts w:ascii="Cambria Math" w:eastAsia="Palatino Linotype" w:hAnsi="Cambria Math"/>
                          <w:color w:val="EE0000"/>
                          <w:szCs w:val="28"/>
                          <w:vertAlign w:val="subscript"/>
                        </w:rPr>
                      </m:ctrlPr>
                    </m:sSubPr>
                    <m:e>
                      <m:r>
                        <m:rPr>
                          <m:sty m:val="p"/>
                        </m:rPr>
                        <w:rPr>
                          <w:rFonts w:ascii="Cambria Math" w:eastAsia="Palatino Linotype" w:hAnsi="Cambria Math"/>
                          <w:color w:val="EE0000"/>
                          <w:szCs w:val="28"/>
                        </w:rPr>
                        <m:t>R</m:t>
                      </m:r>
                      <m:ctrlPr>
                        <w:rPr>
                          <w:rFonts w:ascii="Cambria Math" w:eastAsia="Palatino Linotype" w:hAnsi="Cambria Math"/>
                          <w:color w:val="EE0000"/>
                          <w:szCs w:val="28"/>
                        </w:rPr>
                      </m:ctrlPr>
                    </m:e>
                    <m:sub>
                      <m:r>
                        <w:rPr>
                          <w:rFonts w:ascii="Cambria Math" w:eastAsia="Palatino Linotype" w:hAnsi="Cambria Math"/>
                          <w:color w:val="EE0000"/>
                          <w:szCs w:val="28"/>
                        </w:rPr>
                        <m:t>i,j</m:t>
                      </m:r>
                    </m:sub>
                  </m:sSub>
                </m:e>
              </m:nary>
              <m:r>
                <w:rPr>
                  <w:rFonts w:ascii="Cambria Math" w:eastAsia="Cambria Math" w:hAnsi="Cambria Math"/>
                  <w:color w:val="EE0000"/>
                  <w:szCs w:val="28"/>
                </w:rPr>
                <m:t>#</m:t>
              </m:r>
              <m:d>
                <m:dPr>
                  <m:ctrlPr>
                    <w:rPr>
                      <w:rFonts w:ascii="Cambria Math" w:eastAsia="Cambria Math" w:hAnsi="Cambria Math"/>
                      <w:i/>
                      <w:color w:val="EE0000"/>
                      <w:szCs w:val="28"/>
                    </w:rPr>
                  </m:ctrlPr>
                </m:dPr>
                <m:e>
                  <m:r>
                    <w:rPr>
                      <w:rFonts w:ascii="Cambria Math" w:eastAsia="Cambria Math" w:hAnsi="Cambria Math"/>
                      <w:color w:val="EE0000"/>
                      <w:szCs w:val="28"/>
                    </w:rPr>
                    <m:t>7</m:t>
                  </m:r>
                </m:e>
              </m:d>
            </m:e>
          </m:eqArr>
        </m:oMath>
      </m:oMathPara>
    </w:p>
    <w:p w14:paraId="36150B50" w14:textId="77777777" w:rsidR="001D2C69" w:rsidRPr="001D2C69" w:rsidRDefault="001D2C69" w:rsidP="001D2C69">
      <w:pPr>
        <w:spacing w:after="0"/>
        <w:rPr>
          <w:color w:val="EE0000"/>
        </w:rPr>
      </w:pPr>
    </w:p>
    <w:p w14:paraId="605FC185" w14:textId="77777777" w:rsidR="001D2C69" w:rsidRPr="001D2C69" w:rsidRDefault="001D2C69" w:rsidP="001D2C69">
      <w:pPr>
        <w:spacing w:after="0"/>
        <w:rPr>
          <w:color w:val="EE0000"/>
        </w:rPr>
      </w:pPr>
    </w:p>
    <w:p w14:paraId="548FF3C4" w14:textId="77777777" w:rsidR="001D2C69" w:rsidRPr="001D2C69" w:rsidRDefault="001D2C69" w:rsidP="001D2C69">
      <w:pPr>
        <w:spacing w:after="0"/>
        <w:rPr>
          <w:color w:val="EE0000"/>
        </w:rPr>
      </w:pPr>
      <w:r w:rsidRPr="001D2C69">
        <w:rPr>
          <w:color w:val="EE0000"/>
        </w:rPr>
        <w:t xml:space="preserve">Here, </w:t>
      </w:r>
      <w:r w:rsidRPr="001D2C69">
        <w:rPr>
          <w:i/>
          <w:color w:val="EE0000"/>
        </w:rPr>
        <w:t>R</w:t>
      </w:r>
      <w:r w:rsidRPr="001D2C69">
        <w:rPr>
          <w:color w:val="EE0000"/>
        </w:rPr>
        <w:t xml:space="preserve"> represents the similarity between clusters </w:t>
      </w:r>
      <w:r w:rsidRPr="001D2C69">
        <w:rPr>
          <w:i/>
          <w:color w:val="EE0000"/>
        </w:rPr>
        <w:t>i</w:t>
      </w:r>
      <w:r w:rsidRPr="001D2C69">
        <w:rPr>
          <w:color w:val="EE0000"/>
        </w:rPr>
        <w:t xml:space="preserve"> and </w:t>
      </w:r>
      <w:r w:rsidRPr="001D2C69">
        <w:rPr>
          <w:i/>
          <w:color w:val="EE0000"/>
        </w:rPr>
        <w:t>j</w:t>
      </w:r>
      <w:r w:rsidRPr="001D2C69">
        <w:rPr>
          <w:color w:val="EE0000"/>
        </w:rPr>
        <w:t xml:space="preserve">, </w:t>
      </w:r>
      <w:r w:rsidRPr="001D2C69">
        <w:rPr>
          <w:i/>
          <w:iCs/>
          <w:color w:val="EE0000"/>
        </w:rPr>
        <w:t>s</w:t>
      </w:r>
      <w:r w:rsidRPr="001D2C69">
        <w:rPr>
          <w:i/>
          <w:iCs/>
          <w:color w:val="EE0000"/>
          <w:vertAlign w:val="subscript"/>
        </w:rPr>
        <w:t>i</w:t>
      </w:r>
      <w:r w:rsidRPr="001D2C69">
        <w:rPr>
          <w:color w:val="EE0000"/>
        </w:rPr>
        <w:t xml:space="preserve"> is the mean of all distances between the points of cluster </w:t>
      </w:r>
      <w:r w:rsidRPr="001D2C69">
        <w:rPr>
          <w:i/>
          <w:iCs/>
          <w:color w:val="EE0000"/>
        </w:rPr>
        <w:t>i</w:t>
      </w:r>
      <w:r w:rsidRPr="001D2C69">
        <w:rPr>
          <w:color w:val="EE0000"/>
        </w:rPr>
        <w:t xml:space="preserve"> and its centroid, </w:t>
      </w:r>
      <w:r w:rsidRPr="001D2C69">
        <w:rPr>
          <w:i/>
          <w:iCs/>
          <w:color w:val="EE0000"/>
        </w:rPr>
        <w:t>d</w:t>
      </w:r>
      <w:r w:rsidRPr="001D2C69">
        <w:rPr>
          <w:i/>
          <w:iCs/>
          <w:color w:val="EE0000"/>
          <w:vertAlign w:val="subscript"/>
        </w:rPr>
        <w:t>i,j</w:t>
      </w:r>
      <w:r w:rsidRPr="001D2C69">
        <w:rPr>
          <w:color w:val="EE0000"/>
        </w:rPr>
        <w:t xml:space="preserve"> is the distance between clusters </w:t>
      </w:r>
      <w:r w:rsidRPr="001D2C69">
        <w:rPr>
          <w:i/>
          <w:iCs/>
          <w:color w:val="EE0000"/>
        </w:rPr>
        <w:t>i</w:t>
      </w:r>
      <w:r w:rsidRPr="001D2C69">
        <w:rPr>
          <w:color w:val="EE0000"/>
        </w:rPr>
        <w:t xml:space="preserve"> and </w:t>
      </w:r>
      <w:r w:rsidRPr="001D2C69">
        <w:rPr>
          <w:i/>
          <w:iCs/>
          <w:color w:val="EE0000"/>
        </w:rPr>
        <w:t>j</w:t>
      </w:r>
      <w:r w:rsidRPr="001D2C69">
        <w:rPr>
          <w:color w:val="EE0000"/>
        </w:rPr>
        <w:t xml:space="preserve"> given by their centroids, and </w:t>
      </w:r>
      <w:r w:rsidRPr="001D2C69">
        <w:rPr>
          <w:i/>
          <w:iCs/>
          <w:color w:val="EE0000"/>
        </w:rPr>
        <w:t>max(R</w:t>
      </w:r>
      <w:r w:rsidRPr="001D2C69">
        <w:rPr>
          <w:i/>
          <w:iCs/>
          <w:color w:val="EE0000"/>
          <w:vertAlign w:val="subscript"/>
        </w:rPr>
        <w:t>i,j</w:t>
      </w:r>
      <w:r w:rsidRPr="001D2C69">
        <w:rPr>
          <w:i/>
          <w:iCs/>
          <w:color w:val="EE0000"/>
        </w:rPr>
        <w:t>)</w:t>
      </w:r>
      <w:r w:rsidRPr="001D2C69">
        <w:rPr>
          <w:color w:val="EE0000"/>
        </w:rPr>
        <w:t xml:space="preserve"> is the maximum similarity of clusters </w:t>
      </w:r>
      <w:r w:rsidRPr="001D2C69">
        <w:rPr>
          <w:i/>
          <w:iCs/>
          <w:color w:val="EE0000"/>
        </w:rPr>
        <w:t>i</w:t>
      </w:r>
      <w:r w:rsidRPr="001D2C69">
        <w:rPr>
          <w:color w:val="EE0000"/>
        </w:rPr>
        <w:t xml:space="preserve"> and </w:t>
      </w:r>
      <w:r w:rsidRPr="001D2C69">
        <w:rPr>
          <w:i/>
          <w:iCs/>
          <w:color w:val="EE0000"/>
        </w:rPr>
        <w:t>j</w:t>
      </w:r>
      <w:r w:rsidRPr="001D2C69">
        <w:rPr>
          <w:color w:val="EE0000"/>
        </w:rPr>
        <w:t xml:space="preserve">.  </w:t>
      </w:r>
    </w:p>
    <w:p w14:paraId="60A063B9" w14:textId="4BA382D5" w:rsidR="00FE7E9F" w:rsidRPr="00FE7E9F" w:rsidRDefault="00FE7E9F" w:rsidP="001D2C69">
      <w:pPr>
        <w:spacing w:after="0"/>
        <w:rPr>
          <w:szCs w:val="28"/>
        </w:rPr>
      </w:pPr>
      <w:r>
        <w:rPr>
          <w:szCs w:val="28"/>
        </w:rPr>
        <w:t xml:space="preserve">DB is sensitive to the choice of distance metric and to overlapping clusters </w:t>
      </w:r>
      <w:r>
        <w:rPr>
          <w:szCs w:val="28"/>
        </w:rPr>
        <w:fldChar w:fldCharType="begin"/>
      </w:r>
      <w:r w:rsidR="00B11A65">
        <w:rPr>
          <w:szCs w:val="28"/>
        </w:rPr>
        <w:instrText xml:space="preserve"> ADDIN ZOTERO_ITEM CSL_CITATION {"citationID":"arj3QUL8","properties":{"formattedCitation":"(17)","plainCitation":"(17)","noteIndex":0},"citationItems":[{"id":1738,"uris":["http://zotero.org/users/8619560/items/2H7Y95ZQ"],"itemData":{"id":1738,"type":"article-journal","abstract":"Data clustering involves identifying latent similarities within a dataset and organizing them into clusters or groups. The outcomes of various clustering algorithms differ as they are susceptible to the intrinsic characteristics of the original dataset, including noise and dimensionality. The effectiveness of such clustering procedures directly impacts the homogeneity of clusters, underscoring the significance of evaluating algorithmic outcomes. Consequently, the assessment of clustering quality presents a significant and complex endeavor. A pivotal aspect affecting clustering validation is the cluster validity metric, which aids in determining the optimal number of clusters. The main goal of this study is to comprehensively review and explain the mathematical operation of internal and external cluster validity indices, but not all, to categorize these indices and to brainstorm suggestions for future advancement of clustering validation research. In addition, we review and evaluate the performance of internal and external clustering validation indices on the most common clustering algorithms, such as the evolutionary clustering algorithm star (ECA*). Finally, we suggest a classification framework for examining the functionality of both internal and external clustering validation measures regarding their ideal values, user-friendliness, responsiveness to input data, and appropriateness across various fields. This classification aids researchers in selecting the appropriate clustering validation measure to suit their specific requirements.","container-title":"Neurocomputing","DOI":"10.1016/j.neucom.2024.128198","ISSN":"0925-2312","journalAbbreviation":"Neurocomputing","page":"128198","source":"ScienceDirect","title":"From A-to-Z review of clustering validation indices","volume":"601","author":[{"family":"Hassan","given":"Bryar A."},{"family":"Tayfor","given":"Noor Bahjat"},{"family":"Hassan","given":"Alla A."},{"family":"Ahmed","given":"Aram M."},{"family":"Rashid","given":"Tarik A."},{"family":"Abdalla","given":"Naz N."}],"issued":{"date-parts":[["2024",10,7]]}}}],"schema":"https://github.com/citation-style-language/schema/raw/master/csl-citation.json"} </w:instrText>
      </w:r>
      <w:r>
        <w:rPr>
          <w:szCs w:val="28"/>
        </w:rPr>
        <w:fldChar w:fldCharType="separate"/>
      </w:r>
      <w:r w:rsidR="009B523F" w:rsidRPr="009B523F">
        <w:t>(17)</w:t>
      </w:r>
      <w:r>
        <w:rPr>
          <w:szCs w:val="28"/>
        </w:rPr>
        <w:fldChar w:fldCharType="end"/>
      </w:r>
      <w:r>
        <w:rPr>
          <w:szCs w:val="28"/>
        </w:rPr>
        <w:t xml:space="preserve">. </w:t>
      </w:r>
    </w:p>
    <w:p w14:paraId="7F7FBB5D" w14:textId="77777777" w:rsidR="00FE7E9F" w:rsidRPr="001D2C69" w:rsidRDefault="00FE7E9F" w:rsidP="001D2C69">
      <w:pPr>
        <w:spacing w:after="0"/>
        <w:rPr>
          <w:color w:val="EE0000"/>
          <w:szCs w:val="28"/>
        </w:rPr>
      </w:pPr>
    </w:p>
    <w:p w14:paraId="3778A9F6" w14:textId="55306631" w:rsidR="001D2C69" w:rsidRPr="001D2C69" w:rsidRDefault="0068692A" w:rsidP="001D2C69">
      <w:pPr>
        <w:spacing w:after="0"/>
        <w:rPr>
          <w:color w:val="EE0000"/>
        </w:rPr>
      </w:pPr>
      <w:r>
        <w:t>Calinski-Harabasz i</w:t>
      </w:r>
      <w:r w:rsidRPr="00EC3E53">
        <w:t xml:space="preserve">ndex </w:t>
      </w:r>
      <w:r>
        <w:t>(CH)</w:t>
      </w:r>
      <w:r w:rsidR="001D2C69" w:rsidRPr="001D2C69">
        <w:rPr>
          <w:color w:val="EE0000"/>
        </w:rPr>
        <w:t xml:space="preserve"> </w:t>
      </w:r>
      <w:r w:rsidR="001D2C69" w:rsidRPr="001D2C69">
        <w:rPr>
          <w:color w:val="EE0000"/>
        </w:rPr>
        <w:fldChar w:fldCharType="begin"/>
      </w:r>
      <w:r w:rsidR="000B2032">
        <w:rPr>
          <w:color w:val="EE0000"/>
        </w:rPr>
        <w:instrText xml:space="preserve"> ADDIN ZOTERO_ITEM CSL_CITATION {"citationID":"Vq8ATM5U","properties":{"formattedCitation":"(47,48)","plainCitation":"(47,48)","noteIndex":0},"citationItems":[{"id":"v5t0h67K/ysoG6Zx3","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id":427,"uris":["http://zotero.org/users/8619560/items/DT9RVGF2"],"itemData":{"id":427,"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rsidR="001D2C69" w:rsidRPr="001D2C69">
        <w:rPr>
          <w:color w:val="EE0000"/>
        </w:rPr>
        <w:fldChar w:fldCharType="separate"/>
      </w:r>
      <w:r w:rsidR="000B2032" w:rsidRPr="000B2032">
        <w:t>(47,48)</w:t>
      </w:r>
      <w:r w:rsidR="001D2C69" w:rsidRPr="001D2C69">
        <w:rPr>
          <w:color w:val="EE0000"/>
        </w:rPr>
        <w:fldChar w:fldCharType="end"/>
      </w:r>
      <w:r w:rsidR="001D2C69" w:rsidRPr="001D2C69">
        <w:rPr>
          <w:color w:val="EE0000"/>
        </w:rPr>
        <w:t>, or Variance Ratio Criterion, is computed as the ratio between the intra-cluster to inter-cluster dispersion. The dispersion is based on the sum of squared distances. For this metric, a higher value indicates a better result and it has no upper bound. The following formula describes the computation of this metric:</w:t>
      </w:r>
    </w:p>
    <w:p w14:paraId="2B1D0CEC" w14:textId="2AAADB09" w:rsidR="001D2C69" w:rsidRPr="001D2C69" w:rsidRDefault="00000000" w:rsidP="001D2C69">
      <w:pPr>
        <w:spacing w:after="0"/>
        <w:rPr>
          <w:color w:val="EE0000"/>
          <w:szCs w:val="28"/>
        </w:rPr>
      </w:pPr>
      <m:oMathPara>
        <m:oMath>
          <m:eqArr>
            <m:eqArrPr>
              <m:maxDist m:val="1"/>
              <m:ctrlPr>
                <w:rPr>
                  <w:rFonts w:ascii="Cambria Math" w:eastAsia="Cambria Math" w:hAnsi="Cambria Math"/>
                  <w:i/>
                  <w:color w:val="EE0000"/>
                  <w:szCs w:val="28"/>
                </w:rPr>
              </m:ctrlPr>
            </m:eqArrPr>
            <m:e>
              <m:r>
                <w:rPr>
                  <w:rFonts w:ascii="Cambria Math" w:eastAsia="Cambria Math" w:hAnsi="Cambria Math"/>
                  <w:color w:val="EE0000"/>
                  <w:szCs w:val="28"/>
                </w:rPr>
                <m:t>CH=</m:t>
              </m:r>
              <m:f>
                <m:fPr>
                  <m:ctrlPr>
                    <w:rPr>
                      <w:rFonts w:ascii="Cambria Math" w:eastAsia="Cambria Math" w:hAnsi="Cambria Math"/>
                      <w:color w:val="EE0000"/>
                      <w:szCs w:val="28"/>
                    </w:rPr>
                  </m:ctrlPr>
                </m:fPr>
                <m:num>
                  <m:r>
                    <w:rPr>
                      <w:rFonts w:ascii="Cambria Math" w:eastAsia="Cambria Math" w:hAnsi="Cambria Math"/>
                      <w:color w:val="EE0000"/>
                      <w:szCs w:val="28"/>
                    </w:rPr>
                    <m:t>tr</m:t>
                  </m:r>
                  <m:d>
                    <m:dPr>
                      <m:ctrlPr>
                        <w:rPr>
                          <w:rFonts w:ascii="Cambria Math" w:eastAsia="Cambria Math" w:hAnsi="Cambria Math"/>
                          <w:i/>
                          <w:color w:val="EE0000"/>
                          <w:szCs w:val="28"/>
                        </w:rPr>
                      </m:ctrlPr>
                    </m:dPr>
                    <m:e>
                      <m:r>
                        <w:rPr>
                          <w:rFonts w:ascii="Cambria Math" w:eastAsia="Cambria Math" w:hAnsi="Cambria Math"/>
                          <w:color w:val="EE0000"/>
                          <w:szCs w:val="28"/>
                        </w:rPr>
                        <m:t>Bk</m:t>
                      </m:r>
                    </m:e>
                  </m:d>
                </m:num>
                <m:den>
                  <m:r>
                    <w:rPr>
                      <w:rFonts w:ascii="Cambria Math" w:eastAsia="Cambria Math" w:hAnsi="Cambria Math"/>
                      <w:color w:val="EE0000"/>
                      <w:szCs w:val="28"/>
                    </w:rPr>
                    <m:t>tr</m:t>
                  </m:r>
                  <m:d>
                    <m:dPr>
                      <m:ctrlPr>
                        <w:rPr>
                          <w:rFonts w:ascii="Cambria Math" w:eastAsia="Cambria Math" w:hAnsi="Cambria Math"/>
                          <w:i/>
                          <w:color w:val="EE0000"/>
                          <w:szCs w:val="28"/>
                        </w:rPr>
                      </m:ctrlPr>
                    </m:dPr>
                    <m:e>
                      <m:r>
                        <w:rPr>
                          <w:rFonts w:ascii="Cambria Math" w:eastAsia="Cambria Math" w:hAnsi="Cambria Math"/>
                          <w:color w:val="EE0000"/>
                          <w:szCs w:val="28"/>
                        </w:rPr>
                        <m:t>Wk</m:t>
                      </m:r>
                    </m:e>
                  </m:d>
                </m:den>
              </m:f>
              <m:r>
                <w:rPr>
                  <w:rFonts w:ascii="Cambria Math" w:eastAsia="Cambria Math" w:hAnsi="Cambria Math"/>
                  <w:color w:val="EE0000"/>
                  <w:szCs w:val="28"/>
                </w:rPr>
                <m:t>*</m:t>
              </m:r>
              <m:f>
                <m:fPr>
                  <m:ctrlPr>
                    <w:rPr>
                      <w:rFonts w:ascii="Cambria Math" w:eastAsia="Cambria Math" w:hAnsi="Cambria Math"/>
                      <w:color w:val="EE0000"/>
                      <w:szCs w:val="28"/>
                    </w:rPr>
                  </m:ctrlPr>
                </m:fPr>
                <m:num>
                  <m:r>
                    <w:rPr>
                      <w:rFonts w:ascii="Cambria Math" w:eastAsia="Cambria Math" w:hAnsi="Cambria Math"/>
                      <w:color w:val="EE0000"/>
                      <w:szCs w:val="28"/>
                    </w:rPr>
                    <m:t>n-k</m:t>
                  </m:r>
                </m:num>
                <m:den>
                  <m:r>
                    <w:rPr>
                      <w:rFonts w:ascii="Cambria Math" w:eastAsia="Cambria Math" w:hAnsi="Cambria Math"/>
                      <w:color w:val="EE0000"/>
                      <w:szCs w:val="28"/>
                    </w:rPr>
                    <m:t>k-1</m:t>
                  </m:r>
                </m:den>
              </m:f>
              <m:r>
                <w:rPr>
                  <w:rFonts w:ascii="Cambria Math" w:eastAsia="Cambria Math" w:hAnsi="Cambria Math"/>
                  <w:color w:val="EE0000"/>
                  <w:szCs w:val="28"/>
                </w:rPr>
                <m:t>#</m:t>
              </m:r>
              <m:d>
                <m:dPr>
                  <m:ctrlPr>
                    <w:rPr>
                      <w:rFonts w:ascii="Cambria Math" w:eastAsia="Cambria Math" w:hAnsi="Cambria Math"/>
                      <w:i/>
                      <w:color w:val="EE0000"/>
                      <w:szCs w:val="28"/>
                    </w:rPr>
                  </m:ctrlPr>
                </m:dPr>
                <m:e>
                  <m:r>
                    <w:rPr>
                      <w:rFonts w:ascii="Cambria Math" w:eastAsia="Cambria Math" w:hAnsi="Cambria Math"/>
                      <w:color w:val="EE0000"/>
                      <w:szCs w:val="28"/>
                    </w:rPr>
                    <m:t>8</m:t>
                  </m:r>
                </m:e>
              </m:d>
            </m:e>
          </m:eqArr>
        </m:oMath>
      </m:oMathPara>
    </w:p>
    <w:p w14:paraId="14858950" w14:textId="77777777" w:rsidR="001D2C69" w:rsidRDefault="001D2C69" w:rsidP="001D2C69">
      <w:pPr>
        <w:spacing w:after="0"/>
        <w:rPr>
          <w:color w:val="EE0000"/>
        </w:rPr>
      </w:pPr>
    </w:p>
    <w:p w14:paraId="6B9FB752" w14:textId="7678752B" w:rsidR="00726932" w:rsidRDefault="00912CE2" w:rsidP="001D2C69">
      <w:pPr>
        <w:spacing w:after="0"/>
        <w:rPr>
          <w:color w:val="EE0000"/>
        </w:rPr>
      </w:pPr>
      <w:r>
        <w:rPr>
          <w:color w:val="EE0000"/>
        </w:rPr>
        <w:t xml:space="preserve">Wk </w:t>
      </w:r>
      <w:r w:rsidR="00726932">
        <w:rPr>
          <w:color w:val="EE0000"/>
        </w:rPr>
        <w:t>= SSE</w:t>
      </w:r>
    </w:p>
    <w:p w14:paraId="10F4A60B" w14:textId="131130B8" w:rsidR="00912CE2" w:rsidRDefault="00912CE2" w:rsidP="001D2C69">
      <w:pPr>
        <w:spacing w:after="0"/>
        <w:rPr>
          <w:color w:val="EE0000"/>
        </w:rPr>
      </w:pPr>
      <w:r>
        <w:rPr>
          <w:color w:val="EE0000"/>
        </w:rPr>
        <w:lastRenderedPageBreak/>
        <w:t>Bk = SSB</w:t>
      </w:r>
    </w:p>
    <w:p w14:paraId="2EBD4104" w14:textId="28158B92" w:rsidR="00726932" w:rsidRDefault="0063512B" w:rsidP="001D2C69">
      <w:pPr>
        <w:spacing w:after="0"/>
        <w:rPr>
          <w:color w:val="EE0000"/>
        </w:rPr>
      </w:pPr>
      <w:r w:rsidRPr="0063512B">
        <w:rPr>
          <w:color w:val="EE0000"/>
        </w:rPr>
        <w:t>the cluster’s closeness or compactness is measured based on the distance between the cluster’s centroid and the data points within the cluster while the cluster’s separation from other clusters is measured using the distance from the cluster’s centroid to the global centroid</w:t>
      </w:r>
    </w:p>
    <w:p w14:paraId="2F1B6238" w14:textId="5991C7A9" w:rsidR="00726932" w:rsidRPr="001D2C69" w:rsidRDefault="00A71712" w:rsidP="001D2C69">
      <w:pPr>
        <w:spacing w:after="0"/>
        <w:rPr>
          <w:color w:val="EE0000"/>
        </w:rPr>
      </w:pPr>
      <w:r w:rsidRPr="00A71712">
        <w:rPr>
          <w:color w:val="EE0000"/>
        </w:rPr>
        <w:t>where (</w:t>
      </w:r>
      <w:r w:rsidRPr="00A71712">
        <w:rPr>
          <w:rFonts w:ascii="Cambria Math" w:hAnsi="Cambria Math" w:cs="Cambria Math"/>
          <w:color w:val="EE0000"/>
        </w:rPr>
        <w:t>𝑆𝑤</w:t>
      </w:r>
      <w:r w:rsidRPr="00A71712">
        <w:rPr>
          <w:color w:val="EE0000"/>
        </w:rPr>
        <w:t>) is the intra-cluster scatter matrix, (</w:t>
      </w:r>
      <w:r w:rsidRPr="00A71712">
        <w:rPr>
          <w:rFonts w:ascii="Cambria Math" w:hAnsi="Cambria Math" w:cs="Cambria Math"/>
          <w:color w:val="EE0000"/>
        </w:rPr>
        <w:t>𝑆𝐵</w:t>
      </w:r>
      <w:r w:rsidRPr="00A71712">
        <w:rPr>
          <w:color w:val="EE0000"/>
        </w:rPr>
        <w:t xml:space="preserve"> ) is the inter-cluster scatter matrix</w:t>
      </w:r>
    </w:p>
    <w:p w14:paraId="61F171CA" w14:textId="77777777" w:rsidR="001D2C69" w:rsidRDefault="001D2C69" w:rsidP="001D2C69">
      <w:pPr>
        <w:spacing w:after="0"/>
        <w:rPr>
          <w:color w:val="EE0000"/>
        </w:rPr>
      </w:pPr>
      <w:r w:rsidRPr="001D2C69">
        <w:rPr>
          <w:color w:val="EE0000"/>
        </w:rPr>
        <w:t xml:space="preserve">Here, </w:t>
      </w:r>
      <w:r w:rsidRPr="001D2C69">
        <w:rPr>
          <w:i/>
          <w:iCs/>
          <w:color w:val="EE0000"/>
        </w:rPr>
        <w:t>tr(X)</w:t>
      </w:r>
      <w:r w:rsidRPr="001D2C69">
        <w:rPr>
          <w:color w:val="EE0000"/>
        </w:rPr>
        <w:t xml:space="preserve"> is the trace of the dispersion matrix (either between </w:t>
      </w:r>
      <w:r w:rsidRPr="001D2C69">
        <w:rPr>
          <w:i/>
          <w:iCs/>
          <w:color w:val="EE0000"/>
        </w:rPr>
        <w:t>Bk</w:t>
      </w:r>
      <w:r w:rsidRPr="001D2C69">
        <w:rPr>
          <w:color w:val="EE0000"/>
        </w:rPr>
        <w:t xml:space="preserve"> or within </w:t>
      </w:r>
      <w:r w:rsidRPr="001D2C69">
        <w:rPr>
          <w:i/>
          <w:iCs/>
          <w:color w:val="EE0000"/>
        </w:rPr>
        <w:t>Wk</w:t>
      </w:r>
      <w:r w:rsidRPr="001D2C69">
        <w:rPr>
          <w:color w:val="EE0000"/>
        </w:rPr>
        <w:t xml:space="preserve">), </w:t>
      </w:r>
      <w:r w:rsidRPr="001D2C69">
        <w:rPr>
          <w:i/>
          <w:iCs/>
          <w:color w:val="EE0000"/>
        </w:rPr>
        <w:t>n</w:t>
      </w:r>
      <w:r w:rsidRPr="001D2C69">
        <w:rPr>
          <w:color w:val="EE0000"/>
        </w:rPr>
        <w:t xml:space="preserve"> is the dataset size and </w:t>
      </w:r>
      <w:r w:rsidRPr="001D2C69">
        <w:rPr>
          <w:i/>
          <w:iCs/>
          <w:color w:val="EE0000"/>
        </w:rPr>
        <w:t>k</w:t>
      </w:r>
      <w:r w:rsidRPr="001D2C69">
        <w:rPr>
          <w:color w:val="EE0000"/>
        </w:rPr>
        <w:t xml:space="preserve"> is the number of clusters.</w:t>
      </w:r>
    </w:p>
    <w:p w14:paraId="27502801" w14:textId="11DA99D3" w:rsidR="00FE7E9F" w:rsidRPr="00FE7E9F" w:rsidRDefault="00FE7E9F" w:rsidP="001D2C69">
      <w:pPr>
        <w:spacing w:after="0"/>
      </w:pPr>
      <w:r>
        <w:t xml:space="preserve">CH is sensitive to irregular cluster shapes and sizes and to outliers </w:t>
      </w:r>
      <w:r>
        <w:fldChar w:fldCharType="begin"/>
      </w:r>
      <w:r w:rsidR="00B11A65">
        <w:instrText xml:space="preserve"> ADDIN ZOTERO_ITEM CSL_CITATION {"citationID":"c1xuJWSs","properties":{"formattedCitation":"(17)","plainCitation":"(17)","noteIndex":0},"citationItems":[{"id":1738,"uris":["http://zotero.org/users/8619560/items/2H7Y95ZQ"],"itemData":{"id":1738,"type":"article-journal","abstract":"Data clustering involves identifying latent similarities within a dataset and organizing them into clusters or groups. The outcomes of various clustering algorithms differ as they are susceptible to the intrinsic characteristics of the original dataset, including noise and dimensionality. The effectiveness of such clustering procedures directly impacts the homogeneity of clusters, underscoring the significance of evaluating algorithmic outcomes. Consequently, the assessment of clustering quality presents a significant and complex endeavor. A pivotal aspect affecting clustering validation is the cluster validity metric, which aids in determining the optimal number of clusters. The main goal of this study is to comprehensively review and explain the mathematical operation of internal and external cluster validity indices, but not all, to categorize these indices and to brainstorm suggestions for future advancement of clustering validation research. In addition, we review and evaluate the performance of internal and external clustering validation indices on the most common clustering algorithms, such as the evolutionary clustering algorithm star (ECA*). Finally, we suggest a classification framework for examining the functionality of both internal and external clustering validation measures regarding their ideal values, user-friendliness, responsiveness to input data, and appropriateness across various fields. This classification aids researchers in selecting the appropriate clustering validation measure to suit their specific requirements.","container-title":"Neurocomputing","DOI":"10.1016/j.neucom.2024.128198","ISSN":"0925-2312","journalAbbreviation":"Neurocomputing","page":"128198","source":"ScienceDirect","title":"From A-to-Z review of clustering validation indices","volume":"601","author":[{"family":"Hassan","given":"Bryar A."},{"family":"Tayfor","given":"Noor Bahjat"},{"family":"Hassan","given":"Alla A."},{"family":"Ahmed","given":"Aram M."},{"family":"Rashid","given":"Tarik A."},{"family":"Abdalla","given":"Naz N."}],"issued":{"date-parts":[["2024",10,7]]}}}],"schema":"https://github.com/citation-style-language/schema/raw/master/csl-citation.json"} </w:instrText>
      </w:r>
      <w:r>
        <w:fldChar w:fldCharType="separate"/>
      </w:r>
      <w:r w:rsidR="009B523F" w:rsidRPr="009B523F">
        <w:t>(17)</w:t>
      </w:r>
      <w:r>
        <w:fldChar w:fldCharType="end"/>
      </w:r>
      <w:r>
        <w:t>.</w:t>
      </w:r>
    </w:p>
    <w:p w14:paraId="06A74746" w14:textId="77777777" w:rsidR="001D2C69" w:rsidRPr="001D2C69" w:rsidRDefault="001D2C69" w:rsidP="001D2C69">
      <w:pPr>
        <w:spacing w:after="0"/>
        <w:rPr>
          <w:color w:val="EE0000"/>
        </w:rPr>
      </w:pPr>
    </w:p>
    <w:p w14:paraId="5A6609B1" w14:textId="4652D7A2" w:rsidR="001D2C69" w:rsidRDefault="0068692A" w:rsidP="001D2C69">
      <w:pPr>
        <w:spacing w:after="0"/>
        <w:rPr>
          <w:color w:val="EE0000"/>
        </w:rPr>
      </w:pPr>
      <w:r>
        <w:t>Silhouette i</w:t>
      </w:r>
      <w:r w:rsidRPr="00EC3E53">
        <w:t xml:space="preserve">ndex </w:t>
      </w:r>
      <w:r>
        <w:t xml:space="preserve">(S) </w:t>
      </w:r>
      <w:r w:rsidR="001D2C69" w:rsidRPr="001D2C69">
        <w:rPr>
          <w:color w:val="EE0000"/>
        </w:rPr>
        <w:fldChar w:fldCharType="begin"/>
      </w:r>
      <w:r w:rsidR="000B2032">
        <w:rPr>
          <w:color w:val="EE0000"/>
        </w:rPr>
        <w:instrText xml:space="preserve"> ADDIN ZOTERO_ITEM CSL_CITATION {"citationID":"5A3LHmjC","properties":{"formattedCitation":"(47,49)","plainCitation":"(47,49)","noteIndex":0},"citationItems":[{"id":151,"uris":["http://zotero.org/users/8619560/items/Z2YN978U"],"itemData":{"id":151,"type":"article-journal","abstract":"A new graphical display is proposed for partitioning techniques. Each cluster is represented by a so-called silhouette, which is based on the comparison of its tightness and separation. This silhouette shows which objects lie well within their cluster, and which ones are merely somewhere in between clusters. The entire clustering is displayed by combining the silhouettes into a single plot, allowing an appreciation of the relative quality of the clusters and an overview of the data configuration. The average silhouette width provides an evaluation of clustering validity, and might be used to select an ‘appropriate’ number of clusters.","container-title":"Journal of Computational and Applied Mathematics","DOI":"10.1016/0377-0427(87)90125-7","ISSN":"0377-0427","journalAbbreviation":"Journal of Computational and Applied Mathematics","language":"en","page":"53-65","source":"ScienceDirect","title":"Silhouettes: A graphical aid to the interpretation and validation of cluster analysis","title-short":"Silhouettes","volume":"20","author":[{"family":"Rousseeuw","given":"Peter J."}],"issued":{"date-parts":[["1987",11,1]]}}},{"id":"v5t0h67K/ysoG6Zx3","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rsidR="001D2C69" w:rsidRPr="001D2C69">
        <w:rPr>
          <w:color w:val="EE0000"/>
        </w:rPr>
        <w:fldChar w:fldCharType="separate"/>
      </w:r>
      <w:r w:rsidR="000B2032" w:rsidRPr="000B2032">
        <w:t>(47,49)</w:t>
      </w:r>
      <w:r w:rsidR="001D2C69" w:rsidRPr="001D2C69">
        <w:rPr>
          <w:color w:val="EE0000"/>
        </w:rPr>
        <w:fldChar w:fldCharType="end"/>
      </w:r>
      <w:r w:rsidR="001D2C69" w:rsidRPr="001D2C69">
        <w:rPr>
          <w:color w:val="EE0000"/>
        </w:rPr>
        <w:t xml:space="preserve"> is computed as the ratio between the mean distance between a point and the rest of the points of that cluster and the mean distance between the point and all the points of the nearest cluster. SS has an interval of [-1, 1] where 1 represents well-separated dense clusters, 0 overlapping clusters, and -1 an incorrect clustering. Thus, SS evaluates as correct (and outputs higher scores for) the traditional structure of clusters. The following formula describes the computation of this metric:</w:t>
      </w:r>
    </w:p>
    <w:p w14:paraId="5C65290F" w14:textId="3AD82D67" w:rsidR="00773362" w:rsidRPr="007147DC" w:rsidRDefault="00000000" w:rsidP="001D2C69">
      <w:pPr>
        <w:spacing w:after="0"/>
      </w:pPr>
      <m:oMathPara>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nary>
            <m:naryPr>
              <m:chr m:val="∑"/>
              <m:limLoc m:val="undOvr"/>
              <m:supHide m:val="1"/>
              <m:ctrlPr>
                <w:rPr>
                  <w:rFonts w:ascii="Cambria Math" w:hAnsi="Cambria Math"/>
                  <w:i/>
                </w:rPr>
              </m:ctrlPr>
            </m:naryPr>
            <m:sub>
              <m:eqArr>
                <m:eqArrPr>
                  <m:ctrlPr>
                    <w:rPr>
                      <w:rFonts w:ascii="Cambria Math" w:hAnsi="Cambria Math"/>
                      <w:i/>
                    </w:rPr>
                  </m:ctrlPr>
                </m:eqArr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e>
                <m:e>
                  <m:r>
                    <w:rPr>
                      <w:rFonts w:ascii="Cambria Math" w:hAnsi="Cambria Math"/>
                    </w:rPr>
                    <m:t>i≠j</m:t>
                  </m:r>
                </m:e>
              </m:eqArr>
            </m:sub>
            <m:sup/>
            <m:e>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e>
          </m:nary>
        </m:oMath>
      </m:oMathPara>
    </w:p>
    <w:p w14:paraId="7A5EC911" w14:textId="2E6227C1" w:rsidR="007147DC" w:rsidRPr="007147DC" w:rsidRDefault="00000000" w:rsidP="001D2C69">
      <w:pPr>
        <w:spacing w:after="0"/>
      </w:pPr>
      <m:oMathPara>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i!=j</m:t>
                  </m:r>
                </m:lim>
              </m:limLow>
            </m:fName>
            <m:e>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j</m:t>
                      </m:r>
                    </m:sub>
                  </m:sSub>
                </m:den>
              </m:f>
              <m:nary>
                <m:naryPr>
                  <m:chr m:val="∑"/>
                  <m:limLoc m:val="undOvr"/>
                  <m:supHide m:val="1"/>
                  <m:ctrlPr>
                    <w:rPr>
                      <w:rFonts w:ascii="Cambria Math" w:hAnsi="Cambria Math"/>
                      <w:i/>
                    </w:rPr>
                  </m:ctrlPr>
                </m:naryPr>
                <m:sub>
                  <m:eqArr>
                    <m:eqArrPr>
                      <m:ctrlPr>
                        <w:rPr>
                          <w:rFonts w:ascii="Cambria Math" w:hAnsi="Cambria Math"/>
                          <w:i/>
                        </w:rPr>
                      </m:ctrlPr>
                    </m:eqArr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e>
                    <m:e>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m:t>
                          </m:r>
                        </m:sub>
                      </m:sSub>
                    </m:e>
                  </m:eqArr>
                </m:sub>
                <m:sup/>
                <m:e>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j</m:t>
                      </m:r>
                    </m:sub>
                  </m:sSub>
                </m:e>
              </m:nary>
              <m:r>
                <w:rPr>
                  <w:rFonts w:ascii="Cambria Math" w:hAnsi="Cambria Math"/>
                </w:rPr>
                <m:t xml:space="preserve">)) </m:t>
              </m:r>
            </m:e>
          </m:func>
        </m:oMath>
      </m:oMathPara>
    </w:p>
    <w:p w14:paraId="1268D728" w14:textId="77A1BA3D" w:rsidR="00773362" w:rsidRPr="007147DC" w:rsidRDefault="00773362" w:rsidP="001D2C69">
      <w:pPr>
        <w:spacing w:after="0"/>
      </w:pPr>
      <m:oMathPara>
        <m:oMath>
          <m:r>
            <w:rPr>
              <w:rFonts w:ascii="Cambria Math" w:hAnsi="Cambria Math"/>
            </w:rPr>
            <m:t xml:space="preserve">S=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num>
                <m:den>
                  <m:r>
                    <m:rPr>
                      <m:sty m:val="p"/>
                    </m:rPr>
                    <w:rPr>
                      <w:rFonts w:ascii="Cambria Math" w:hAnsi="Cambria Math"/>
                    </w:rPr>
                    <m:t>max⁡</m:t>
                  </m:r>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den>
              </m:f>
            </m:e>
          </m:nary>
        </m:oMath>
      </m:oMathPara>
    </w:p>
    <w:p w14:paraId="5795B9E9" w14:textId="77777777" w:rsidR="001D2C69" w:rsidRPr="001D2C69" w:rsidRDefault="001D2C69" w:rsidP="001D2C69">
      <w:pPr>
        <w:spacing w:after="0"/>
        <w:rPr>
          <w:color w:val="EE0000"/>
        </w:rPr>
      </w:pPr>
    </w:p>
    <w:p w14:paraId="260A0C71" w14:textId="77777777" w:rsidR="001D2C69" w:rsidRPr="001D2C69" w:rsidRDefault="001D2C69" w:rsidP="001D2C69">
      <w:pPr>
        <w:spacing w:after="0"/>
        <w:rPr>
          <w:color w:val="EE0000"/>
          <w:szCs w:val="28"/>
        </w:rPr>
      </w:pPr>
      <w:r w:rsidRPr="001D2C69">
        <w:rPr>
          <w:color w:val="EE0000"/>
          <w:szCs w:val="28"/>
        </w:rPr>
        <w:t xml:space="preserve">Here, </w:t>
      </w:r>
      <w:r w:rsidRPr="001D2C69">
        <w:rPr>
          <w:i/>
          <w:iCs/>
          <w:color w:val="EE0000"/>
          <w:szCs w:val="28"/>
        </w:rPr>
        <w:t>b</w:t>
      </w:r>
      <w:r w:rsidRPr="001D2C69">
        <w:rPr>
          <w:color w:val="EE0000"/>
          <w:szCs w:val="28"/>
        </w:rPr>
        <w:t xml:space="preserve"> is the </w:t>
      </w:r>
      <w:r w:rsidRPr="001D2C69">
        <w:rPr>
          <w:color w:val="EE0000"/>
        </w:rPr>
        <w:t xml:space="preserve">mean </w:t>
      </w:r>
      <w:r w:rsidRPr="001D2C69">
        <w:rPr>
          <w:color w:val="EE0000"/>
          <w:szCs w:val="28"/>
        </w:rPr>
        <w:t xml:space="preserve">of all distances between a point in cluster </w:t>
      </w:r>
      <w:r w:rsidRPr="001D2C69">
        <w:rPr>
          <w:i/>
          <w:iCs/>
          <w:color w:val="EE0000"/>
          <w:szCs w:val="28"/>
        </w:rPr>
        <w:t xml:space="preserve">i </w:t>
      </w:r>
      <w:r w:rsidRPr="001D2C69">
        <w:rPr>
          <w:color w:val="EE0000"/>
          <w:szCs w:val="28"/>
        </w:rPr>
        <w:t xml:space="preserve">and all points of the closest cluster </w:t>
      </w:r>
      <w:r w:rsidRPr="001D2C69">
        <w:rPr>
          <w:i/>
          <w:iCs/>
          <w:color w:val="EE0000"/>
          <w:szCs w:val="28"/>
        </w:rPr>
        <w:t>j</w:t>
      </w:r>
      <w:r w:rsidRPr="001D2C69">
        <w:rPr>
          <w:color w:val="EE0000"/>
          <w:szCs w:val="28"/>
        </w:rPr>
        <w:t xml:space="preserve">, and </w:t>
      </w:r>
      <w:r w:rsidRPr="001D2C69">
        <w:rPr>
          <w:i/>
          <w:iCs/>
          <w:color w:val="EE0000"/>
          <w:szCs w:val="28"/>
        </w:rPr>
        <w:t>a</w:t>
      </w:r>
      <w:r w:rsidRPr="001D2C69">
        <w:rPr>
          <w:color w:val="EE0000"/>
          <w:szCs w:val="28"/>
        </w:rPr>
        <w:t xml:space="preserve"> is the </w:t>
      </w:r>
      <w:r w:rsidRPr="001D2C69">
        <w:rPr>
          <w:color w:val="EE0000"/>
        </w:rPr>
        <w:t xml:space="preserve">mean </w:t>
      </w:r>
      <w:r w:rsidRPr="001D2C69">
        <w:rPr>
          <w:color w:val="EE0000"/>
          <w:szCs w:val="28"/>
        </w:rPr>
        <w:t xml:space="preserve">of all distances between a point in cluster </w:t>
      </w:r>
      <w:r w:rsidRPr="001D2C69">
        <w:rPr>
          <w:i/>
          <w:iCs/>
          <w:color w:val="EE0000"/>
          <w:szCs w:val="28"/>
        </w:rPr>
        <w:t>i</w:t>
      </w:r>
      <w:r w:rsidRPr="001D2C69">
        <w:rPr>
          <w:color w:val="EE0000"/>
          <w:szCs w:val="28"/>
        </w:rPr>
        <w:t xml:space="preserve"> and all other points in the same cluster. </w:t>
      </w:r>
    </w:p>
    <w:p w14:paraId="71321DDE" w14:textId="3F0A2991" w:rsidR="001D2C69" w:rsidRPr="004F21C0" w:rsidRDefault="004F21C0" w:rsidP="001D2C69">
      <w:r>
        <w:t xml:space="preserve">S index can be sensitive to noise and outliers </w:t>
      </w:r>
      <w:r>
        <w:fldChar w:fldCharType="begin"/>
      </w:r>
      <w:r w:rsidR="00B11A65">
        <w:instrText xml:space="preserve"> ADDIN ZOTERO_ITEM CSL_CITATION {"citationID":"bC8B5eQE","properties":{"formattedCitation":"(17)","plainCitation":"(17)","noteIndex":0},"citationItems":[{"id":1738,"uris":["http://zotero.org/users/8619560/items/2H7Y95ZQ"],"itemData":{"id":1738,"type":"article-journal","abstract":"Data clustering involves identifying latent similarities within a dataset and organizing them into clusters or groups. The outcomes of various clustering algorithms differ as they are susceptible to the intrinsic characteristics of the original dataset, including noise and dimensionality. The effectiveness of such clustering procedures directly impacts the homogeneity of clusters, underscoring the significance of evaluating algorithmic outcomes. Consequently, the assessment of clustering quality presents a significant and complex endeavor. A pivotal aspect affecting clustering validation is the cluster validity metric, which aids in determining the optimal number of clusters. The main goal of this study is to comprehensively review and explain the mathematical operation of internal and external cluster validity indices, but not all, to categorize these indices and to brainstorm suggestions for future advancement of clustering validation research. In addition, we review and evaluate the performance of internal and external clustering validation indices on the most common clustering algorithms, such as the evolutionary clustering algorithm star (ECA*). Finally, we suggest a classification framework for examining the functionality of both internal and external clustering validation measures regarding their ideal values, user-friendliness, responsiveness to input data, and appropriateness across various fields. This classification aids researchers in selecting the appropriate clustering validation measure to suit their specific requirements.","container-title":"Neurocomputing","DOI":"10.1016/j.neucom.2024.128198","ISSN":"0925-2312","journalAbbreviation":"Neurocomputing","page":"128198","source":"ScienceDirect","title":"From A-to-Z review of clustering validation indices","volume":"601","author":[{"family":"Hassan","given":"Bryar A."},{"family":"Tayfor","given":"Noor Bahjat"},{"family":"Hassan","given":"Alla A."},{"family":"Ahmed","given":"Aram M."},{"family":"Rashid","given":"Tarik A."},{"family":"Abdalla","given":"Naz N."}],"issued":{"date-parts":[["2024",10,7]]}}}],"schema":"https://github.com/citation-style-language/schema/raw/master/csl-citation.json"} </w:instrText>
      </w:r>
      <w:r>
        <w:fldChar w:fldCharType="separate"/>
      </w:r>
      <w:r w:rsidR="009B523F" w:rsidRPr="009B523F">
        <w:t>(17)</w:t>
      </w:r>
      <w:r>
        <w:fldChar w:fldCharType="end"/>
      </w:r>
      <w:r>
        <w:t>.</w:t>
      </w:r>
    </w:p>
    <w:p w14:paraId="07DD6450" w14:textId="77777777" w:rsidR="002163EC" w:rsidRPr="001D2C69" w:rsidRDefault="002163EC" w:rsidP="001D2C69"/>
    <w:p w14:paraId="63DCE01E" w14:textId="77777777" w:rsidR="002163EC" w:rsidRDefault="002163EC" w:rsidP="002163EC"/>
    <w:p w14:paraId="5A3C2284" w14:textId="34BA2059" w:rsidR="001A01FB" w:rsidRDefault="002163EC" w:rsidP="002163EC">
      <w:pPr>
        <w:rPr>
          <w:b/>
          <w:bCs/>
        </w:rPr>
      </w:pPr>
      <w:r w:rsidRPr="00237FFD">
        <w:rPr>
          <w:b/>
          <w:bCs/>
        </w:rPr>
        <w:t>CVI library</w:t>
      </w:r>
      <w:r>
        <w:rPr>
          <w:b/>
          <w:bCs/>
        </w:rPr>
        <w:t xml:space="preserve"> </w:t>
      </w:r>
      <w:r>
        <w:rPr>
          <w:b/>
          <w:bCs/>
        </w:rPr>
        <w:fldChar w:fldCharType="begin"/>
      </w:r>
      <w:r w:rsidR="000B2032">
        <w:rPr>
          <w:b/>
          <w:bCs/>
        </w:rPr>
        <w:instrText xml:space="preserve"> ADDIN ZOTERO_ITEM CSL_CITATION {"citationID":"ywuxGfeJ","properties":{"formattedCitation":"(50)","plainCitation":"(50)","noteIndex":0},"citationItems":[{"id":1718,"uris":["http://zotero.org/users/8619560/items/XVBFPCQJ"],"itemData":{"id":1718,"type":"software","genre":"Python","license":"OSI Approved :: MIT License","source":"PyPI","title":"cvi: A Python package for both batch and incremental cluster validity indices.","title-short":"cvi","URL":"https://github.com/AP6YC/cvi","version":"0.6.0","accessed":{"date-parts":[["2025",11,4]]}}}],"schema":"https://github.com/citation-style-language/schema/raw/master/csl-citation.json"} </w:instrText>
      </w:r>
      <w:r>
        <w:rPr>
          <w:b/>
          <w:bCs/>
        </w:rPr>
        <w:fldChar w:fldCharType="separate"/>
      </w:r>
      <w:r w:rsidR="000B2032" w:rsidRPr="000B2032">
        <w:t>(50)</w:t>
      </w:r>
      <w:r>
        <w:rPr>
          <w:b/>
          <w:bCs/>
        </w:rPr>
        <w:fldChar w:fldCharType="end"/>
      </w:r>
    </w:p>
    <w:p w14:paraId="1E123E3E" w14:textId="131986F8" w:rsidR="001A01FB" w:rsidRDefault="001A01FB" w:rsidP="002163EC">
      <w:pPr>
        <w:rPr>
          <w:b/>
          <w:bCs/>
        </w:rPr>
      </w:pPr>
      <w:hyperlink r:id="rId6" w:history="1">
        <w:r w:rsidRPr="00343C58">
          <w:rPr>
            <w:rStyle w:val="Hyperlink"/>
            <w:b/>
            <w:bCs/>
          </w:rPr>
          <w:t>https://cluster-validity-indices.readthedocs.io/en/latest/_autosummary/cvi.modules.html</w:t>
        </w:r>
      </w:hyperlink>
    </w:p>
    <w:p w14:paraId="7C5CDD58" w14:textId="77777777" w:rsidR="001A01FB" w:rsidRPr="00237FFD" w:rsidRDefault="001A01FB" w:rsidP="002163EC">
      <w:pPr>
        <w:rPr>
          <w:b/>
          <w:bCs/>
        </w:rPr>
      </w:pPr>
    </w:p>
    <w:p w14:paraId="653F3042" w14:textId="38073A8E" w:rsidR="003B2B43" w:rsidRPr="003B2B43" w:rsidRDefault="002163EC" w:rsidP="00BA5AF8">
      <w:r w:rsidRPr="002163EC">
        <w:t>Xie-Beni</w:t>
      </w:r>
      <w:r w:rsidR="00E25B5C">
        <w:t xml:space="preserve"> </w:t>
      </w:r>
      <w:r w:rsidR="0068692A">
        <w:t>i</w:t>
      </w:r>
      <w:r w:rsidR="0068692A" w:rsidRPr="00EC3E53">
        <w:t xml:space="preserve">ndex </w:t>
      </w:r>
      <w:r w:rsidR="001A01FB">
        <w:t>(XB)</w:t>
      </w:r>
      <w:r w:rsidRPr="002163EC">
        <w:t xml:space="preserve"> </w:t>
      </w:r>
      <w:r>
        <w:fldChar w:fldCharType="begin"/>
      </w:r>
      <w:r w:rsidR="000B2032">
        <w:instrText xml:space="preserve"> ADDIN ZOTERO_ITEM CSL_CITATION {"citationID":"YsmaBi2e","properties":{"formattedCitation":"(51)","plainCitation":"(51)","noteIndex":0},"citationItems":[{"id":1703,"uris":["http://zotero.org/users/8619560/items/5BEQYYMK"],"itemData":{"id":1703,"type":"article-journal","abstract":"The authors present a fuzzy validity criterion based on a validity function which identifies compact and separate fuzzy c-partitions without assumptions as to the number of substructures inherent in the data. This function depends on the data set, geometric distance measure, distance between cluster centroids and more importantly on the fuzzy partition generated by any fuzzy algorithm used. The function is mathematically justified via its relationship to a well-defined hard clustering validity function, the separation index for which the condition of uniqueness has already been established. The performance of this validity function compares favorably to that of several others. The application of this validity function to color image segmentation in a computer color vision system for recognition of IC wafer defects which are otherwise impossible to detect using gray-scale image processing is discussed.&lt;&gt;","container-title":"IEEE Transactions on Pattern Analysis and Machine Intelligence","DOI":"10.1109/34.85677","ISSN":"1939-3539","issue":"8","page":"841-847","source":"IEEE Xplore","title":"A validity measure for fuzzy clustering","volume":"13","author":[{"family":"Xie","given":"X.L."},{"family":"Beni","given":"G."}],"issued":{"date-parts":[["1991",8]]}}}],"schema":"https://github.com/citation-style-language/schema/raw/master/csl-citation.json"} </w:instrText>
      </w:r>
      <w:r>
        <w:fldChar w:fldCharType="separate"/>
      </w:r>
      <w:r w:rsidR="000B2032" w:rsidRPr="000B2032">
        <w:t>(51)</w:t>
      </w:r>
      <w:r>
        <w:fldChar w:fldCharType="end"/>
      </w:r>
      <w:r w:rsidRPr="002163EC">
        <w:t xml:space="preserve"> </w:t>
      </w:r>
      <w:r w:rsidR="003B2B43" w:rsidRPr="003B2B43">
        <w:t xml:space="preserve">evaluates the compactness and separation of </w:t>
      </w:r>
      <w:r w:rsidR="00BA5AF8">
        <w:t xml:space="preserve">a </w:t>
      </w:r>
      <w:r w:rsidR="003B2B43" w:rsidRPr="003B2B43">
        <w:t>clustering solution</w:t>
      </w:r>
      <w:r w:rsidR="00BA5AF8">
        <w:t xml:space="preserve"> </w:t>
      </w:r>
      <w:r w:rsidR="00BA5AF8" w:rsidRPr="00BA5AF8">
        <w:t>by comparing total within-cluster compactness to the closest inter-cluster separation</w:t>
      </w:r>
      <w:r w:rsidR="003B2B43" w:rsidRPr="003B2B43">
        <w:t>. It was originally developed for fuzzy clustering but can be adapted for hard partitions by setting the membership</w:t>
      </w:r>
      <w:r w:rsidR="00BA5AF8">
        <w:t>s</w:t>
      </w:r>
      <w:r w:rsidR="003B2B43" w:rsidRPr="003B2B43">
        <w:t xml:space="preserve"> </w:t>
      </w:r>
      <w:r w:rsidR="00BA5AF8">
        <w:t xml:space="preserve">to 1 </w:t>
      </w:r>
      <w:r w:rsidR="00BA5AF8" w:rsidRPr="00BA5AF8">
        <w:t>for a point’s assigned cluster and 0 otherwise</w:t>
      </w:r>
      <w:r w:rsidR="003B2B43" w:rsidRPr="003B2B43">
        <w:t>.</w:t>
      </w:r>
      <w:r w:rsidR="00BA5AF8">
        <w:t xml:space="preserve"> </w:t>
      </w:r>
      <w:r w:rsidR="00BA5AF8" w:rsidRPr="00BA5AF8">
        <w:t xml:space="preserve">The index favors clusterings that produce small within-cluster squared errors while keeping cluster centres well separated. Lower XB values </w:t>
      </w:r>
      <w:r w:rsidR="00BA5AF8" w:rsidRPr="00BA5AF8">
        <w:lastRenderedPageBreak/>
        <w:t>indicate better clustering solutions (more compact clusters and larger separation). The hard-partition XB is computed as:</w:t>
      </w:r>
    </w:p>
    <w:p w14:paraId="20DE5378" w14:textId="1272AB6D" w:rsidR="002163EC" w:rsidRDefault="003B2B43" w:rsidP="002163EC">
      <m:oMathPara>
        <m:oMath>
          <m:r>
            <w:rPr>
              <w:rFonts w:ascii="Cambria Math" w:hAnsi="Cambria Math"/>
            </w:rPr>
            <m:t xml:space="preserve">XB=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nary>
                    <m:naryPr>
                      <m:chr m:val="∑"/>
                      <m:limLoc m:val="undOvr"/>
                      <m:supHide m:val="1"/>
                      <m:ctrlPr>
                        <w:rPr>
                          <w:rFonts w:ascii="Cambria Math" w:hAnsi="Cambria Math"/>
                          <w:i/>
                        </w:rPr>
                      </m:ctrlPr>
                    </m:naryPr>
                    <m: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k</m:t>
                          </m:r>
                        </m:sub>
                      </m:sSub>
                    </m:sub>
                    <m:sup/>
                    <m:e>
                      <m:sSup>
                        <m:sSupPr>
                          <m:ctrlPr>
                            <w:rPr>
                              <w:rFonts w:ascii="Cambria Math" w:hAnsi="Cambria Math"/>
                              <w:i/>
                            </w:rPr>
                          </m:ctrlPr>
                        </m:sSupPr>
                        <m:e>
                          <m:r>
                            <w:rPr>
                              <w:rFonts w:ascii="Cambria Math" w:hAnsi="Cambria Math"/>
                            </w:rPr>
                            <m:t>d(</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μ</m:t>
                              </m:r>
                            </m:e>
                            <m:sub>
                              <m:r>
                                <w:rPr>
                                  <w:rFonts w:ascii="Cambria Math" w:hAnsi="Cambria Math"/>
                                </w:rPr>
                                <m:t>k</m:t>
                              </m:r>
                            </m:sub>
                          </m:sSub>
                          <m:r>
                            <w:rPr>
                              <w:rFonts w:ascii="Cambria Math" w:hAnsi="Cambria Math"/>
                            </w:rPr>
                            <m:t>)</m:t>
                          </m:r>
                        </m:e>
                        <m:sup>
                          <m:r>
                            <w:rPr>
                              <w:rFonts w:ascii="Cambria Math" w:hAnsi="Cambria Math"/>
                            </w:rPr>
                            <m:t>2</m:t>
                          </m:r>
                        </m:sup>
                      </m:sSup>
                    </m:e>
                  </m:nary>
                </m:e>
              </m:nary>
            </m:num>
            <m:den>
              <m:r>
                <w:rPr>
                  <w:rFonts w:ascii="Cambria Math" w:hAnsi="Cambria Math"/>
                </w:rPr>
                <m:t>N*</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1≤k&lt;l≤K</m:t>
                      </m:r>
                    </m:lim>
                  </m:limLow>
                </m:fName>
                <m:e>
                  <m:sSup>
                    <m:sSupPr>
                      <m:ctrlPr>
                        <w:rPr>
                          <w:rFonts w:ascii="Cambria Math" w:hAnsi="Cambria Math"/>
                          <w:i/>
                        </w:rPr>
                      </m:ctrlPr>
                    </m:sSupPr>
                    <m:e>
                      <m:r>
                        <w:rPr>
                          <w:rFonts w:ascii="Cambria Math" w:hAnsi="Cambria Math"/>
                        </w:rPr>
                        <m:t>d(</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l</m:t>
                          </m:r>
                        </m:sub>
                      </m:sSub>
                      <m:r>
                        <w:rPr>
                          <w:rFonts w:ascii="Cambria Math" w:hAnsi="Cambria Math"/>
                        </w:rPr>
                        <m:t>)</m:t>
                      </m:r>
                    </m:e>
                    <m:sup>
                      <m:r>
                        <w:rPr>
                          <w:rFonts w:ascii="Cambria Math" w:hAnsi="Cambria Math"/>
                        </w:rPr>
                        <m:t>2</m:t>
                      </m:r>
                    </m:sup>
                  </m:sSup>
                </m:e>
              </m:func>
            </m:den>
          </m:f>
        </m:oMath>
      </m:oMathPara>
    </w:p>
    <w:p w14:paraId="3218268C" w14:textId="5427326A" w:rsidR="00E25B5C" w:rsidRDefault="00E25B5C" w:rsidP="002163EC">
      <m:oMathPara>
        <m:oMath>
          <m:r>
            <w:rPr>
              <w:rFonts w:ascii="Cambria Math" w:hAnsi="Cambria Math"/>
            </w:rPr>
            <m:t xml:space="preserve">XB=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sSub>
                            <m:sSubPr>
                              <m:ctrlPr>
                                <w:rPr>
                                  <w:rFonts w:ascii="Cambria Math" w:hAnsi="Cambria Math"/>
                                  <w:i/>
                                </w:rPr>
                              </m:ctrlPr>
                            </m:sSubPr>
                            <m:e>
                              <m:r>
                                <w:rPr>
                                  <w:rFonts w:ascii="Cambria Math" w:hAnsi="Cambria Math"/>
                                </w:rPr>
                                <m:t>u</m:t>
                              </m:r>
                            </m:e>
                            <m:sub>
                              <m:r>
                                <w:rPr>
                                  <w:rFonts w:ascii="Cambria Math" w:hAnsi="Cambria Math"/>
                                </w:rPr>
                                <m:t>ki</m:t>
                              </m:r>
                            </m:sub>
                          </m:sSub>
                        </m:e>
                        <m:sup>
                          <m:r>
                            <w:rPr>
                              <w:rFonts w:ascii="Cambria Math" w:hAnsi="Cambria Math"/>
                            </w:rPr>
                            <m:t>m</m:t>
                          </m:r>
                        </m:sup>
                      </m:sSup>
                      <m:sSup>
                        <m:sSupPr>
                          <m:ctrlPr>
                            <w:rPr>
                              <w:rFonts w:ascii="Cambria Math" w:hAnsi="Cambria Math"/>
                              <w:i/>
                            </w:rPr>
                          </m:ctrlPr>
                        </m:sSupPr>
                        <m:e>
                          <m:r>
                            <w:rPr>
                              <w:rFonts w:ascii="Cambria Math" w:hAnsi="Cambria Math"/>
                            </w:rPr>
                            <m:t>*d(</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μ</m:t>
                              </m:r>
                            </m:e>
                            <m:sub>
                              <m:r>
                                <w:rPr>
                                  <w:rFonts w:ascii="Cambria Math" w:hAnsi="Cambria Math"/>
                                </w:rPr>
                                <m:t>k</m:t>
                              </m:r>
                            </m:sub>
                          </m:sSub>
                          <m:r>
                            <w:rPr>
                              <w:rFonts w:ascii="Cambria Math" w:hAnsi="Cambria Math"/>
                            </w:rPr>
                            <m:t>)</m:t>
                          </m:r>
                        </m:e>
                        <m:sup>
                          <m:r>
                            <w:rPr>
                              <w:rFonts w:ascii="Cambria Math" w:hAnsi="Cambria Math"/>
                            </w:rPr>
                            <m:t>2</m:t>
                          </m:r>
                        </m:sup>
                      </m:sSup>
                    </m:e>
                  </m:nary>
                </m:e>
              </m:nary>
            </m:num>
            <m:den>
              <m:r>
                <w:rPr>
                  <w:rFonts w:ascii="Cambria Math" w:hAnsi="Cambria Math"/>
                </w:rPr>
                <m:t>N*</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1≤k&lt;l≤K</m:t>
                      </m:r>
                    </m:lim>
                  </m:limLow>
                </m:fName>
                <m:e>
                  <m:sSup>
                    <m:sSupPr>
                      <m:ctrlPr>
                        <w:rPr>
                          <w:rFonts w:ascii="Cambria Math" w:hAnsi="Cambria Math"/>
                          <w:i/>
                        </w:rPr>
                      </m:ctrlPr>
                    </m:sSupPr>
                    <m:e>
                      <m:r>
                        <w:rPr>
                          <w:rFonts w:ascii="Cambria Math" w:hAnsi="Cambria Math"/>
                        </w:rPr>
                        <m:t>d(</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l</m:t>
                          </m:r>
                        </m:sub>
                      </m:sSub>
                      <m:r>
                        <w:rPr>
                          <w:rFonts w:ascii="Cambria Math" w:hAnsi="Cambria Math"/>
                        </w:rPr>
                        <m:t>)</m:t>
                      </m:r>
                    </m:e>
                    <m:sup>
                      <m:r>
                        <w:rPr>
                          <w:rFonts w:ascii="Cambria Math" w:hAnsi="Cambria Math"/>
                        </w:rPr>
                        <m:t>2</m:t>
                      </m:r>
                    </m:sup>
                  </m:sSup>
                </m:e>
              </m:func>
            </m:den>
          </m:f>
        </m:oMath>
      </m:oMathPara>
    </w:p>
    <w:p w14:paraId="3FB41CF3" w14:textId="7BC763E6" w:rsidR="0063512B" w:rsidRDefault="00E25B5C" w:rsidP="002163EC">
      <w:r w:rsidRPr="00E25B5C">
        <w:t xml:space="preserve">The numerator: total fuzzy within-cluster squared error (weighted by membership degrees </w:t>
      </w:r>
      <m:oMath>
        <m:sSubSup>
          <m:sSubSupPr>
            <m:ctrlPr>
              <w:rPr>
                <w:rFonts w:ascii="Cambria Math" w:hAnsi="Cambria Math"/>
              </w:rPr>
            </m:ctrlPr>
          </m:sSubSupPr>
          <m:e>
            <m:r>
              <w:rPr>
                <w:rFonts w:ascii="Cambria Math" w:hAnsi="Cambria Math"/>
              </w:rPr>
              <m:t>u</m:t>
            </m:r>
          </m:e>
          <m:sub>
            <m:r>
              <w:rPr>
                <w:rFonts w:ascii="Cambria Math" w:hAnsi="Cambria Math"/>
              </w:rPr>
              <m:t>ij</m:t>
            </m:r>
          </m:sub>
          <m:sup>
            <m:r>
              <w:rPr>
                <w:rFonts w:ascii="Cambria Math" w:hAnsi="Cambria Math"/>
              </w:rPr>
              <m:t>m</m:t>
            </m:r>
          </m:sup>
        </m:sSubSup>
      </m:oMath>
      <w:r w:rsidRPr="00E25B5C">
        <w:t>).</w:t>
      </w:r>
    </w:p>
    <w:p w14:paraId="69B19EDB" w14:textId="0066AB78" w:rsidR="00591BCF" w:rsidRDefault="00591BCF" w:rsidP="002163EC">
      <w:r>
        <w:t xml:space="preserve">XB does not consider the shape or density of clusters, it is sensitive to the number of clusters and its reliance on the Euclidian distance makes it susceptible to the curse of dimensionality </w:t>
      </w:r>
      <w:r>
        <w:fldChar w:fldCharType="begin"/>
      </w:r>
      <w:r w:rsidR="00B11A65">
        <w:instrText xml:space="preserve"> ADDIN ZOTERO_ITEM CSL_CITATION {"citationID":"GHyMrY8K","properties":{"formattedCitation":"(17)","plainCitation":"(17)","noteIndex":0},"citationItems":[{"id":1738,"uris":["http://zotero.org/users/8619560/items/2H7Y95ZQ"],"itemData":{"id":1738,"type":"article-journal","abstract":"Data clustering involves identifying latent similarities within a dataset and organizing them into clusters or groups. The outcomes of various clustering algorithms differ as they are susceptible to the intrinsic characteristics of the original dataset, including noise and dimensionality. The effectiveness of such clustering procedures directly impacts the homogeneity of clusters, underscoring the significance of evaluating algorithmic outcomes. Consequently, the assessment of clustering quality presents a significant and complex endeavor. A pivotal aspect affecting clustering validation is the cluster validity metric, which aids in determining the optimal number of clusters. The main goal of this study is to comprehensively review and explain the mathematical operation of internal and external cluster validity indices, but not all, to categorize these indices and to brainstorm suggestions for future advancement of clustering validation research. In addition, we review and evaluate the performance of internal and external clustering validation indices on the most common clustering algorithms, such as the evolutionary clustering algorithm star (ECA*). Finally, we suggest a classification framework for examining the functionality of both internal and external clustering validation measures regarding their ideal values, user-friendliness, responsiveness to input data, and appropriateness across various fields. This classification aids researchers in selecting the appropriate clustering validation measure to suit their specific requirements.","container-title":"Neurocomputing","DOI":"10.1016/j.neucom.2024.128198","ISSN":"0925-2312","journalAbbreviation":"Neurocomputing","page":"128198","source":"ScienceDirect","title":"From A-to-Z review of clustering validation indices","volume":"601","author":[{"family":"Hassan","given":"Bryar A."},{"family":"Tayfor","given":"Noor Bahjat"},{"family":"Hassan","given":"Alla A."},{"family":"Ahmed","given":"Aram M."},{"family":"Rashid","given":"Tarik A."},{"family":"Abdalla","given":"Naz N."}],"issued":{"date-parts":[["2024",10,7]]}}}],"schema":"https://github.com/citation-style-language/schema/raw/master/csl-citation.json"} </w:instrText>
      </w:r>
      <w:r>
        <w:fldChar w:fldCharType="separate"/>
      </w:r>
      <w:r w:rsidR="009B523F" w:rsidRPr="009B523F">
        <w:t>(17)</w:t>
      </w:r>
      <w:r>
        <w:fldChar w:fldCharType="end"/>
      </w:r>
      <w:r>
        <w:t xml:space="preserve">. </w:t>
      </w:r>
    </w:p>
    <w:p w14:paraId="5F3BB147" w14:textId="07E2E125" w:rsidR="00E25B5C" w:rsidRPr="0063512B" w:rsidRDefault="0063512B" w:rsidP="002163EC">
      <w:pPr>
        <w:rPr>
          <w:color w:val="EE0000"/>
        </w:rPr>
      </w:pPr>
      <w:r w:rsidRPr="0063512B">
        <w:rPr>
          <w:color w:val="EE0000"/>
        </w:rPr>
        <w:t>the cluster cohesion is measured using the global mean squared distance of objects from the centroid of their cluster while the inter-cluster separation is measured using the minimum squared distance between pairs of clusters</w:t>
      </w:r>
    </w:p>
    <w:p w14:paraId="6BD2DA78" w14:textId="77777777" w:rsidR="00E25B5C" w:rsidRDefault="00E25B5C" w:rsidP="002163EC"/>
    <w:p w14:paraId="5AF0D609" w14:textId="77777777" w:rsidR="00E25B5C" w:rsidRPr="002163EC" w:rsidRDefault="00E25B5C" w:rsidP="002163EC"/>
    <w:p w14:paraId="3655CD8E" w14:textId="7D2E3DD7" w:rsidR="001A01FB" w:rsidRDefault="001A01FB" w:rsidP="00B02C81">
      <w:r>
        <w:t xml:space="preserve">Centroid-based Silhouette </w:t>
      </w:r>
      <w:r w:rsidR="0068692A">
        <w:t>i</w:t>
      </w:r>
      <w:r w:rsidR="0068692A" w:rsidRPr="00EC3E53">
        <w:t xml:space="preserve">ndex </w:t>
      </w:r>
      <w:r>
        <w:t xml:space="preserve">(cSIL) </w:t>
      </w:r>
      <w:r>
        <w:fldChar w:fldCharType="begin"/>
      </w:r>
      <w:r w:rsidR="000B2032">
        <w:instrText xml:space="preserve"> ADDIN ZOTERO_ITEM CSL_CITATION {"citationID":"CZz9vorQ","properties":{"formattedCitation":"(49,52)","plainCitation":"(49,52)","noteIndex":0},"citationItems":[{"id":151,"uris":["http://zotero.org/users/8619560/items/Z2YN978U"],"itemData":{"id":151,"type":"article-journal","abstract":"A new graphical display is proposed for partitioning techniques. Each cluster is represented by a so-called silhouette, which is based on the comparison of its tightness and separation. This silhouette shows which objects lie well within their cluster, and which ones are merely somewhere in between clusters. The entire clustering is displayed by combining the silhouettes into a single plot, allowing an appreciation of the relative quality of the clusters and an overview of the data configuration. The average silhouette width provides an evaluation of clustering validity, and might be used to select an ‘appropriate’ number of clusters.","container-title":"Journal of Computational and Applied Mathematics","DOI":"10.1016/0377-0427(87)90125-7","ISSN":"0377-0427","journalAbbreviation":"Journal of Computational and Applied Mathematics","language":"en","page":"53-65","source":"ScienceDirect","title":"Silhouettes: A graphical aid to the interpretation and validation of cluster analysis","title-short":"Silhouettes","volume":"20","author":[{"family":"Rousseeuw","given":"Peter J."}],"issued":{"date-parts":[["1987",11,1]]}}},{"id":1724,"uris":["http://zotero.org/users/8619560/items/55EYAHU9"],"itemData":{"id":1724,"type":"paper-conference","abstract":"Silhouettes were defined as measures of clustering quality in the context of crisp partitions. This study extends the work that generalized silhouettes to fuzzy partitions in a natural profound manner. As opposed to constructing silhouettes for each data point, described here is the construction of silhouettes for each cluster center in terms of center-to-point distances rather than point-to-point distances.","container-title":"Scalable Uncertainty Management","DOI":"10.1007/978-3-642-33362-0_31","event-place":"Berlin, Heidelberg","ISBN":"978-3-642-33362-0","language":"en","page":"406-419","publisher":"Springer","publisher-place":"Berlin, Heidelberg","source":"Springer Link","title":"Center-Wise Intra-Inter Silhouettes","author":[{"family":"Rawashdeh","given":"Mohammad"},{"family":"Ralescu","given":"Anca"}],"editor":[{"family":"Hüllermeier","given":"Eyke"},{"family":"Link","given":"Sebastian"},{"family":"Fober","given":"Thomas"},{"family":"Seeger","given":"Bernhard"}],"issued":{"date-parts":[["2012"]]}}}],"schema":"https://github.com/citation-style-language/schema/raw/master/csl-citation.json"} </w:instrText>
      </w:r>
      <w:r>
        <w:fldChar w:fldCharType="separate"/>
      </w:r>
      <w:r w:rsidR="000B2032" w:rsidRPr="000B2032">
        <w:t>(49,52)</w:t>
      </w:r>
      <w:r>
        <w:fldChar w:fldCharType="end"/>
      </w:r>
      <w:r w:rsidR="00B02C81">
        <w:t xml:space="preserve"> is the cluster-level analogue of SS that uses centroids and mean squared distances instead of pairwise sample distances. For each cluster it compares the cluster’s average squared within-cluster dispersion to the average squared distance from that cluster’s points to the nearest other centroid, producing one silhouette score per cluster which are then averaged. cSIL ranges in [−1,1]: values near 1 indicate well-separated, compact clusters (under the centroid/squared-distance model), values near 0 indicate overlapping or ambiguous clusters, and values near −1 indicate poor clustering (clusters that are closer to other cluster centroids than to their own centroid)</w:t>
      </w:r>
    </w:p>
    <w:p w14:paraId="7C4C2303" w14:textId="6D51C3DD" w:rsidR="00773362" w:rsidRPr="007147DC" w:rsidRDefault="00000000" w:rsidP="001A01FB">
      <m:oMathPara>
        <m:oMath>
          <m:sSub>
            <m:sSubPr>
              <m:ctrlPr>
                <w:rPr>
                  <w:rFonts w:ascii="Cambria Math" w:hAnsi="Cambria Math"/>
                  <w:i/>
                </w:rPr>
              </m:ctrlPr>
            </m:sSubPr>
            <m:e>
              <m:r>
                <w:rPr>
                  <w:rFonts w:ascii="Cambria Math" w:hAnsi="Cambria Math"/>
                </w:rPr>
                <m:t>a</m:t>
              </m:r>
            </m:e>
            <m:sub>
              <m:r>
                <w:rPr>
                  <w:rFonts w:ascii="Cambria Math" w:hAnsi="Cambria Math"/>
                </w:rPr>
                <m:t>k</m:t>
              </m:r>
            </m:sub>
          </m:sSub>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k</m:t>
                  </m:r>
                </m:sub>
              </m:sSub>
            </m:den>
          </m:f>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m:t>
                  </m:r>
                </m:sub>
              </m:sSub>
            </m:sub>
            <m:sup/>
            <m:e>
              <m:sSup>
                <m:sSupPr>
                  <m:ctrlPr>
                    <w:rPr>
                      <w:rFonts w:ascii="Cambria Math" w:hAnsi="Cambria Math"/>
                      <w:i/>
                    </w:rPr>
                  </m:ctrlPr>
                </m:sSupPr>
                <m:e>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e>
                <m:sup>
                  <m:r>
                    <w:rPr>
                      <w:rFonts w:ascii="Cambria Math" w:hAnsi="Cambria Math"/>
                    </w:rPr>
                    <m:t>2</m:t>
                  </m:r>
                </m:sup>
              </m:sSup>
            </m:e>
          </m:nary>
        </m:oMath>
      </m:oMathPara>
    </w:p>
    <w:p w14:paraId="1BF49224" w14:textId="129B0A1B" w:rsidR="007147DC" w:rsidRDefault="00000000" w:rsidP="001A01FB">
      <m:oMathPara>
        <m:oMath>
          <m:sSub>
            <m:sSubPr>
              <m:ctrlPr>
                <w:rPr>
                  <w:rFonts w:ascii="Cambria Math" w:hAnsi="Cambria Math"/>
                  <w:i/>
                </w:rPr>
              </m:ctrlPr>
            </m:sSubPr>
            <m:e>
              <m:r>
                <w:rPr>
                  <w:rFonts w:ascii="Cambria Math" w:hAnsi="Cambria Math"/>
                </w:rPr>
                <m:t>b</m:t>
              </m:r>
            </m:e>
            <m:sub>
              <m:r>
                <w:rPr>
                  <w:rFonts w:ascii="Cambria Math" w:hAnsi="Cambria Math"/>
                </w:rPr>
                <m:t>k</m:t>
              </m:r>
            </m:sub>
          </m:sSub>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k≠l</m:t>
                  </m:r>
                </m:lim>
              </m:limLow>
            </m:fName>
            <m:e>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l</m:t>
                      </m:r>
                    </m:sub>
                  </m:sSub>
                </m:den>
              </m:f>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m:t>
                      </m:r>
                    </m:sub>
                  </m:sSub>
                </m:sub>
                <m:sup/>
                <m:e>
                  <m:sSup>
                    <m:sSupPr>
                      <m:ctrlPr>
                        <w:rPr>
                          <w:rFonts w:ascii="Cambria Math" w:hAnsi="Cambria Math"/>
                          <w:i/>
                        </w:rPr>
                      </m:ctrlPr>
                    </m:sSupPr>
                    <m:e>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l</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l</m:t>
                          </m:r>
                        </m:sub>
                      </m:sSub>
                      <m:r>
                        <w:rPr>
                          <w:rFonts w:ascii="Cambria Math" w:hAnsi="Cambria Math"/>
                        </w:rPr>
                        <m:t>)</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d(</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l</m:t>
                          </m:r>
                        </m:sub>
                      </m:sSub>
                      <m:r>
                        <w:rPr>
                          <w:rFonts w:ascii="Cambria Math" w:hAnsi="Cambria Math"/>
                        </w:rPr>
                        <m:t>)</m:t>
                      </m:r>
                    </m:e>
                    <m:sup>
                      <m:r>
                        <w:rPr>
                          <w:rFonts w:ascii="Cambria Math" w:hAnsi="Cambria Math"/>
                        </w:rPr>
                        <m:t>2</m:t>
                      </m:r>
                    </m:sup>
                  </m:sSup>
                </m:e>
              </m:nary>
              <m:r>
                <w:rPr>
                  <w:rFonts w:ascii="Cambria Math" w:hAnsi="Cambria Math"/>
                </w:rPr>
                <m:t>)</m:t>
              </m:r>
            </m:e>
          </m:func>
        </m:oMath>
      </m:oMathPara>
    </w:p>
    <w:p w14:paraId="1A65E61B" w14:textId="119D2883" w:rsidR="001A01FB" w:rsidRDefault="00773362" w:rsidP="001A01FB">
      <m:oMathPara>
        <m:oMath>
          <m:r>
            <w:rPr>
              <w:rFonts w:ascii="Cambria Math" w:hAnsi="Cambria Math"/>
            </w:rPr>
            <m:t xml:space="preserve">cSIL= </m:t>
          </m:r>
          <m:f>
            <m:fPr>
              <m:ctrlPr>
                <w:rPr>
                  <w:rFonts w:ascii="Cambria Math" w:hAnsi="Cambria Math"/>
                  <w:i/>
                </w:rPr>
              </m:ctrlPr>
            </m:fPr>
            <m:num>
              <m:r>
                <w:rPr>
                  <w:rFonts w:ascii="Cambria Math" w:hAnsi="Cambria Math"/>
                </w:rPr>
                <m:t>1</m:t>
              </m:r>
            </m:num>
            <m:den>
              <m:r>
                <w:rPr>
                  <w:rFonts w:ascii="Cambria Math" w:hAnsi="Cambria Math"/>
                </w:rPr>
                <m:t>K</m:t>
              </m:r>
            </m:den>
          </m:f>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k</m:t>
                      </m:r>
                    </m:sub>
                  </m:sSub>
                </m:num>
                <m:den>
                  <m:r>
                    <m:rPr>
                      <m:sty m:val="p"/>
                    </m:rPr>
                    <w:rPr>
                      <w:rFonts w:ascii="Cambria Math" w:hAnsi="Cambria Math"/>
                    </w:rPr>
                    <m:t>max⁡</m:t>
                  </m:r>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k</m:t>
                      </m:r>
                    </m:sub>
                  </m:sSub>
                  <m:r>
                    <w:rPr>
                      <w:rFonts w:ascii="Cambria Math" w:hAnsi="Cambria Math"/>
                    </w:rPr>
                    <m:t>)</m:t>
                  </m:r>
                </m:den>
              </m:f>
            </m:e>
          </m:nary>
        </m:oMath>
      </m:oMathPara>
    </w:p>
    <w:p w14:paraId="13431315" w14:textId="77777777" w:rsidR="00E25B5C" w:rsidRDefault="00E25B5C" w:rsidP="001A01FB"/>
    <w:p w14:paraId="523952AE" w14:textId="3ACF63DA" w:rsidR="001A01FB" w:rsidRDefault="001A01FB" w:rsidP="001A01FB">
      <w:r>
        <w:t xml:space="preserve">Generalized Dunn’s </w:t>
      </w:r>
      <w:r w:rsidR="0068692A">
        <w:t>i</w:t>
      </w:r>
      <w:r w:rsidR="0068692A" w:rsidRPr="00EC3E53">
        <w:t xml:space="preserve">ndex </w:t>
      </w:r>
      <w:r>
        <w:t xml:space="preserve">43 (GD43) </w:t>
      </w:r>
      <w:r>
        <w:fldChar w:fldCharType="begin"/>
      </w:r>
      <w:r w:rsidR="000B2032">
        <w:instrText xml:space="preserve"> ADDIN ZOTERO_ITEM CSL_CITATION {"citationID":"D5sVHfjj","properties":{"formattedCitation":"(53,54)","plainCitation":"(53,54)","noteIndex":0},"citationItems":[{"id":1720,"uris":["http://zotero.org/users/8619560/items/KJ857ZCY"],"itemData":{"id":1720,"type":"article-journal","abstract":"We review two clustering algorithms (hard c-means and single linkage) and three indexes of crisp cluster validity (Hubert's statistics, the Davies-Bouldin index, and Dunn's index). We illustrate two deficiencies of Dunn's index which make it overly sensitive to noisy clusters and propose several generalizations of it that are not as brittle to outliers in the clusters. Our numerical examples show that the standard measure of interset distance (the minimum distance between points in a pair of sets) is the worst (least reliable) measure upon which to base cluster validation indexes when the clusters are expected to form volumetric clouds. Experimental results also suggest that intercluster separation plays a more important role in cluster validation than cluster diameter. Our simulations show that while Dunn's original index has operational flaws, the concept it embodies provides a rich paradigm for validation of partitions that have cloud-like clusters. Five of our generalized Dunn's indexes provide the best validation results for the simulations presented.","container-title":"IEEE Transactions on Systems, Man, and Cybernetics, Part B (Cybernetics)","DOI":"10.1109/3477.678624","ISSN":"1941-0492","issue":"3","page":"301-315","source":"IEEE Xplore","title":"Some new indexes of cluster validity","volume":"28","author":[{"family":"Bezdek","given":"J.C."},{"family":"Pal","given":"N.R."}],"issued":{"date-parts":[["1998",6]]}}},{"id":1719,"uris":["http://zotero.org/users/8619560/items/I9874D3I"],"itemData":{"id":1719,"type":"article-journal","container-title":"Journal of Cybernetics","DOI":"10.1080/01969727308546046","ISSN":"0022-0280","issue":"3","note":"publisher: Taylor &amp; Francis","page":"32-57","source":"tandfonline.com (Atypon)","title":"A Fuzzy Relative of the ISODATA Process and Its Use in Detecting Compact Well-Separated Clusters","volume":"3","author":[{"family":"Dunn","given":"J. C."}],"issued":{"date-parts":[["1973",1]]}}}],"schema":"https://github.com/citation-style-language/schema/raw/master/csl-citation.json"} </w:instrText>
      </w:r>
      <w:r>
        <w:fldChar w:fldCharType="separate"/>
      </w:r>
      <w:r w:rsidR="000B2032" w:rsidRPr="000B2032">
        <w:t>(53,54)</w:t>
      </w:r>
      <w:r>
        <w:fldChar w:fldCharType="end"/>
      </w:r>
      <w:r w:rsidR="00957249">
        <w:t xml:space="preserve"> </w:t>
      </w:r>
      <w:r w:rsidR="00957249" w:rsidRPr="00957249">
        <w:t>measures cluster quality as the ratio of the closest centre-to-centre separation to the worst (largest) cluster dispersion, where dispersion uses the half-power intra-cluster distances.</w:t>
      </w:r>
      <w:r w:rsidR="00C54B71">
        <w:t xml:space="preserve"> GD43 is </w:t>
      </w:r>
      <w:r w:rsidR="00C54B71" w:rsidRPr="00C54B71">
        <w:t>computed as the ratio between the minimum inter-cluster separation (here measured by centroid distance) and the maximum intra-cluster dispersion (a D3-</w:t>
      </w:r>
      <w:r w:rsidR="00C54B71" w:rsidRPr="00C54B71">
        <w:lastRenderedPageBreak/>
        <w:t>style spread). GD43 is non-negative (no fixed upper bound) where larger values indicate better separation and compactness (values near 0 mean poor separation or a very dispersed cluster). Thus, GD43 rewards partitions whose closest cluster pair is still far relative to the worst cluster spread</w:t>
      </w:r>
      <w:r w:rsidR="00C54B71">
        <w:t>.</w:t>
      </w:r>
    </w:p>
    <w:p w14:paraId="799D3FA3" w14:textId="77777777" w:rsidR="00170B9F" w:rsidRDefault="00170B9F" w:rsidP="001A01FB"/>
    <w:p w14:paraId="1A19736A" w14:textId="089ADF80" w:rsidR="00170B9F" w:rsidRDefault="00170B9F" w:rsidP="001A01FB">
      <m:oMathPara>
        <m:oMath>
          <m:r>
            <w:rPr>
              <w:rFonts w:ascii="Cambria Math" w:hAnsi="Cambria Math"/>
            </w:rPr>
            <m:t xml:space="preserve">GD43=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1≤i&lt;j≤K</m:t>
                      </m:r>
                    </m:lim>
                  </m:limLow>
                </m:fName>
                <m:e>
                  <m:r>
                    <w:rPr>
                      <w:rFonts w:ascii="Cambria Math" w:hAnsi="Cambria Math"/>
                    </w:rPr>
                    <m:t>d(</m:t>
                  </m:r>
                  <m:sSub>
                    <m:sSubPr>
                      <m:ctrlPr>
                        <w:rPr>
                          <w:rFonts w:ascii="Cambria Math" w:hAnsi="Cambria Math"/>
                          <w:i/>
                        </w:rPr>
                      </m:ctrlPr>
                    </m:sSubPr>
                    <m:e>
                      <m:r>
                        <w:rPr>
                          <w:rFonts w:ascii="Cambria Math" w:hAnsi="Cambria Math"/>
                        </w:rPr>
                        <m:t>μ</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j</m:t>
                      </m:r>
                    </m:sub>
                  </m:sSub>
                  <m:r>
                    <w:rPr>
                      <w:rFonts w:ascii="Cambria Math" w:hAnsi="Cambria Math"/>
                    </w:rPr>
                    <m:t>)</m:t>
                  </m:r>
                </m:e>
              </m:func>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1≤k≤K</m:t>
                      </m:r>
                    </m:lim>
                  </m:limLow>
                </m:fName>
                <m:e>
                  <m:f>
                    <m:fPr>
                      <m:ctrlPr>
                        <w:rPr>
                          <w:rFonts w:ascii="Cambria Math" w:hAnsi="Cambria Math"/>
                          <w:i/>
                        </w:rPr>
                      </m:ctrlPr>
                    </m:fPr>
                    <m:num>
                      <m:r>
                        <w:rPr>
                          <w:rFonts w:ascii="Cambria Math" w:hAnsi="Cambria Math"/>
                        </w:rPr>
                        <m:t>2*</m:t>
                      </m:r>
                      <m:nary>
                        <m:naryPr>
                          <m:chr m:val="∑"/>
                          <m:limLoc m:val="undOvr"/>
                          <m:supHide m:val="1"/>
                          <m:ctrlPr>
                            <w:rPr>
                              <w:rFonts w:ascii="Cambria Math" w:hAnsi="Cambria Math"/>
                              <w:i/>
                            </w:rPr>
                          </m:ctrlPr>
                        </m:naryPr>
                        <m: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k</m:t>
                              </m:r>
                            </m:sub>
                          </m:sSub>
                        </m:sub>
                        <m:sup/>
                        <m:e>
                          <m:sSup>
                            <m:sSupPr>
                              <m:ctrlPr>
                                <w:rPr>
                                  <w:rFonts w:ascii="Cambria Math" w:hAnsi="Cambria Math"/>
                                  <w:i/>
                                </w:rPr>
                              </m:ctrlPr>
                            </m:sSupPr>
                            <m:e>
                              <m:r>
                                <w:rPr>
                                  <w:rFonts w:ascii="Cambria Math" w:hAnsi="Cambria Math"/>
                                </w:rPr>
                                <m:t xml:space="preserve">d(x, </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e>
                            <m:sup>
                              <m:f>
                                <m:fPr>
                                  <m:ctrlPr>
                                    <w:rPr>
                                      <w:rFonts w:ascii="Cambria Math" w:hAnsi="Cambria Math"/>
                                      <w:i/>
                                    </w:rPr>
                                  </m:ctrlPr>
                                </m:fPr>
                                <m:num>
                                  <m:r>
                                    <w:rPr>
                                      <w:rFonts w:ascii="Cambria Math" w:hAnsi="Cambria Math"/>
                                    </w:rPr>
                                    <m:t>1</m:t>
                                  </m:r>
                                </m:num>
                                <m:den>
                                  <m:r>
                                    <w:rPr>
                                      <w:rFonts w:ascii="Cambria Math" w:hAnsi="Cambria Math"/>
                                    </w:rPr>
                                    <m:t>2</m:t>
                                  </m:r>
                                </m:den>
                              </m:f>
                            </m:sup>
                          </m:sSup>
                        </m:e>
                      </m:nary>
                    </m:num>
                    <m:den>
                      <m:sSub>
                        <m:sSubPr>
                          <m:ctrlPr>
                            <w:rPr>
                              <w:rFonts w:ascii="Cambria Math" w:hAnsi="Cambria Math"/>
                              <w:i/>
                            </w:rPr>
                          </m:ctrlPr>
                        </m:sSubPr>
                        <m:e>
                          <m:r>
                            <w:rPr>
                              <w:rFonts w:ascii="Cambria Math" w:hAnsi="Cambria Math"/>
                            </w:rPr>
                            <m:t>n</m:t>
                          </m:r>
                        </m:e>
                        <m:sub>
                          <m:r>
                            <w:rPr>
                              <w:rFonts w:ascii="Cambria Math" w:hAnsi="Cambria Math"/>
                            </w:rPr>
                            <m:t>k</m:t>
                          </m:r>
                        </m:sub>
                      </m:sSub>
                    </m:den>
                  </m:f>
                </m:e>
              </m:func>
            </m:den>
          </m:f>
        </m:oMath>
      </m:oMathPara>
    </w:p>
    <w:p w14:paraId="7C25B1E0" w14:textId="77777777" w:rsidR="001A01FB" w:rsidRDefault="001A01FB" w:rsidP="001A01FB"/>
    <w:p w14:paraId="1C34D386" w14:textId="77777777" w:rsidR="00170B9F" w:rsidRPr="00EC7C00" w:rsidRDefault="00170B9F" w:rsidP="00170B9F">
      <w:r w:rsidRPr="00EC7C00">
        <w:t xml:space="preserve">where </w:t>
      </w:r>
      <w:r w:rsidRPr="00EC7C00">
        <w:rPr>
          <w:i/>
          <w:iCs/>
        </w:rPr>
        <w:t>N</w:t>
      </w:r>
      <w:r w:rsidRPr="00EC7C00">
        <w:t xml:space="preserve"> is the number of data points, </w:t>
      </w:r>
      <w:r w:rsidRPr="00EC7C00">
        <w:rPr>
          <w:i/>
          <w:iCs/>
        </w:rPr>
        <w:t xml:space="preserve">d(i,j) </w:t>
      </w:r>
      <w:r w:rsidRPr="00EC7C00">
        <w:t xml:space="preserve">is the Euclidean distance between data points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EC7C00">
        <w:t xml:space="preserve"> and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EC7C00">
        <w:t xml:space="preserve">, and </w:t>
      </w:r>
      <w:r w:rsidRPr="00EC7C00">
        <w:rPr>
          <w:i/>
          <w:iCs/>
        </w:rPr>
        <w:t>max{d(i,k), k!=j}</w:t>
      </w:r>
      <w:r w:rsidRPr="00EC7C00">
        <w:t xml:space="preserve"> is the maximum distance between data point </w:t>
      </w:r>
      <w:r w:rsidRPr="00EC7C00">
        <w:rPr>
          <w:i/>
          <w:iCs/>
        </w:rPr>
        <w:t>i</w:t>
      </w:r>
      <w:r w:rsidRPr="00EC7C00">
        <w:t xml:space="preserve"> and any other data point in a different cluster.</w:t>
      </w:r>
    </w:p>
    <w:p w14:paraId="57BD8219" w14:textId="77777777" w:rsidR="00170B9F" w:rsidRDefault="00170B9F" w:rsidP="001A01FB"/>
    <w:p w14:paraId="7B9E8FF0" w14:textId="2821C5A5" w:rsidR="00B37FA2" w:rsidRDefault="001A01FB" w:rsidP="001A01FB">
      <w:r>
        <w:t xml:space="preserve">Generalized Dunn’s </w:t>
      </w:r>
      <w:r w:rsidR="0068692A">
        <w:t>i</w:t>
      </w:r>
      <w:r w:rsidR="0068692A" w:rsidRPr="00EC3E53">
        <w:t xml:space="preserve">ndex </w:t>
      </w:r>
      <w:r>
        <w:t xml:space="preserve">53 (GD53) </w:t>
      </w:r>
      <w:r>
        <w:fldChar w:fldCharType="begin"/>
      </w:r>
      <w:r w:rsidR="000B2032">
        <w:instrText xml:space="preserve"> ADDIN ZOTERO_ITEM CSL_CITATION {"citationID":"IAs4Tvy0","properties":{"formattedCitation":"(53,54)","plainCitation":"(53,54)","noteIndex":0},"citationItems":[{"id":1720,"uris":["http://zotero.org/users/8619560/items/KJ857ZCY"],"itemData":{"id":1720,"type":"article-journal","abstract":"We review two clustering algorithms (hard c-means and single linkage) and three indexes of crisp cluster validity (Hubert's statistics, the Davies-Bouldin index, and Dunn's index). We illustrate two deficiencies of Dunn's index which make it overly sensitive to noisy clusters and propose several generalizations of it that are not as brittle to outliers in the clusters. Our numerical examples show that the standard measure of interset distance (the minimum distance between points in a pair of sets) is the worst (least reliable) measure upon which to base cluster validation indexes when the clusters are expected to form volumetric clouds. Experimental results also suggest that intercluster separation plays a more important role in cluster validation than cluster diameter. Our simulations show that while Dunn's original index has operational flaws, the concept it embodies provides a rich paradigm for validation of partitions that have cloud-like clusters. Five of our generalized Dunn's indexes provide the best validation results for the simulations presented.","container-title":"IEEE Transactions on Systems, Man, and Cybernetics, Part B (Cybernetics)","DOI":"10.1109/3477.678624","ISSN":"1941-0492","issue":"3","page":"301-315","source":"IEEE Xplore","title":"Some new indexes of cluster validity","volume":"28","author":[{"family":"Bezdek","given":"J.C."},{"family":"Pal","given":"N.R."}],"issued":{"date-parts":[["1998",6]]}}},{"id":1719,"uris":["http://zotero.org/users/8619560/items/I9874D3I"],"itemData":{"id":1719,"type":"article-journal","container-title":"Journal of Cybernetics","DOI":"10.1080/01969727308546046","ISSN":"0022-0280","issue":"3","note":"publisher: Taylor &amp; Francis","page":"32-57","source":"tandfonline.com (Atypon)","title":"A Fuzzy Relative of the ISODATA Process and Its Use in Detecting Compact Well-Separated Clusters","volume":"3","author":[{"family":"Dunn","given":"J. C."}],"issued":{"date-parts":[["1973",1]]}}}],"schema":"https://github.com/citation-style-language/schema/raw/master/csl-citation.json"} </w:instrText>
      </w:r>
      <w:r>
        <w:fldChar w:fldCharType="separate"/>
      </w:r>
      <w:r w:rsidR="000B2032" w:rsidRPr="000B2032">
        <w:t>(53,54)</w:t>
      </w:r>
      <w:r>
        <w:fldChar w:fldCharType="end"/>
      </w:r>
      <w:r w:rsidR="00B37FA2" w:rsidRPr="00B37FA2">
        <w:rPr>
          <w:b/>
          <w:bCs/>
        </w:rPr>
        <w:t xml:space="preserve"> </w:t>
      </w:r>
      <w:r w:rsidR="00B37FA2" w:rsidRPr="00B37FA2">
        <w:t>is similar in spirit but replaces the centre-to-centre separation with a size-weighted average half-power distance between two clusters.</w:t>
      </w:r>
      <w:r w:rsidR="00B37FA2">
        <w:t xml:space="preserve"> </w:t>
      </w:r>
      <w:r w:rsidR="00B37FA2" w:rsidRPr="00B37FA2">
        <w:t>As with GD43, higher GD53 values indicate better clustering. GD53 can be more robust than GD43 for non-spherical or differently sized clusters because it uses per-cluster half-power averages in the numerator rather than raw centre distances</w:t>
      </w:r>
      <w:r w:rsidR="00B37FA2">
        <w:t>:</w:t>
      </w:r>
    </w:p>
    <w:p w14:paraId="52E9BCF8" w14:textId="43024962" w:rsidR="00B37FA2" w:rsidRDefault="00B37FA2" w:rsidP="001A01FB">
      <m:oMathPara>
        <m:oMath>
          <m:r>
            <w:rPr>
              <w:rFonts w:ascii="Cambria Math" w:hAnsi="Cambria Math"/>
            </w:rPr>
            <m:t xml:space="preserve">GD53=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1≤i&lt;j≤K</m:t>
                      </m:r>
                    </m:lim>
                  </m:limLow>
                </m:fName>
                <m:e>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i</m:t>
                              </m:r>
                            </m:sub>
                          </m:sSub>
                        </m:sub>
                        <m:sup/>
                        <m:e>
                          <m:sSup>
                            <m:sSupPr>
                              <m:ctrlPr>
                                <w:rPr>
                                  <w:rFonts w:ascii="Cambria Math" w:hAnsi="Cambria Math"/>
                                  <w:i/>
                                </w:rPr>
                              </m:ctrlPr>
                            </m:sSupPr>
                            <m:e>
                              <m:r>
                                <w:rPr>
                                  <w:rFonts w:ascii="Cambria Math" w:hAnsi="Cambria Math"/>
                                </w:rPr>
                                <m:t>d(x-</m:t>
                              </m:r>
                              <m:sSub>
                                <m:sSubPr>
                                  <m:ctrlPr>
                                    <w:rPr>
                                      <w:rFonts w:ascii="Cambria Math" w:hAnsi="Cambria Math"/>
                                      <w:i/>
                                    </w:rPr>
                                  </m:ctrlPr>
                                </m:sSubPr>
                                <m:e>
                                  <m:r>
                                    <w:rPr>
                                      <w:rFonts w:ascii="Cambria Math" w:hAnsi="Cambria Math"/>
                                    </w:rPr>
                                    <m:t>μ</m:t>
                                  </m:r>
                                </m:e>
                                <m:sub>
                                  <m:r>
                                    <w:rPr>
                                      <w:rFonts w:ascii="Cambria Math" w:hAnsi="Cambria Math"/>
                                    </w:rPr>
                                    <m:t>i</m:t>
                                  </m:r>
                                </m:sub>
                              </m:sSub>
                              <m:r>
                                <w:rPr>
                                  <w:rFonts w:ascii="Cambria Math" w:hAnsi="Cambria Math"/>
                                </w:rPr>
                                <m:t>)</m:t>
                              </m:r>
                            </m:e>
                            <m:sup>
                              <m:f>
                                <m:fPr>
                                  <m:ctrlPr>
                                    <w:rPr>
                                      <w:rFonts w:ascii="Cambria Math" w:hAnsi="Cambria Math"/>
                                      <w:i/>
                                    </w:rPr>
                                  </m:ctrlPr>
                                </m:fPr>
                                <m:num>
                                  <m:r>
                                    <w:rPr>
                                      <w:rFonts w:ascii="Cambria Math" w:hAnsi="Cambria Math"/>
                                    </w:rPr>
                                    <m:t>1</m:t>
                                  </m:r>
                                </m:num>
                                <m:den>
                                  <m:r>
                                    <w:rPr>
                                      <w:rFonts w:ascii="Cambria Math" w:hAnsi="Cambria Math"/>
                                    </w:rPr>
                                    <m:t>2</m:t>
                                  </m:r>
                                </m:den>
                              </m:f>
                            </m:sup>
                          </m:sSup>
                        </m:e>
                      </m:nary>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j</m:t>
                              </m:r>
                            </m:sub>
                          </m:sSub>
                        </m:sub>
                        <m:sup/>
                        <m:e>
                          <m:sSup>
                            <m:sSupPr>
                              <m:ctrlPr>
                                <w:rPr>
                                  <w:rFonts w:ascii="Cambria Math" w:hAnsi="Cambria Math"/>
                                  <w:i/>
                                </w:rPr>
                              </m:ctrlPr>
                            </m:sSupPr>
                            <m:e>
                              <m:r>
                                <w:rPr>
                                  <w:rFonts w:ascii="Cambria Math" w:hAnsi="Cambria Math"/>
                                </w:rPr>
                                <m:t>d(x-</m:t>
                              </m:r>
                              <m:sSub>
                                <m:sSubPr>
                                  <m:ctrlPr>
                                    <w:rPr>
                                      <w:rFonts w:ascii="Cambria Math" w:hAnsi="Cambria Math"/>
                                      <w:i/>
                                    </w:rPr>
                                  </m:ctrlPr>
                                </m:sSubPr>
                                <m:e>
                                  <m:r>
                                    <w:rPr>
                                      <w:rFonts w:ascii="Cambria Math" w:hAnsi="Cambria Math"/>
                                    </w:rPr>
                                    <m:t>μ</m:t>
                                  </m:r>
                                </m:e>
                                <m:sub>
                                  <m:r>
                                    <w:rPr>
                                      <w:rFonts w:ascii="Cambria Math" w:hAnsi="Cambria Math"/>
                                    </w:rPr>
                                    <m:t>j</m:t>
                                  </m:r>
                                </m:sub>
                              </m:sSub>
                              <m:r>
                                <w:rPr>
                                  <w:rFonts w:ascii="Cambria Math" w:hAnsi="Cambria Math"/>
                                </w:rPr>
                                <m:t>)</m:t>
                              </m:r>
                            </m:e>
                            <m:sup>
                              <m:f>
                                <m:fPr>
                                  <m:ctrlPr>
                                    <w:rPr>
                                      <w:rFonts w:ascii="Cambria Math" w:hAnsi="Cambria Math"/>
                                      <w:i/>
                                    </w:rPr>
                                  </m:ctrlPr>
                                </m:fPr>
                                <m:num>
                                  <m:r>
                                    <w:rPr>
                                      <w:rFonts w:ascii="Cambria Math" w:hAnsi="Cambria Math"/>
                                    </w:rPr>
                                    <m:t>1</m:t>
                                  </m:r>
                                </m:num>
                                <m:den>
                                  <m:r>
                                    <w:rPr>
                                      <w:rFonts w:ascii="Cambria Math" w:hAnsi="Cambria Math"/>
                                    </w:rPr>
                                    <m:t>2</m:t>
                                  </m:r>
                                </m:den>
                              </m:f>
                            </m:sup>
                          </m:sSup>
                        </m:e>
                      </m:nary>
                    </m:num>
                    <m:den>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den>
                  </m:f>
                </m:e>
              </m:func>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1≤k≤K</m:t>
                      </m:r>
                    </m:lim>
                  </m:limLow>
                </m:fName>
                <m:e>
                  <m:f>
                    <m:fPr>
                      <m:ctrlPr>
                        <w:rPr>
                          <w:rFonts w:ascii="Cambria Math" w:hAnsi="Cambria Math"/>
                          <w:i/>
                        </w:rPr>
                      </m:ctrlPr>
                    </m:fPr>
                    <m:num>
                      <m:r>
                        <w:rPr>
                          <w:rFonts w:ascii="Cambria Math" w:hAnsi="Cambria Math"/>
                        </w:rPr>
                        <m:t>2*</m:t>
                      </m:r>
                      <m:nary>
                        <m:naryPr>
                          <m:chr m:val="∑"/>
                          <m:limLoc m:val="undOvr"/>
                          <m:supHide m:val="1"/>
                          <m:ctrlPr>
                            <w:rPr>
                              <w:rFonts w:ascii="Cambria Math" w:hAnsi="Cambria Math"/>
                              <w:i/>
                            </w:rPr>
                          </m:ctrlPr>
                        </m:naryPr>
                        <m: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k</m:t>
                              </m:r>
                            </m:sub>
                          </m:sSub>
                        </m:sub>
                        <m:sup/>
                        <m:e>
                          <m:sSup>
                            <m:sSupPr>
                              <m:ctrlPr>
                                <w:rPr>
                                  <w:rFonts w:ascii="Cambria Math" w:hAnsi="Cambria Math"/>
                                  <w:i/>
                                </w:rPr>
                              </m:ctrlPr>
                            </m:sSupPr>
                            <m:e>
                              <m:r>
                                <w:rPr>
                                  <w:rFonts w:ascii="Cambria Math" w:hAnsi="Cambria Math"/>
                                </w:rPr>
                                <m:t>d(x-</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e>
                            <m:sup>
                              <m:f>
                                <m:fPr>
                                  <m:ctrlPr>
                                    <w:rPr>
                                      <w:rFonts w:ascii="Cambria Math" w:hAnsi="Cambria Math"/>
                                      <w:i/>
                                    </w:rPr>
                                  </m:ctrlPr>
                                </m:fPr>
                                <m:num>
                                  <m:r>
                                    <w:rPr>
                                      <w:rFonts w:ascii="Cambria Math" w:hAnsi="Cambria Math"/>
                                    </w:rPr>
                                    <m:t>1</m:t>
                                  </m:r>
                                </m:num>
                                <m:den>
                                  <m:r>
                                    <w:rPr>
                                      <w:rFonts w:ascii="Cambria Math" w:hAnsi="Cambria Math"/>
                                    </w:rPr>
                                    <m:t>2</m:t>
                                  </m:r>
                                </m:den>
                              </m:f>
                            </m:sup>
                          </m:sSup>
                        </m:e>
                      </m:nary>
                    </m:num>
                    <m:den>
                      <m:sSub>
                        <m:sSubPr>
                          <m:ctrlPr>
                            <w:rPr>
                              <w:rFonts w:ascii="Cambria Math" w:hAnsi="Cambria Math"/>
                              <w:i/>
                            </w:rPr>
                          </m:ctrlPr>
                        </m:sSubPr>
                        <m:e>
                          <m:r>
                            <w:rPr>
                              <w:rFonts w:ascii="Cambria Math" w:hAnsi="Cambria Math"/>
                            </w:rPr>
                            <m:t>n</m:t>
                          </m:r>
                        </m:e>
                        <m:sub>
                          <m:r>
                            <w:rPr>
                              <w:rFonts w:ascii="Cambria Math" w:hAnsi="Cambria Math"/>
                            </w:rPr>
                            <m:t>k</m:t>
                          </m:r>
                        </m:sub>
                      </m:sSub>
                    </m:den>
                  </m:f>
                </m:e>
              </m:func>
            </m:den>
          </m:f>
        </m:oMath>
      </m:oMathPara>
    </w:p>
    <w:p w14:paraId="424E54B3" w14:textId="77777777" w:rsidR="001A01FB" w:rsidRDefault="001A01FB" w:rsidP="001A01FB"/>
    <w:p w14:paraId="772F42C9" w14:textId="77777777" w:rsidR="00E25B5C" w:rsidRDefault="00E25B5C" w:rsidP="001A01FB"/>
    <w:p w14:paraId="28722B51" w14:textId="050FA6AA" w:rsidR="00C827CB" w:rsidRPr="00C827CB" w:rsidRDefault="001A01FB" w:rsidP="00C827CB">
      <w:r>
        <w:t xml:space="preserve">Partition Separation (PS) </w:t>
      </w:r>
      <w:r>
        <w:fldChar w:fldCharType="begin"/>
      </w:r>
      <w:r w:rsidR="000B2032">
        <w:instrText xml:space="preserve"> ADDIN ZOTERO_ITEM CSL_CITATION {"citationID":"3YVyS48V","properties":{"formattedCitation":"(55)","plainCitation":"(55)","noteIndex":0},"citationItems":[{"id":1722,"uris":["http://zotero.org/users/8619560/items/IA7KCCYQ"],"itemData":{"id":1722,"type":"paper-conference","abstract":"This paper presents a new validity index for fuzzy clustering called a partition separation (PS) index. It uses the factors of a normalized partition coefficient and an exponential separation measure. According to the numerical comparisons with the other five cluster-validity indexes, the proposed PS index shows its high ability to produce a valid clustering of the data set.","container-title":"10th IEEE International Conference on Fuzzy Systems. (Cat. No.01CH37297)","DOI":"10.1109/FUZZ.2001.1007254","event-title":"10th IEEE International Conference on Fuzzy Systems. (Cat. No.01CH37297)","page":"89-92 vol.1","source":"IEEE Xplore","title":"A new validity index for fuzzy clustering","URL":"https://ieeexplore.ieee.org/document/1007254","volume":"1","author":[{"family":"Yang","given":"Miin-Shen"},{"family":"Wu","given":"Kuo-Lung"}],"accessed":{"date-parts":[["2025",11,4]]},"issued":{"date-parts":[["2001",12]]}}}],"schema":"https://github.com/citation-style-language/schema/raw/master/csl-citation.json"} </w:instrText>
      </w:r>
      <w:r>
        <w:fldChar w:fldCharType="separate"/>
      </w:r>
      <w:r w:rsidR="000B2032" w:rsidRPr="000B2032">
        <w:t>(55)</w:t>
      </w:r>
      <w:r>
        <w:fldChar w:fldCharType="end"/>
      </w:r>
      <w:r w:rsidR="000572AD">
        <w:t xml:space="preserve"> </w:t>
      </w:r>
      <w:r w:rsidR="000572AD" w:rsidRPr="000572AD">
        <w:t>comprises a measure of separation between prototypes</w:t>
      </w:r>
      <w:r w:rsidR="00F87258">
        <w:t xml:space="preserve"> / </w:t>
      </w:r>
      <w:r w:rsidR="00F87258" w:rsidRPr="000572AD">
        <w:t>centroids</w:t>
      </w:r>
      <w:r w:rsidR="000572AD" w:rsidRPr="000572AD">
        <w:t>. Larger values of PS indicate better clustering solutions (maximization).</w:t>
      </w:r>
      <w:r w:rsidR="00C827CB">
        <w:t xml:space="preserve"> PS is</w:t>
      </w:r>
      <w:r w:rsidR="00C827CB" w:rsidRPr="00C827CB">
        <w:rPr>
          <w:lang w:eastAsia="en-US"/>
        </w:rPr>
        <w:t xml:space="preserve"> </w:t>
      </w:r>
      <w:r w:rsidR="00C827CB" w:rsidRPr="00C827CB">
        <w:t>computed from prototype (centroid) separations adjusted by cluster size/balance (a prototype-distance based score, with fuzzy and hard variants). PS has no fixed interval (scale depends on data) and higher PS means prototypes are farther apart and cluster sizes more balanced. Thus, PS evaluates prototype separation (not internal compactness) and outputs higher scores for well-spaced, balanced prototype partitions.</w:t>
      </w:r>
    </w:p>
    <w:p w14:paraId="521438BC" w14:textId="3EF493CC" w:rsidR="001A01FB" w:rsidRDefault="001A01FB" w:rsidP="001A01FB"/>
    <w:p w14:paraId="5DE01333" w14:textId="5A0E9D8D" w:rsidR="000572AD" w:rsidRDefault="000572AD" w:rsidP="001A01FB">
      <m:oMathPara>
        <m:oMath>
          <m:r>
            <w:rPr>
              <w:rFonts w:ascii="Cambria Math" w:hAnsi="Cambria Math"/>
            </w:rPr>
            <m:t xml:space="preserve">PS= </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k</m:t>
                      </m:r>
                    </m:sub>
                  </m:sSub>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k∈K</m:t>
                          </m:r>
                        </m:lim>
                      </m:limLow>
                    </m:fName>
                    <m:e>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k</m:t>
                              </m:r>
                            </m:sub>
                          </m:sSub>
                        </m:e>
                      </m:d>
                    </m:e>
                  </m:func>
                </m:den>
              </m:f>
              <m:r>
                <w:rPr>
                  <w:rFonts w:ascii="Cambria Math" w:hAnsi="Cambria Math"/>
                </w:rPr>
                <m:t>-</m:t>
              </m:r>
              <m:r>
                <m:rPr>
                  <m:sty m:val="p"/>
                </m:rPr>
                <w:rPr>
                  <w:rFonts w:ascii="Cambria Math" w:hAnsi="Cambria Math"/>
                </w:rPr>
                <m:t>exp⁡</m:t>
              </m:r>
              <m:r>
                <w:rPr>
                  <w:rFonts w:ascii="Cambria Math" w:hAnsi="Cambria Math"/>
                </w:rPr>
                <m:t>[</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1≤i&lt;j≤K</m:t>
                          </m:r>
                        </m:lim>
                      </m:limLow>
                    </m:fName>
                    <m:e>
                      <m:sSup>
                        <m:sSupPr>
                          <m:ctrlPr>
                            <w:rPr>
                              <w:rFonts w:ascii="Cambria Math" w:hAnsi="Cambria Math"/>
                              <w:i/>
                            </w:rPr>
                          </m:ctrlPr>
                        </m:sSupPr>
                        <m:e>
                          <m:r>
                            <w:rPr>
                              <w:rFonts w:ascii="Cambria Math" w:hAnsi="Cambria Math"/>
                            </w:rPr>
                            <m:t>d(</m:t>
                          </m:r>
                          <m:sSub>
                            <m:sSubPr>
                              <m:ctrlPr>
                                <w:rPr>
                                  <w:rFonts w:ascii="Cambria Math" w:hAnsi="Cambria Math"/>
                                  <w:i/>
                                </w:rPr>
                              </m:ctrlPr>
                            </m:sSubPr>
                            <m:e>
                              <m:r>
                                <w:rPr>
                                  <w:rFonts w:ascii="Cambria Math" w:hAnsi="Cambria Math"/>
                                </w:rPr>
                                <m:t>μ</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j</m:t>
                              </m:r>
                            </m:sub>
                          </m:sSub>
                          <m:r>
                            <w:rPr>
                              <w:rFonts w:ascii="Cambria Math" w:hAnsi="Cambria Math"/>
                            </w:rPr>
                            <m:t>)</m:t>
                          </m:r>
                        </m:e>
                        <m:sup>
                          <m:r>
                            <w:rPr>
                              <w:rFonts w:ascii="Cambria Math" w:hAnsi="Cambria Math"/>
                            </w:rPr>
                            <m:t>2</m:t>
                          </m:r>
                        </m:sup>
                      </m:sSup>
                    </m:e>
                  </m:func>
                </m:num>
                <m:den>
                  <m:f>
                    <m:fPr>
                      <m:ctrlPr>
                        <w:rPr>
                          <w:rFonts w:ascii="Cambria Math" w:hAnsi="Cambria Math"/>
                          <w:i/>
                        </w:rPr>
                      </m:ctrlPr>
                    </m:fPr>
                    <m:num>
                      <m:r>
                        <w:rPr>
                          <w:rFonts w:ascii="Cambria Math" w:hAnsi="Cambria Math"/>
                        </w:rPr>
                        <m:t>1</m:t>
                      </m:r>
                    </m:num>
                    <m:den>
                      <m:r>
                        <w:rPr>
                          <w:rFonts w:ascii="Cambria Math" w:hAnsi="Cambria Math"/>
                        </w:rPr>
                        <m:t>K</m:t>
                      </m:r>
                    </m:den>
                  </m:f>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p>
                        <m:sSupPr>
                          <m:ctrlPr>
                            <w:rPr>
                              <w:rFonts w:ascii="Cambria Math" w:hAnsi="Cambria Math"/>
                              <w:i/>
                            </w:rPr>
                          </m:ctrlPr>
                        </m:sSupPr>
                        <m:e>
                          <m:r>
                            <w:rPr>
                              <w:rFonts w:ascii="Cambria Math" w:hAnsi="Cambria Math"/>
                            </w:rPr>
                            <m:t>d(</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data</m:t>
                              </m:r>
                            </m:sub>
                          </m:sSub>
                          <m:r>
                            <w:rPr>
                              <w:rFonts w:ascii="Cambria Math" w:hAnsi="Cambria Math"/>
                            </w:rPr>
                            <m:t>)</m:t>
                          </m:r>
                        </m:e>
                        <m:sup>
                          <m:r>
                            <w:rPr>
                              <w:rFonts w:ascii="Cambria Math" w:hAnsi="Cambria Math"/>
                            </w:rPr>
                            <m:t>2</m:t>
                          </m:r>
                        </m:sup>
                      </m:sSup>
                    </m:e>
                  </m:nary>
                </m:den>
              </m:f>
              <m:r>
                <w:rPr>
                  <w:rFonts w:ascii="Cambria Math" w:hAnsi="Cambria Math"/>
                </w:rPr>
                <m:t>])</m:t>
              </m:r>
            </m:e>
          </m:nary>
        </m:oMath>
      </m:oMathPara>
    </w:p>
    <w:p w14:paraId="6CD158BD" w14:textId="77777777" w:rsidR="001A01FB" w:rsidRDefault="001A01FB" w:rsidP="001A01FB"/>
    <w:p w14:paraId="40068560" w14:textId="66DB9C46" w:rsidR="001A01FB" w:rsidRDefault="001A01FB" w:rsidP="001A01FB">
      <w:r>
        <w:t xml:space="preserve">Renyi’s representative Cross Information Potential (rCIP) </w:t>
      </w:r>
      <w:r>
        <w:fldChar w:fldCharType="begin"/>
      </w:r>
      <w:r w:rsidR="000B2032">
        <w:instrText xml:space="preserve"> ADDIN ZOTERO_ITEM CSL_CITATION {"citationID":"6WVQdc5F","properties":{"formattedCitation":"(56)","plainCitation":"(56)","noteIndex":0},"citationItems":[{"id":1725,"uris":["http://zotero.org/users/8619560/items/FCW7NLKD"],"itemData":{"id":1725,"type":"article","abstract":"Cluster analysis is used to explore structure in unlabeled data sets in a wide range of applications. An important part of cluster analysis is validating the quality of computationally obtained clusters. A large number of different internal indices have been developed for validation in the offline setting. However, this concept has not been extended to the online setting. A key challenge is to find an efficient incremental formulation of an index that can capture both cohesion and separation of the clusters over potentially infinite data streams. In this paper, we develop two online versions (with and without forgetting factors) of the Xie-Beni and Davies-Bouldin internal validity indices, and analyze their characteristics, using two streaming clustering algorithms (sk-means and online ellipsoidal clustering), and illustrate their use in monitoring evolving clusters in streaming data. We also show that incremental cluster validity indices are capable of sending a distress signal to online monitors when evolving clusters go awry. Our numerical examples indicate that the incremental Xie-Beni index with forgetting factor is superior to the other three indices tested.","DOI":"10.48550/arXiv.1801.02937","note":"arXiv:1801.02937 [stat]","number":"arXiv:1801.02937","publisher":"arXiv","source":"arXiv.org","title":"Online Cluster Validity Indices for Streaming Data","URL":"http://arxiv.org/abs/1801.02937","author":[{"family":"Moshtaghi","given":"Masud"},{"family":"Bezdek","given":"James C."},{"family":"Erfani","given":"Sarah M."},{"family":"Leckie","given":"Christopher"},{"family":"Bailey","given":"James"}],"accessed":{"date-parts":[["2025",11,4]]},"issued":{"date-parts":[["2018",1,8]]}}}],"schema":"https://github.com/citation-style-language/schema/raw/master/csl-citation.json"} </w:instrText>
      </w:r>
      <w:r>
        <w:fldChar w:fldCharType="separate"/>
      </w:r>
      <w:r w:rsidR="000B2032" w:rsidRPr="000B2032">
        <w:t>(56)</w:t>
      </w:r>
      <w:r>
        <w:fldChar w:fldCharType="end"/>
      </w:r>
      <w:r w:rsidR="006F140E">
        <w:t xml:space="preserve"> </w:t>
      </w:r>
      <w:r w:rsidR="006F140E" w:rsidRPr="006F140E">
        <w:t xml:space="preserve">represents each cluster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006F140E" w:rsidRPr="006F140E">
        <w:t xml:space="preserve">by a Gaussian centered at the cluster centroid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006F140E" w:rsidRPr="006F140E">
        <w:t xml:space="preserve">with a (regularized) sample covariance </w:t>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k</m:t>
            </m:r>
          </m:sub>
        </m:sSub>
      </m:oMath>
      <w:r w:rsidR="006F140E" w:rsidRPr="006F140E">
        <w:t xml:space="preserve">, then measures the pairwise </w:t>
      </w:r>
      <w:r w:rsidR="006F140E" w:rsidRPr="006F140E">
        <w:rPr>
          <w:i/>
          <w:iCs/>
        </w:rPr>
        <w:t>overlap</w:t>
      </w:r>
      <w:r w:rsidR="006F140E" w:rsidRPr="006F140E">
        <w:t xml:space="preserve"> of those Gaussians. rCIP aggregates the overlaps between all distinct cluster pairs: small overlap means well-separated clusters. rCIP is non-negative (0 = perfect separation) and lower values indicate better clustering. The following formulas describe its computation</w:t>
      </w:r>
      <w:r w:rsidR="00E70FD9">
        <w:t>:</w:t>
      </w:r>
    </w:p>
    <w:p w14:paraId="63F1D961" w14:textId="77777777" w:rsidR="006F140E" w:rsidRDefault="006F140E" w:rsidP="001A01FB"/>
    <w:p w14:paraId="5B4FCE45" w14:textId="7189FFF6" w:rsidR="0028375C" w:rsidRDefault="00000000" w:rsidP="001A01FB">
      <m:oMathPara>
        <m:oMath>
          <m:sSub>
            <m:sSubPr>
              <m:ctrlPr>
                <w:rPr>
                  <w:rFonts w:ascii="Cambria Math" w:hAnsi="Cambria Math"/>
                  <w:i/>
                </w:rPr>
              </m:ctrlPr>
            </m:sSubPr>
            <m:e>
              <m:r>
                <w:rPr>
                  <w:rFonts w:ascii="Cambria Math" w:hAnsi="Cambria Math"/>
                </w:rPr>
                <m:t>S</m:t>
              </m:r>
            </m:e>
            <m:sub>
              <m:r>
                <w:rPr>
                  <w:rFonts w:ascii="Cambria Math" w:hAnsi="Cambria Math"/>
                </w:rPr>
                <m:t>k</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k</m:t>
                  </m:r>
                </m:sub>
              </m:sSub>
              <m:r>
                <w:rPr>
                  <w:rFonts w:ascii="Cambria Math" w:hAnsi="Cambria Math"/>
                </w:rPr>
                <m:t>-1</m:t>
              </m:r>
            </m:den>
          </m:f>
          <m:d>
            <m:dPr>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xϵ</m:t>
                  </m:r>
                  <m:sSub>
                    <m:sSubPr>
                      <m:ctrlPr>
                        <w:rPr>
                          <w:rFonts w:ascii="Cambria Math" w:hAnsi="Cambria Math"/>
                          <w:i/>
                        </w:rPr>
                      </m:ctrlPr>
                    </m:sSubPr>
                    <m:e>
                      <m:r>
                        <w:rPr>
                          <w:rFonts w:ascii="Cambria Math" w:hAnsi="Cambria Math"/>
                        </w:rPr>
                        <m:t>C</m:t>
                      </m:r>
                    </m:e>
                    <m:sub>
                      <m:r>
                        <w:rPr>
                          <w:rFonts w:ascii="Cambria Math" w:hAnsi="Cambria Math"/>
                        </w:rPr>
                        <m:t>k</m:t>
                      </m:r>
                    </m:sub>
                  </m:sSub>
                </m:sub>
                <m:sup/>
                <m:e>
                  <m:r>
                    <w:rPr>
                      <w:rFonts w:ascii="Cambria Math" w:hAnsi="Cambria Math"/>
                    </w:rPr>
                    <m:t>x</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k</m:t>
                      </m:r>
                    </m:sub>
                  </m:sSub>
                  <m:sSub>
                    <m:sSubPr>
                      <m:ctrlPr>
                        <w:rPr>
                          <w:rFonts w:ascii="Cambria Math" w:hAnsi="Cambria Math"/>
                          <w:i/>
                        </w:rPr>
                      </m:ctrlPr>
                    </m:sSubPr>
                    <m:e>
                      <m:r>
                        <w:rPr>
                          <w:rFonts w:ascii="Cambria Math" w:hAnsi="Cambria Math"/>
                        </w:rPr>
                        <m:t>μ</m:t>
                      </m:r>
                    </m:e>
                    <m:sub>
                      <m:r>
                        <w:rPr>
                          <w:rFonts w:ascii="Cambria Math" w:hAnsi="Cambria Math"/>
                        </w:rPr>
                        <m:t>k</m:t>
                      </m:r>
                    </m:sub>
                  </m:sSub>
                  <m:sSubSup>
                    <m:sSubSupPr>
                      <m:ctrlPr>
                        <w:rPr>
                          <w:rFonts w:ascii="Cambria Math" w:hAnsi="Cambria Math"/>
                          <w:i/>
                        </w:rPr>
                      </m:ctrlPr>
                    </m:sSubSupPr>
                    <m:e>
                      <m:r>
                        <w:rPr>
                          <w:rFonts w:ascii="Cambria Math" w:hAnsi="Cambria Math"/>
                        </w:rPr>
                        <m:t>μ</m:t>
                      </m:r>
                    </m:e>
                    <m:sub>
                      <m:r>
                        <w:rPr>
                          <w:rFonts w:ascii="Cambria Math" w:hAnsi="Cambria Math"/>
                        </w:rPr>
                        <m:t>k</m:t>
                      </m:r>
                    </m:sub>
                    <m:sup>
                      <m:r>
                        <w:rPr>
                          <w:rFonts w:ascii="Cambria Math" w:hAnsi="Cambria Math"/>
                        </w:rPr>
                        <m:t>T</m:t>
                      </m:r>
                    </m:sup>
                  </m:sSubSup>
                </m:e>
              </m:nary>
            </m:e>
          </m:d>
          <m:r>
            <w:rPr>
              <w:rFonts w:ascii="Cambria Math" w:hAnsi="Cambria Math"/>
            </w:rPr>
            <m:t>+ε</m:t>
          </m:r>
        </m:oMath>
      </m:oMathPara>
    </w:p>
    <w:p w14:paraId="5B7AB37D" w14:textId="5A4ABF0D" w:rsidR="00220520" w:rsidRDefault="00220520" w:rsidP="001A01FB">
      <m:oMathPara>
        <m:oMath>
          <m:r>
            <w:rPr>
              <w:rFonts w:ascii="Cambria Math" w:hAnsi="Cambria Math"/>
            </w:rPr>
            <m:t>rCIP=</m:t>
          </m:r>
          <m:nary>
            <m:naryPr>
              <m:chr m:val="∑"/>
              <m:limLoc m:val="undOvr"/>
              <m:supHide m:val="1"/>
              <m:ctrlPr>
                <w:rPr>
                  <w:rFonts w:ascii="Cambria Math" w:hAnsi="Cambria Math"/>
                  <w:i/>
                </w:rPr>
              </m:ctrlPr>
            </m:naryPr>
            <m:sub>
              <m:r>
                <w:rPr>
                  <w:rFonts w:ascii="Cambria Math" w:hAnsi="Cambria Math"/>
                </w:rPr>
                <m:t>1≤i&lt;j≤K</m:t>
              </m:r>
            </m:sub>
            <m:sup/>
            <m:e>
              <m:sSup>
                <m:sSupPr>
                  <m:ctrlPr>
                    <w:rPr>
                      <w:rFonts w:ascii="Cambria Math" w:hAnsi="Cambria Math"/>
                      <w:i/>
                    </w:rPr>
                  </m:ctrlPr>
                </m:sSupPr>
                <m:e>
                  <m:d>
                    <m:dPr>
                      <m:ctrlPr>
                        <w:rPr>
                          <w:rFonts w:ascii="Cambria Math" w:hAnsi="Cambria Math"/>
                          <w:i/>
                        </w:rPr>
                      </m:ctrlPr>
                    </m:dPr>
                    <m:e>
                      <m:r>
                        <w:rPr>
                          <w:rFonts w:ascii="Cambria Math" w:hAnsi="Cambria Math"/>
                        </w:rPr>
                        <m:t>2π</m:t>
                      </m:r>
                    </m:e>
                  </m:d>
                </m:e>
                <m:sup>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2</m:t>
                      </m:r>
                    </m:den>
                  </m:f>
                </m:sup>
              </m:sSup>
            </m:e>
          </m:nary>
          <m:sSup>
            <m:sSupPr>
              <m:ctrlPr>
                <w:rPr>
                  <w:rFonts w:ascii="Cambria Math" w:hAnsi="Cambria Math"/>
                  <w:i/>
                </w:rPr>
              </m:ctrlPr>
            </m:sSupPr>
            <m:e>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m:t>
                      </m:r>
                    </m:sub>
                  </m:sSub>
                </m:e>
              </m:d>
            </m:e>
            <m: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i</m:t>
                          </m:r>
                        </m:sub>
                      </m:sSub>
                      <m:r>
                        <w:rPr>
                          <w:rFonts w:ascii="Cambria Math" w:hAnsi="Cambria Math"/>
                        </w:rPr>
                        <m:t>-μj</m:t>
                      </m:r>
                    </m:e>
                  </m:d>
                </m:e>
                <m:sup>
                  <m:r>
                    <w:rPr>
                      <w:rFonts w:ascii="Cambria Math" w:hAnsi="Cambria Math"/>
                    </w:rPr>
                    <m:t>T</m:t>
                  </m:r>
                </m:sup>
              </m:sSup>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m:t>
                          </m:r>
                        </m:sub>
                      </m:sSub>
                    </m:e>
                  </m:d>
                </m:e>
                <m:sup>
                  <m:r>
                    <w:rPr>
                      <w:rFonts w:ascii="Cambria Math" w:hAnsi="Cambria Math"/>
                    </w:rPr>
                    <m:t>-1</m:t>
                  </m:r>
                </m:sup>
              </m:sSup>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j</m:t>
                      </m:r>
                    </m:sub>
                  </m:sSub>
                </m:e>
              </m:d>
            </m:sup>
          </m:sSup>
          <m:r>
            <w:rPr>
              <w:rFonts w:ascii="Cambria Math" w:hAnsi="Cambria Math"/>
            </w:rPr>
            <m:t xml:space="preserve">  </m:t>
          </m:r>
        </m:oMath>
      </m:oMathPara>
    </w:p>
    <w:p w14:paraId="3F919184" w14:textId="77777777" w:rsidR="00220520" w:rsidRDefault="00220520" w:rsidP="001A01FB"/>
    <w:p w14:paraId="55379B6D" w14:textId="57C917C8" w:rsidR="001A01FB" w:rsidRDefault="001A01FB" w:rsidP="001A01FB">
      <w:r w:rsidRPr="001A01FB">
        <w:t xml:space="preserve">WB-index (WB) </w:t>
      </w:r>
      <w:r>
        <w:rPr>
          <w:lang w:val="de-DE"/>
        </w:rPr>
        <w:fldChar w:fldCharType="begin"/>
      </w:r>
      <w:r w:rsidR="000B2032">
        <w:instrText xml:space="preserve"> ADDIN ZOTERO_ITEM CSL_CITATION {"citationID":"OfoY8OZT","properties":{"formattedCitation":"(57)","plainCitation":"(57)","noteIndex":0},"citationItems":[{"id":1723,"uris":["http://zotero.org/users/8619560/items/WUX7PP56"],"itemData":{"id":1723,"type":"paper-conference","abstract":"Different clustering algorithms achieve different results with certain data sets because most clustering algorithms are sensitive to the input parameters and the structure of data sets. The way of evaluating the result of the clustering algorithms, cluster validity, is one of the problems in cluster analysis. In this paper, we build a framework for cluster validity process, while proposing a sum-of-squares based index for purpose of cluster validity. We use the resampling method in the framework to analyze the stability of the clustering algorithm, and the certainty of the cluster validity index. For homogeneous data based on independent variables, the proposed clustering validity index is effective in comparison to some other commonly used indexes.","container-title":"Adaptive and Natural Computing Algorithms","DOI":"10.1007/978-3-642-04921-7_32","event-place":"Berlin, Heidelberg","ISBN":"978-3-642-04921-7","language":"en","page":"313-322","publisher":"Springer","publisher-place":"Berlin, Heidelberg","source":"Springer Link","title":"Sum-of-Squares Based Cluster Validity Index and Significance Analysis","author":[{"family":"Zhao","given":"Qinpei"},{"family":"Xu","given":"Mantao"},{"family":"Fränti","given":"Pasi"}],"editor":[{"family":"Kolehmainen","given":"Mikko"},{"family":"Toivanen","given":"Pekka"},{"family":"Beliczynski","given":"Bartlomiej"}],"issued":{"date-parts":[["2009"]]}}}],"schema":"https://github.com/citation-style-language/schema/raw/master/csl-citation.json"} </w:instrText>
      </w:r>
      <w:r>
        <w:rPr>
          <w:lang w:val="de-DE"/>
        </w:rPr>
        <w:fldChar w:fldCharType="separate"/>
      </w:r>
      <w:r w:rsidR="000B2032" w:rsidRPr="000B2032">
        <w:t>(57)</w:t>
      </w:r>
      <w:r>
        <w:rPr>
          <w:lang w:val="de-DE"/>
        </w:rPr>
        <w:fldChar w:fldCharType="end"/>
      </w:r>
      <w:r w:rsidR="00251124" w:rsidRPr="00251124">
        <w:t xml:space="preserve"> measures how good a clustering result is by balancing within-cluster compactness and between-cluster separation</w:t>
      </w:r>
      <w:r w:rsidR="00251124">
        <w:t xml:space="preserve">. </w:t>
      </w:r>
      <w:r w:rsidR="00251124" w:rsidRPr="00251124">
        <w:t>Lower values generally indicate better clustering quality</w:t>
      </w:r>
      <w:r w:rsidR="00251124">
        <w:t xml:space="preserve">. </w:t>
      </w:r>
      <w:r w:rsidR="00C55C7C">
        <w:t xml:space="preserve">WBI is </w:t>
      </w:r>
      <w:r w:rsidR="0095163D" w:rsidRPr="0095163D">
        <w:t>computed as a scaled ratio of total within-cluster sum-of-squares to between-cluster dispersion (within</w:t>
      </w:r>
      <w:r w:rsidR="00B12622">
        <w:t xml:space="preserve"> </w:t>
      </w:r>
      <w:r w:rsidR="0095163D" w:rsidRPr="0095163D">
        <w:t xml:space="preserve">/ between SS combination, often multiplied or divided by K). WB is positive and smaller values indicate better partitions (it typically exhibits a minimum at the appropriate number of clusters). Thus, WB rewards compact, well-separated clusters (and is commonly used to select K by finding the </w:t>
      </w:r>
      <w:r w:rsidR="00E04DA3" w:rsidRPr="0095163D">
        <w:t>minimum index</w:t>
      </w:r>
      <w:r w:rsidR="0095163D" w:rsidRPr="0095163D">
        <w:t>).</w:t>
      </w:r>
    </w:p>
    <w:p w14:paraId="7BA43614" w14:textId="038DAD9D" w:rsidR="004D236A" w:rsidRDefault="00461270" w:rsidP="001A01FB">
      <w:r>
        <w:t xml:space="preserve">WB considers average distances and not the shape or distribution of clusters, yet </w:t>
      </w:r>
      <w:r w:rsidR="004D236A">
        <w:t xml:space="preserve">WB found as one of the most robust CVIs in a recent study </w:t>
      </w:r>
      <w:r w:rsidR="004D236A">
        <w:fldChar w:fldCharType="begin"/>
      </w:r>
      <w:r w:rsidR="00B11A65">
        <w:instrText xml:space="preserve"> ADDIN ZOTERO_ITEM CSL_CITATION {"citationID":"eLpgYs4Y","properties":{"formattedCitation":"(17)","plainCitation":"(17)","noteIndex":0},"citationItems":[{"id":1738,"uris":["http://zotero.org/users/8619560/items/2H7Y95ZQ"],"itemData":{"id":1738,"type":"article-journal","abstract":"Data clustering involves identifying latent similarities within a dataset and organizing them into clusters or groups. The outcomes of various clustering algorithms differ as they are susceptible to the intrinsic characteristics of the original dataset, including noise and dimensionality. The effectiveness of such clustering procedures directly impacts the homogeneity of clusters, underscoring the significance of evaluating algorithmic outcomes. Consequently, the assessment of clustering quality presents a significant and complex endeavor. A pivotal aspect affecting clustering validation is the cluster validity metric, which aids in determining the optimal number of clusters. The main goal of this study is to comprehensively review and explain the mathematical operation of internal and external cluster validity indices, but not all, to categorize these indices and to brainstorm suggestions for future advancement of clustering validation research. In addition, we review and evaluate the performance of internal and external clustering validation indices on the most common clustering algorithms, such as the evolutionary clustering algorithm star (ECA*). Finally, we suggest a classification framework for examining the functionality of both internal and external clustering validation measures regarding their ideal values, user-friendliness, responsiveness to input data, and appropriateness across various fields. This classification aids researchers in selecting the appropriate clustering validation measure to suit their specific requirements.","container-title":"Neurocomputing","DOI":"10.1016/j.neucom.2024.128198","ISSN":"0925-2312","journalAbbreviation":"Neurocomputing","page":"128198","source":"ScienceDirect","title":"From A-to-Z review of clustering validation indices","volume":"601","author":[{"family":"Hassan","given":"Bryar A."},{"family":"Tayfor","given":"Noor Bahjat"},{"family":"Hassan","given":"Alla A."},{"family":"Ahmed","given":"Aram M."},{"family":"Rashid","given":"Tarik A."},{"family":"Abdalla","given":"Naz N."}],"issued":{"date-parts":[["2024",10,7]]}}}],"schema":"https://github.com/citation-style-language/schema/raw/master/csl-citation.json"} </w:instrText>
      </w:r>
      <w:r w:rsidR="004D236A">
        <w:fldChar w:fldCharType="separate"/>
      </w:r>
      <w:r w:rsidR="009B523F" w:rsidRPr="009B523F">
        <w:t>(17)</w:t>
      </w:r>
      <w:r w:rsidR="004D236A">
        <w:fldChar w:fldCharType="end"/>
      </w:r>
      <w:r w:rsidR="004D236A">
        <w:t>.</w:t>
      </w:r>
    </w:p>
    <w:p w14:paraId="66BAB730" w14:textId="77777777" w:rsidR="004D236A" w:rsidRPr="00251124" w:rsidRDefault="004D236A" w:rsidP="001A01FB"/>
    <w:p w14:paraId="6484B5AB" w14:textId="39D28B1D" w:rsidR="001A01FB" w:rsidRPr="001A01FB" w:rsidRDefault="00FE732B" w:rsidP="001D2C69">
      <m:oMathPara>
        <m:oMath>
          <m:r>
            <w:rPr>
              <w:rFonts w:ascii="Cambria Math" w:hAnsi="Cambria Math"/>
            </w:rPr>
            <m:t>WB=K*</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nary>
                    <m:naryPr>
                      <m:chr m:val="∑"/>
                      <m:limLoc m:val="undOvr"/>
                      <m:supHide m:val="1"/>
                      <m:ctrlPr>
                        <w:rPr>
                          <w:rFonts w:ascii="Cambria Math" w:hAnsi="Cambria Math"/>
                          <w:i/>
                        </w:rPr>
                      </m:ctrlPr>
                    </m:naryPr>
                    <m:sub>
                      <m:r>
                        <w:rPr>
                          <w:rFonts w:ascii="Cambria Math" w:hAnsi="Cambria Math"/>
                        </w:rPr>
                        <m:t>xϵ</m:t>
                      </m:r>
                      <m:sSub>
                        <m:sSubPr>
                          <m:ctrlPr>
                            <w:rPr>
                              <w:rFonts w:ascii="Cambria Math" w:hAnsi="Cambria Math"/>
                              <w:i/>
                            </w:rPr>
                          </m:ctrlPr>
                        </m:sSubPr>
                        <m:e>
                          <m:r>
                            <w:rPr>
                              <w:rFonts w:ascii="Cambria Math" w:hAnsi="Cambria Math"/>
                            </w:rPr>
                            <m:t>C</m:t>
                          </m:r>
                        </m:e>
                        <m:sub>
                          <m:r>
                            <w:rPr>
                              <w:rFonts w:ascii="Cambria Math" w:hAnsi="Cambria Math"/>
                            </w:rPr>
                            <m:t>k</m:t>
                          </m:r>
                        </m:sub>
                      </m:sSub>
                    </m:sub>
                    <m:sup/>
                    <m:e>
                      <m:sSup>
                        <m:sSupPr>
                          <m:ctrlPr>
                            <w:rPr>
                              <w:rFonts w:ascii="Cambria Math" w:hAnsi="Cambria Math"/>
                              <w:i/>
                            </w:rPr>
                          </m:ctrlPr>
                        </m:sSupPr>
                        <m:e>
                          <m:r>
                            <w:rPr>
                              <w:rFonts w:ascii="Cambria Math" w:hAnsi="Cambria Math"/>
                            </w:rPr>
                            <m:t>d(x,</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e>
                        <m:sup>
                          <m:r>
                            <w:rPr>
                              <w:rFonts w:ascii="Cambria Math" w:hAnsi="Cambria Math"/>
                            </w:rPr>
                            <m:t>2</m:t>
                          </m:r>
                        </m:sup>
                      </m:sSup>
                    </m:e>
                  </m:nary>
                </m:e>
              </m:nary>
              <m:r>
                <w:rPr>
                  <w:rFonts w:ascii="Cambria Math" w:hAnsi="Cambria Math"/>
                </w:rPr>
                <m:t xml:space="preserve"> </m:t>
              </m:r>
            </m:num>
            <m:den>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b>
                    <m:sSubPr>
                      <m:ctrlPr>
                        <w:rPr>
                          <w:rFonts w:ascii="Cambria Math" w:hAnsi="Cambria Math"/>
                          <w:i/>
                        </w:rPr>
                      </m:ctrlPr>
                    </m:sSubPr>
                    <m:e>
                      <m:r>
                        <w:rPr>
                          <w:rFonts w:ascii="Cambria Math" w:hAnsi="Cambria Math"/>
                        </w:rPr>
                        <m:t>n</m:t>
                      </m:r>
                    </m:e>
                    <m:sub>
                      <m:r>
                        <w:rPr>
                          <w:rFonts w:ascii="Cambria Math" w:hAnsi="Cambria Math"/>
                        </w:rPr>
                        <m:t>k</m:t>
                      </m:r>
                    </m:sub>
                  </m:sSub>
                  <m:r>
                    <w:rPr>
                      <w:rFonts w:ascii="Cambria Math" w:hAnsi="Cambria Math"/>
                    </w:rPr>
                    <m:t>*</m:t>
                  </m:r>
                  <m:sSup>
                    <m:sSupPr>
                      <m:ctrlPr>
                        <w:rPr>
                          <w:rFonts w:ascii="Cambria Math" w:hAnsi="Cambria Math"/>
                          <w:i/>
                        </w:rPr>
                      </m:ctrlPr>
                    </m:sSupPr>
                    <m:e>
                      <m:r>
                        <w:rPr>
                          <w:rFonts w:ascii="Cambria Math" w:hAnsi="Cambria Math"/>
                        </w:rPr>
                        <m:t>d(</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data</m:t>
                          </m:r>
                        </m:sub>
                      </m:sSub>
                      <m:r>
                        <w:rPr>
                          <w:rFonts w:ascii="Cambria Math" w:hAnsi="Cambria Math"/>
                        </w:rPr>
                        <m:t>)</m:t>
                      </m:r>
                    </m:e>
                    <m:sup>
                      <m:r>
                        <w:rPr>
                          <w:rFonts w:ascii="Cambria Math" w:hAnsi="Cambria Math"/>
                        </w:rPr>
                        <m:t>2</m:t>
                      </m:r>
                    </m:sup>
                  </m:sSup>
                </m:e>
              </m:nary>
            </m:den>
          </m:f>
        </m:oMath>
      </m:oMathPara>
    </w:p>
    <w:p w14:paraId="2E8949B1" w14:textId="77777777" w:rsidR="002163EC" w:rsidRPr="001A01FB" w:rsidRDefault="002163EC" w:rsidP="001D2C69"/>
    <w:p w14:paraId="4BF0EE0E" w14:textId="20C04AB2" w:rsidR="00237FFD" w:rsidRPr="00237FFD" w:rsidRDefault="00237FFD" w:rsidP="001D2C69">
      <w:pPr>
        <w:rPr>
          <w:b/>
          <w:bCs/>
        </w:rPr>
      </w:pPr>
      <w:r w:rsidRPr="00237FFD">
        <w:rPr>
          <w:b/>
          <w:bCs/>
        </w:rPr>
        <w:t xml:space="preserve">Permetrics library </w:t>
      </w:r>
      <w:r w:rsidRPr="00237FFD">
        <w:rPr>
          <w:b/>
          <w:bCs/>
        </w:rPr>
        <w:fldChar w:fldCharType="begin"/>
      </w:r>
      <w:r w:rsidR="000B2032">
        <w:rPr>
          <w:b/>
          <w:bCs/>
        </w:rPr>
        <w:instrText xml:space="preserve"> ADDIN ZOTERO_ITEM CSL_CITATION {"citationID":"GkvFOZDJ","properties":{"formattedCitation":"(58)","plainCitation":"(58)","noteIndex":0},"citationItems":[{"id":1714,"uris":["http://zotero.org/users/8619560/items/S2CJ7K4X"],"itemData":{"id":1714,"type":"article-journal","abstract":"Van Thieu, N., (2024). PerMetrics: A Framework of Performance Metrics for Machine Learning Models. Journal of Open Source Software, 9(95), 6143, https://doi.org/10.21105/joss.06143","container-title":"Journal of Open Source Software","DOI":"10.21105/joss.06143","ISSN":"2475-9066","issue":"95","language":"en","page":"6143","source":"joss.theoj.org","title":"PerMetrics: A Framework of Performance Metrics for Machine Learning Models","title-short":"PerMetrics","volume":"9","author":[{"family":"Thieu","given":"Nguyen Van"}],"issued":{"date-parts":[["2024",3,9]]}}}],"schema":"https://github.com/citation-style-language/schema/raw/master/csl-citation.json"} </w:instrText>
      </w:r>
      <w:r w:rsidRPr="00237FFD">
        <w:rPr>
          <w:b/>
          <w:bCs/>
        </w:rPr>
        <w:fldChar w:fldCharType="separate"/>
      </w:r>
      <w:r w:rsidR="000B2032" w:rsidRPr="000B2032">
        <w:t>(58)</w:t>
      </w:r>
      <w:r w:rsidRPr="00237FFD">
        <w:rPr>
          <w:b/>
          <w:bCs/>
        </w:rPr>
        <w:fldChar w:fldCharType="end"/>
      </w:r>
    </w:p>
    <w:p w14:paraId="08381B2E" w14:textId="10255857" w:rsidR="00237FFD" w:rsidRPr="00EC7C00" w:rsidRDefault="00237FFD" w:rsidP="006E7945">
      <w:r w:rsidRPr="00EC7C00">
        <w:t xml:space="preserve">DBCV </w:t>
      </w:r>
      <w:r w:rsidRPr="00EC7C00">
        <w:fldChar w:fldCharType="begin"/>
      </w:r>
      <w:r w:rsidR="00074BDC">
        <w:instrText xml:space="preserve"> ADDIN ZOTERO_ITEM CSL_CITATION {"citationID":"2ESiSN30","properties":{"formattedCitation":"(23)","plainCitation":"(23)","noteIndex":0},"citationItems":[{"id":1716,"uris":["http://zotero.org/users/8619560/items/EN8YPFRE"],"itemData":{"id":1716,"type":"chapter","abstract":"One of the most challenging aspects of clustering is validation, which is the objective and quantitative assessment of clustering results. A number of different relative validity criteria have been proposed for the validation of globular, clusters. Not all data, however, are composed of globular clusters. Density-based clustering algorithms seek partitions with high density areas of points (clusters, not necessarily globular) separated by low density areas, possibly containing noise objects. In these cases relative validity indices proposed for globular cluster validation may fail. In this paper we propose a relative validation index for density-based, arbitrarily shaped clusters. The index assesses clustering quality based on the relative density connection between pairs of objects. Our index is formulated on the basis of a new kernel density function, which is used to compute the density of objects and to evaluate the within- and between-cluster density connectedness of clustering results. Experiments on synthetic and real world data show the effectiveness of our approach for the evaluation and selection of clustering algorithms and their respective appropriate parameters.","collection-title":"Proceedings","container-title":"Proceedings of the 2014 SIAM International Conference on Data Mining (SDM)","note":"DOI: 10.1137/1.9781611973440.96","page":"839-847","publisher":"Society for Industrial and Applied Mathematics","source":"epubs.siam.org (Atypon)","title":"Density-Based Clustering Validation","URL":"https://epubs.siam.org/doi/10.1137/1.9781611973440.96","author":[{"family":"Moulavi","given":"Davoud"},{"family":"Jaskowiak","given":"Pablo A."},{"family":"Campello","given":"Ricardo J. G. B."},{"family":"Zimek","given":"Arthur"},{"family":"Sander","given":"Jörg"}],"accessed":{"date-parts":[["2025",11,4]]},"issued":{"date-parts":[["2014",4,28]]}}}],"schema":"https://github.com/citation-style-language/schema/raw/master/csl-citation.json"} </w:instrText>
      </w:r>
      <w:r w:rsidRPr="00EC7C00">
        <w:fldChar w:fldCharType="separate"/>
      </w:r>
      <w:r w:rsidR="00074BDC" w:rsidRPr="00074BDC">
        <w:t>(23)</w:t>
      </w:r>
      <w:r w:rsidRPr="00EC7C00">
        <w:fldChar w:fldCharType="end"/>
      </w:r>
      <w:r w:rsidRPr="00EC7C00">
        <w:t xml:space="preserve"> is </w:t>
      </w:r>
      <w:r w:rsidR="00B70830" w:rsidRPr="00EC7C00">
        <w:t xml:space="preserve">particularly designed for </w:t>
      </w:r>
      <w:r w:rsidR="008E06EF">
        <w:t xml:space="preserve">evaluating </w:t>
      </w:r>
      <w:r w:rsidR="00B70830" w:rsidRPr="00EC7C00">
        <w:t>density-based clustering algorithms such as DBSCAN</w:t>
      </w:r>
      <w:r w:rsidR="008E06EF">
        <w:t xml:space="preserve"> </w:t>
      </w:r>
      <w:r w:rsidR="008E06EF">
        <w:fldChar w:fldCharType="begin"/>
      </w:r>
      <w:r w:rsidR="000B2032">
        <w:instrText xml:space="preserve"> ADDIN ZOTERO_ITEM CSL_CITATION {"citationID":"vdQeb4VF","properties":{"formattedCitation":"(59)","plainCitation":"(59)","noteIndex":0},"citationItems":[{"id":321,"uris":["http://zotero.org/users/8619560/items/EYZ47J9H"],"itemData":{"id":321,"type":"paper-conference","abstract":"Clustering algorithms are attractive for the task of class identification in spatial databases. However, the application to large spatial databases rises the following requirements for clustering algorithms: minimal requirements of domain knowledge to determine the input parameters, discovery of clusters with arbitrary shape and good efficiency on large databases. The well-known clustering algorithms offer no solution to the combination of these requirements. In this paper, we present the new clustering algorithm DBSCAN relying on a density-based notion of clusters which is designed to discover clusters of arbitrary shape. DBSCAN requires only one input parameter and supports the user in determining an appropriate value for it. We performed an experimental evaluation of the effectiveness and efficiency of DBSCAN using synthetic data and real data of the SEQUOIA 2000 benchmark. The results of our experiments demonstrate that (1) DBSCAN is significantly more effective in discovering clusters of arbitrary shape than the well-known algorithm CLAR-ANS, and that (2) DBSCAN outperforms CLARANS by a factor of more than 100 in terms of efficiency.","collection-title":"KDD'96","container-title":"Proceedings of the Second International Conference on Knowledge Discovery and Data Mining","event-place":"Portland, Oregon","page":"226–231","publisher":"AAAI Press","publisher-place":"Portland, Oregon","source":"ACM Digital Library","title":"A density-based algorithm for discovering clusters in large spatial databases with noise","author":[{"family":"Ester","given":"Martin"},{"family":"Kriegel","given":"Hans-Peter"},{"family":"Sander","given":"Jörg"},{"family":"Xu","given":"Xiaowei"}],"accessed":{"date-parts":[["2022",8,2]]},"issued":{"date-parts":[["1996",8,2]]}}}],"schema":"https://github.com/citation-style-language/schema/raw/master/csl-citation.json"} </w:instrText>
      </w:r>
      <w:r w:rsidR="008E06EF">
        <w:fldChar w:fldCharType="separate"/>
      </w:r>
      <w:r w:rsidR="000B2032" w:rsidRPr="000B2032">
        <w:t>(59)</w:t>
      </w:r>
      <w:r w:rsidR="008E06EF">
        <w:fldChar w:fldCharType="end"/>
      </w:r>
      <w:r w:rsidR="00B70830" w:rsidRPr="00EC7C00">
        <w:t xml:space="preserve"> </w:t>
      </w:r>
      <w:r w:rsidR="00EC7C00" w:rsidRPr="00EC7C00">
        <w:t xml:space="preserve">The DBCV metric ranges from </w:t>
      </w:r>
      <w:r w:rsidR="00A1657A">
        <w:t>-1</w:t>
      </w:r>
      <w:r w:rsidR="00EC7C00" w:rsidRPr="00EC7C00">
        <w:t xml:space="preserve"> to 1, </w:t>
      </w:r>
      <w:r w:rsidR="00A1657A">
        <w:t xml:space="preserve">with values close to 1 indicating a well-separated cohesive clusters (in terms of density), </w:t>
      </w:r>
      <w:r w:rsidR="00EC7C00" w:rsidRPr="00EC7C00">
        <w:t>a value of 0 indicates a</w:t>
      </w:r>
      <w:r w:rsidR="00A1657A">
        <w:t>n ambiguous structure</w:t>
      </w:r>
      <w:r w:rsidR="00EC7C00" w:rsidRPr="00EC7C00">
        <w:t xml:space="preserve">, </w:t>
      </w:r>
      <w:r w:rsidR="00A1657A">
        <w:t>while near -1 values indicate poor cluster structures</w:t>
      </w:r>
      <w:r w:rsidR="00EC7C00" w:rsidRPr="00EC7C00">
        <w:t xml:space="preserve">. </w:t>
      </w:r>
      <w:r w:rsidRPr="00EC7C00">
        <w:t>The DBCV metric is calculated using the following formula:</w:t>
      </w:r>
    </w:p>
    <w:p w14:paraId="408905AC" w14:textId="77777777" w:rsidR="008E06EF" w:rsidRDefault="008E06EF" w:rsidP="00237FFD"/>
    <w:p w14:paraId="404A4FCD" w14:textId="6683D578" w:rsidR="008E06EF" w:rsidRDefault="008E06EF" w:rsidP="00237FFD">
      <w:r>
        <w:lastRenderedPageBreak/>
        <w:t xml:space="preserve">All-points-core-distance (APCD) of an object </w:t>
      </w:r>
      <m:oMath>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k</m:t>
            </m:r>
          </m:sub>
        </m:sSub>
      </m:oMath>
      <w:r w:rsidR="00005BEA">
        <w:t xml:space="preserve"> where KNN(x, i) is the distance between x and its i-th nearest neighbor in cluster k. </w:t>
      </w:r>
    </w:p>
    <w:p w14:paraId="5EDD6A83" w14:textId="017BBCC2" w:rsidR="008E06EF" w:rsidRPr="00F954EB" w:rsidRDefault="008E06EF" w:rsidP="00237FFD">
      <m:oMathPara>
        <m:oMath>
          <m:r>
            <w:rPr>
              <w:rFonts w:ascii="Cambria Math" w:hAnsi="Cambria Math"/>
            </w:rPr>
            <m:t>APCD</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k</m:t>
                          </m:r>
                        </m:sub>
                      </m:sSub>
                      <m:r>
                        <w:rPr>
                          <w:rFonts w:ascii="Cambria Math" w:hAnsi="Cambria Math"/>
                        </w:rPr>
                        <m:t>-1</m:t>
                      </m:r>
                    </m:den>
                  </m:f>
                  <m:r>
                    <w:rPr>
                      <w:rFonts w:ascii="Cambria Math" w:hAnsi="Cambria Math"/>
                    </w:rPr>
                    <m:t>*</m:t>
                  </m:r>
                  <m:sSup>
                    <m:sSupPr>
                      <m:ctrlPr>
                        <w:rPr>
                          <w:rFonts w:ascii="Cambria Math" w:hAnsi="Cambria Math"/>
                          <w:i/>
                        </w:rPr>
                      </m:ctrlPr>
                    </m:sSupPr>
                    <m:e>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i=2</m:t>
                              </m:r>
                            </m:e>
                            <m:e>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k</m:t>
                                  </m:r>
                                </m:sub>
                              </m:sSub>
                            </m:e>
                          </m:eqArr>
                        </m:sub>
                        <m:sup>
                          <m:sSub>
                            <m:sSubPr>
                              <m:ctrlPr>
                                <w:rPr>
                                  <w:rFonts w:ascii="Cambria Math" w:hAnsi="Cambria Math"/>
                                  <w:i/>
                                </w:rPr>
                              </m:ctrlPr>
                            </m:sSubPr>
                            <m:e>
                              <m:r>
                                <w:rPr>
                                  <w:rFonts w:ascii="Cambria Math" w:hAnsi="Cambria Math"/>
                                </w:rPr>
                                <m:t>n</m:t>
                              </m:r>
                            </m:e>
                            <m:sub>
                              <m:r>
                                <w:rPr>
                                  <w:rFonts w:ascii="Cambria Math" w:hAnsi="Cambria Math"/>
                                </w:rPr>
                                <m:t>k</m:t>
                              </m:r>
                            </m:sub>
                          </m:sSub>
                        </m:sup>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KNN(x, i)</m:t>
                                  </m:r>
                                </m:den>
                              </m:f>
                            </m:e>
                          </m:d>
                        </m:e>
                      </m:nary>
                    </m:e>
                    <m:sup>
                      <m:r>
                        <w:rPr>
                          <w:rFonts w:ascii="Cambria Math" w:hAnsi="Cambria Math"/>
                        </w:rPr>
                        <m:t>D</m:t>
                      </m:r>
                    </m:sup>
                  </m:sSup>
                </m:e>
              </m:d>
            </m:e>
            <m: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D</m:t>
                  </m:r>
                </m:den>
              </m:f>
            </m:sup>
          </m:sSup>
        </m:oMath>
      </m:oMathPara>
    </w:p>
    <w:p w14:paraId="05551802" w14:textId="59B8773D" w:rsidR="00F954EB" w:rsidRDefault="00F954EB" w:rsidP="00237FFD">
      <w:r>
        <w:t>The mutual reacheability distance (MRD) between two object xi and xj</w:t>
      </w:r>
    </w:p>
    <w:p w14:paraId="226B4FC9" w14:textId="30FA167D" w:rsidR="00F954EB" w:rsidRPr="000B5164" w:rsidRDefault="00F954EB" w:rsidP="00237FFD">
      <m:oMathPara>
        <m:oMath>
          <m:r>
            <w:rPr>
              <w:rFonts w:ascii="Cambria Math" w:hAnsi="Cambria Math"/>
            </w:rPr>
            <m:t>MRD</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m:t>
          </m:r>
          <m:r>
            <m:rPr>
              <m:sty m:val="p"/>
            </m:rPr>
            <w:rPr>
              <w:rFonts w:ascii="Cambria Math" w:hAnsi="Cambria Math"/>
            </w:rPr>
            <m:t>max⁡</m:t>
          </m:r>
          <m:r>
            <w:rPr>
              <w:rFonts w:ascii="Cambria Math" w:hAnsi="Cambria Math"/>
            </w:rPr>
            <m:t>{APCD</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APCD</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m:t>
          </m:r>
        </m:oMath>
      </m:oMathPara>
    </w:p>
    <w:p w14:paraId="138F381C" w14:textId="77777777" w:rsidR="000B5164" w:rsidRPr="00EC7C00" w:rsidRDefault="000B5164" w:rsidP="00237FFD"/>
    <w:p w14:paraId="6DAE5075" w14:textId="77087C63" w:rsidR="000B5164" w:rsidRDefault="00E04A09" w:rsidP="001D2C69">
      <w:r>
        <w:t>Minimum spanning trees (MST) are built for each cluster using MRDs. The density sparseness of a cluster (DSC), while density sparseness between clusters (DSBC) Ci and Cj can be defined as:</w:t>
      </w:r>
    </w:p>
    <w:p w14:paraId="15816F65" w14:textId="2A4EFB83" w:rsidR="00E04A09" w:rsidRPr="00E04A09" w:rsidRDefault="00E04A09" w:rsidP="001D2C69">
      <m:oMathPara>
        <m:oMath>
          <m:r>
            <w:rPr>
              <w:rFonts w:ascii="Cambria Math" w:hAnsi="Cambria Math"/>
            </w:rPr>
            <m:t>DSC</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m:t>
          </m:r>
          <m:r>
            <m:rPr>
              <m:sty m:val="p"/>
            </m:rPr>
            <w:rPr>
              <w:rFonts w:ascii="Cambria Math" w:hAnsi="Cambria Math"/>
            </w:rPr>
            <m:t>max⁡</m:t>
          </m:r>
          <m:r>
            <w:rPr>
              <w:rFonts w:ascii="Cambria Math" w:hAnsi="Cambria Math"/>
            </w:rPr>
            <m:t xml:space="preserve">{weight of internal edges in MST of </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oMath>
      </m:oMathPara>
    </w:p>
    <w:p w14:paraId="4C1BFD91" w14:textId="4FBC8B4B" w:rsidR="00E04A09" w:rsidRPr="00332EBA" w:rsidRDefault="00E04A09" w:rsidP="001D2C69">
      <m:oMathPara>
        <m:oMath>
          <m:r>
            <w:rPr>
              <w:rFonts w:ascii="Cambria Math" w:hAnsi="Cambria Math"/>
            </w:rPr>
            <m:t>DSBC</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m:t>
                  </m:r>
                </m:sub>
              </m:sSub>
            </m:e>
          </m:d>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i≠j</m:t>
                  </m:r>
                </m:lim>
              </m:limLow>
            </m:fName>
            <m:e>
              <m:d>
                <m:dPr>
                  <m:begChr m:val="{"/>
                  <m:endChr m:val="|"/>
                  <m:ctrlPr>
                    <w:rPr>
                      <w:rFonts w:ascii="Cambria Math" w:hAnsi="Cambria Math"/>
                      <w:i/>
                    </w:rPr>
                  </m:ctrlPr>
                </m:dPr>
                <m:e>
                  <m:r>
                    <w:rPr>
                      <w:rFonts w:ascii="Cambria Math" w:hAnsi="Cambria Math"/>
                    </w:rPr>
                    <m:t>MRD</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e>
              </m:d>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m:t>
                  </m:r>
                </m:sub>
              </m:sSub>
              <m:r>
                <w:rPr>
                  <w:rFonts w:ascii="Cambria Math" w:hAnsi="Cambria Math"/>
                </w:rPr>
                <m:t>}</m:t>
              </m:r>
            </m:e>
          </m:func>
        </m:oMath>
      </m:oMathPara>
    </w:p>
    <w:p w14:paraId="0DB30885" w14:textId="77777777" w:rsidR="00332EBA" w:rsidRDefault="00332EBA" w:rsidP="001D2C69"/>
    <w:p w14:paraId="335C8E51" w14:textId="2296D0DC" w:rsidR="00332EBA" w:rsidRPr="00332EBA" w:rsidRDefault="00332EBA" w:rsidP="001D2C69">
      <m:oMathPara>
        <m:oMath>
          <m:r>
            <w:rPr>
              <w:rFonts w:ascii="Cambria Math" w:hAnsi="Cambria Math"/>
            </w:rPr>
            <m:t>DBCV</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i≠j</m:t>
                      </m:r>
                    </m:lim>
                  </m:limLow>
                </m:fName>
                <m:e>
                  <m:r>
                    <w:rPr>
                      <w:rFonts w:ascii="Cambria Math" w:hAnsi="Cambria Math"/>
                    </w:rPr>
                    <m:t>(DSBC</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m:t>
                          </m:r>
                        </m:sub>
                      </m:sSub>
                    </m:e>
                  </m:d>
                  <m:r>
                    <w:rPr>
                      <w:rFonts w:ascii="Cambria Math" w:hAnsi="Cambria Math"/>
                    </w:rPr>
                    <m:t>-DSC</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m:t>
                  </m:r>
                </m:e>
              </m:func>
            </m:num>
            <m:den>
              <m:r>
                <m:rPr>
                  <m:sty m:val="p"/>
                </m:rPr>
                <w:rPr>
                  <w:rFonts w:ascii="Cambria Math" w:hAnsi="Cambria Math"/>
                </w:rPr>
                <m:t>max⁡</m:t>
              </m:r>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i≠j</m:t>
                      </m:r>
                    </m:lim>
                  </m:limLow>
                </m:fName>
                <m:e>
                  <m:r>
                    <w:rPr>
                      <w:rFonts w:ascii="Cambria Math" w:hAnsi="Cambria Math"/>
                    </w:rPr>
                    <m:t>(DSBC</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j</m:t>
                          </m:r>
                        </m:sub>
                      </m:sSub>
                    </m:e>
                  </m:d>
                  <m:r>
                    <w:rPr>
                      <w:rFonts w:ascii="Cambria Math" w:hAnsi="Cambria Math"/>
                    </w:rPr>
                    <m:t>-DSC</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m:t>
                  </m:r>
                </m:e>
              </m:func>
              <m:r>
                <w:rPr>
                  <w:rFonts w:ascii="Cambria Math" w:hAnsi="Cambria Math"/>
                </w:rPr>
                <m:t>)</m:t>
              </m:r>
            </m:den>
          </m:f>
        </m:oMath>
      </m:oMathPara>
    </w:p>
    <w:p w14:paraId="79BB9E1F" w14:textId="3DC13020" w:rsidR="00332EBA" w:rsidRPr="00332EBA" w:rsidRDefault="00332EBA" w:rsidP="001D2C69">
      <m:oMathPara>
        <m:oMath>
          <m:r>
            <w:rPr>
              <w:rFonts w:ascii="Cambria Math" w:hAnsi="Cambria Math"/>
            </w:rPr>
            <m:t>DBCV=</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k</m:t>
                      </m:r>
                    </m:sub>
                  </m:sSub>
                </m:num>
                <m:den>
                  <m:r>
                    <w:rPr>
                      <w:rFonts w:ascii="Cambria Math" w:hAnsi="Cambria Math"/>
                    </w:rPr>
                    <m:t>N</m:t>
                  </m:r>
                </m:den>
              </m:f>
              <m:r>
                <w:rPr>
                  <w:rFonts w:ascii="Cambria Math" w:hAnsi="Cambria Math"/>
                </w:rPr>
                <m:t>*DBCV(</m:t>
              </m:r>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m:t>
              </m:r>
            </m:e>
          </m:nary>
        </m:oMath>
      </m:oMathPara>
    </w:p>
    <w:p w14:paraId="459FDD42" w14:textId="424AA1C4" w:rsidR="00237FFD" w:rsidRPr="004C4EEF" w:rsidRDefault="00237FFD" w:rsidP="001D2C69">
      <w:pPr>
        <w:rPr>
          <w:color w:val="EE0000"/>
        </w:rPr>
      </w:pPr>
    </w:p>
    <w:p w14:paraId="0FBDFB8E" w14:textId="77777777" w:rsidR="002476E7" w:rsidRPr="004C4EEF" w:rsidRDefault="002476E7" w:rsidP="001D2C69">
      <w:pPr>
        <w:rPr>
          <w:color w:val="EE0000"/>
        </w:rPr>
      </w:pPr>
    </w:p>
    <w:p w14:paraId="17CDFBB9" w14:textId="3EEE3051" w:rsidR="00167D9E" w:rsidRPr="00B6336C" w:rsidRDefault="002163EC" w:rsidP="002163EC">
      <w:r w:rsidRPr="004C4EEF">
        <w:t xml:space="preserve">Dunn </w:t>
      </w:r>
      <w:r w:rsidR="0068692A">
        <w:t>i</w:t>
      </w:r>
      <w:r w:rsidR="0068692A" w:rsidRPr="00EC3E53">
        <w:t xml:space="preserve">ndex </w:t>
      </w:r>
      <w:r w:rsidR="00167D9E" w:rsidRPr="004C4EEF">
        <w:t xml:space="preserve">(D) </w:t>
      </w:r>
      <w:r w:rsidR="001A01FB" w:rsidRPr="004C4EEF">
        <w:fldChar w:fldCharType="begin"/>
      </w:r>
      <w:r w:rsidR="000B2032">
        <w:instrText xml:space="preserve"> ADDIN ZOTERO_ITEM CSL_CITATION {"citationID":"GpWkp2mH","properties":{"formattedCitation":"(54,60)","plainCitation":"(54,60)","noteIndex":0},"citationItems":[{"id":1719,"uris":["http://zotero.org/users/8619560/items/I9874D3I"],"itemData":{"id":1719,"type":"article-journal","container-title":"Journal of Cybernetics","DOI":"10.1080/01969727308546046","ISSN":"0022-0280","issue":"3","note":"publisher: Taylor &amp; Francis","page":"32-57","source":"tandfonline.com (Atypon)","title":"A Fuzzy Relative of the ISODATA Process and Its Use in Detecting Compact Well-Separated Clusters","volume":"3","author":[{"family":"Dunn","given":"J. C."}],"issued":{"date-parts":[["1973",1]]}}},{"id":1702,"uris":["http://zotero.org/users/8619560/items/5IYWNMQB"],"itemData":{"id":1702,"type":"article-journal","abstract":"Two separation indices are considered for partitions P = X1, …, Xk of a finite data set X in a general inner product space. Both indices increase as the pairwise distances between the subsets Xi become large compared to the diameters of Xi Maximally separated partitions p' are defined and it is shown that as the indices of p' increase without bound, the characteristic functions of Xi' in P' are approximated more and more closely by the membership functions in fuzzy partitions which minimize certain fuzzy extensions of the k-means squared error criterion function.","container-title":"Journal of Cybernetics","DOI":"10.1080/01969727408546059","ISSN":"0022-0280","issue":"1","note":"publisher: Taylor &amp; Francis\n_eprint: https://doi.org/10.1080/01969727408546059","page":"95-104","source":"Taylor and Francis+NEJM","title":"Well-Separated Clusters and Optimal Fuzzy Partitions","volume":"4","author":[{"family":"Dunn†","given":"J. C."}],"issued":{"date-parts":[["1974",1,1]]}}}],"schema":"https://github.com/citation-style-language/schema/raw/master/csl-citation.json"} </w:instrText>
      </w:r>
      <w:r w:rsidR="001A01FB" w:rsidRPr="004C4EEF">
        <w:fldChar w:fldCharType="separate"/>
      </w:r>
      <w:r w:rsidR="000B2032" w:rsidRPr="000B2032">
        <w:t>(54,60)</w:t>
      </w:r>
      <w:r w:rsidR="001A01FB" w:rsidRPr="004C4EEF">
        <w:fldChar w:fldCharType="end"/>
      </w:r>
      <w:r w:rsidR="00167D9E" w:rsidRPr="004C4EEF">
        <w:rPr>
          <w:rFonts w:ascii="Lato" w:hAnsi="Lato"/>
          <w:shd w:val="clear" w:color="auto" w:fill="FCFCFC"/>
        </w:rPr>
        <w:t xml:space="preserve"> </w:t>
      </w:r>
      <w:r w:rsidR="00167D9E" w:rsidRPr="004C4EEF">
        <w:t>aims to quantify the compactness and separation between clusters in a clustering solution</w:t>
      </w:r>
      <w:r w:rsidR="004C4EEF" w:rsidRPr="004C4EEF">
        <w:t xml:space="preserve"> by </w:t>
      </w:r>
      <w:r w:rsidR="00167D9E" w:rsidRPr="004C4EEF">
        <w:t>considering both the distance between points within the same cluster (intra-cluster distance) and the distance between points in different clusters (inter-cluster distance).</w:t>
      </w:r>
      <w:r w:rsidR="004B0515">
        <w:t xml:space="preserve"> Specifically. D is the ratio between the minimum distance between any two clusters and the maximum distance found within any cluster.</w:t>
      </w:r>
      <w:r w:rsidR="004C4EEF" w:rsidRPr="004C4EEF">
        <w:t xml:space="preserve"> A higher </w:t>
      </w:r>
      <w:r w:rsidR="004C4EEF">
        <w:t>D</w:t>
      </w:r>
      <w:r w:rsidR="004C4EEF" w:rsidRPr="004C4EEF">
        <w:t xml:space="preserve"> value indicates better clustering quality, indicating that the clusters are well separated from each other while being compact internally; conversely, a lower </w:t>
      </w:r>
      <w:r w:rsidR="004C4EEF">
        <w:t>D</w:t>
      </w:r>
      <w:r w:rsidR="004C4EEF" w:rsidRPr="004C4EEF">
        <w:t xml:space="preserve"> value may indicate that the clusters are too spread out or not well separated. </w:t>
      </w:r>
      <w:r w:rsidR="00FE7E9F">
        <w:t xml:space="preserve">The D index can be sensitive to the data scale and to outliers </w:t>
      </w:r>
      <w:r w:rsidR="00FE7E9F">
        <w:fldChar w:fldCharType="begin"/>
      </w:r>
      <w:r w:rsidR="00B11A65">
        <w:instrText xml:space="preserve"> ADDIN ZOTERO_ITEM CSL_CITATION {"citationID":"Vq79R9XN","properties":{"formattedCitation":"(17)","plainCitation":"(17)","noteIndex":0},"citationItems":[{"id":1738,"uris":["http://zotero.org/users/8619560/items/2H7Y95ZQ"],"itemData":{"id":1738,"type":"article-journal","abstract":"Data clustering involves identifying latent similarities within a dataset and organizing them into clusters or groups. The outcomes of various clustering algorithms differ as they are susceptible to the intrinsic characteristics of the original dataset, including noise and dimensionality. The effectiveness of such clustering procedures directly impacts the homogeneity of clusters, underscoring the significance of evaluating algorithmic outcomes. Consequently, the assessment of clustering quality presents a significant and complex endeavor. A pivotal aspect affecting clustering validation is the cluster validity metric, which aids in determining the optimal number of clusters. The main goal of this study is to comprehensively review and explain the mathematical operation of internal and external cluster validity indices, but not all, to categorize these indices and to brainstorm suggestions for future advancement of clustering validation research. In addition, we review and evaluate the performance of internal and external clustering validation indices on the most common clustering algorithms, such as the evolutionary clustering algorithm star (ECA*). Finally, we suggest a classification framework for examining the functionality of both internal and external clustering validation measures regarding their ideal values, user-friendliness, responsiveness to input data, and appropriateness across various fields. This classification aids researchers in selecting the appropriate clustering validation measure to suit their specific requirements.","container-title":"Neurocomputing","DOI":"10.1016/j.neucom.2024.128198","ISSN":"0925-2312","journalAbbreviation":"Neurocomputing","page":"128198","source":"ScienceDirect","title":"From A-to-Z review of clustering validation indices","volume":"601","author":[{"family":"Hassan","given":"Bryar A."},{"family":"Tayfor","given":"Noor Bahjat"},{"family":"Hassan","given":"Alla A."},{"family":"Ahmed","given":"Aram M."},{"family":"Rashid","given":"Tarik A."},{"family":"Abdalla","given":"Naz N."}],"issued":{"date-parts":[["2024",10,7]]}}}],"schema":"https://github.com/citation-style-language/schema/raw/master/csl-citation.json"} </w:instrText>
      </w:r>
      <w:r w:rsidR="00FE7E9F">
        <w:fldChar w:fldCharType="separate"/>
      </w:r>
      <w:r w:rsidR="009B523F" w:rsidRPr="009B523F">
        <w:t>(17)</w:t>
      </w:r>
      <w:r w:rsidR="00FE7E9F">
        <w:fldChar w:fldCharType="end"/>
      </w:r>
      <w:r w:rsidR="00FE7E9F">
        <w:t xml:space="preserve">. </w:t>
      </w:r>
      <w:r w:rsidR="004C4EEF">
        <w:t xml:space="preserve">The following formulas allow for the computation of </w:t>
      </w:r>
      <w:r w:rsidR="0045759F">
        <w:t>this index</w:t>
      </w:r>
      <w:r w:rsidR="004C4EEF">
        <w:t>:</w:t>
      </w:r>
    </w:p>
    <w:p w14:paraId="6CC7194D" w14:textId="6674068A" w:rsidR="002163EC" w:rsidRPr="009454BF" w:rsidRDefault="00000000" w:rsidP="001D2C69">
      <m:oMathPara>
        <m:oMath>
          <m:sSub>
            <m:sSubPr>
              <m:ctrlPr>
                <w:rPr>
                  <w:rFonts w:ascii="Cambria Math" w:hAnsi="Cambria Math"/>
                  <w:i/>
                </w:rPr>
              </m:ctrlPr>
            </m:sSubPr>
            <m:e>
              <m:r>
                <w:rPr>
                  <w:rFonts w:ascii="Cambria Math" w:hAnsi="Cambria Math"/>
                </w:rPr>
                <m:t>D(C</m:t>
              </m:r>
            </m:e>
            <m:sub>
              <m:r>
                <w:rPr>
                  <w:rFonts w:ascii="Cambria Math" w:hAnsi="Cambria Math"/>
                </w:rPr>
                <m:t>k</m:t>
              </m:r>
            </m:sub>
          </m:sSub>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   i≠j</m:t>
                  </m:r>
                </m:lim>
              </m:limLow>
            </m:fName>
            <m:e>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e>
          </m:func>
        </m:oMath>
      </m:oMathPara>
    </w:p>
    <w:p w14:paraId="60272537" w14:textId="6A4A5205" w:rsidR="009454BF" w:rsidRPr="004C4EEF" w:rsidRDefault="009454BF" w:rsidP="001D2C69">
      <m:oMathPara>
        <m:oMath>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m:t>
                  </m:r>
                </m:sub>
              </m:sSub>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m:t>
                      </m:r>
                    </m:sub>
                  </m:sSub>
                </m:lim>
              </m:limLow>
            </m:fName>
            <m:e>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e>
          </m:func>
        </m:oMath>
      </m:oMathPara>
    </w:p>
    <w:p w14:paraId="2E7B4459" w14:textId="7C02A400" w:rsidR="00167D9E" w:rsidRDefault="009454BF" w:rsidP="001D2C69">
      <m:oMathPara>
        <m:oMath>
          <m:r>
            <w:rPr>
              <w:rFonts w:ascii="Cambria Math" w:hAnsi="Cambria Math"/>
            </w:rPr>
            <w:lastRenderedPageBreak/>
            <m:t xml:space="preserve">D=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1≤k&lt;l≤K</m:t>
                      </m:r>
                    </m:lim>
                  </m:limLow>
                </m:fName>
                <m:e>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m:t>
                      </m:r>
                    </m:sub>
                  </m:sSub>
                  <m:r>
                    <w:rPr>
                      <w:rFonts w:ascii="Cambria Math" w:hAnsi="Cambria Math"/>
                    </w:rPr>
                    <m:t>)</m:t>
                  </m:r>
                </m:e>
              </m:func>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k∈[1, K]</m:t>
                      </m:r>
                    </m:lim>
                  </m:limLow>
                </m:fName>
                <m:e>
                  <m:sSub>
                    <m:sSubPr>
                      <m:ctrlPr>
                        <w:rPr>
                          <w:rFonts w:ascii="Cambria Math" w:hAnsi="Cambria Math"/>
                          <w:i/>
                        </w:rPr>
                      </m:ctrlPr>
                    </m:sSubPr>
                    <m:e>
                      <m:r>
                        <w:rPr>
                          <w:rFonts w:ascii="Cambria Math" w:hAnsi="Cambria Math"/>
                        </w:rPr>
                        <m:t>D(C</m:t>
                      </m:r>
                    </m:e>
                    <m:sub>
                      <m:r>
                        <w:rPr>
                          <w:rFonts w:ascii="Cambria Math" w:hAnsi="Cambria Math"/>
                        </w:rPr>
                        <m:t>k</m:t>
                      </m:r>
                    </m:sub>
                  </m:sSub>
                  <m:r>
                    <w:rPr>
                      <w:rFonts w:ascii="Cambria Math" w:hAnsi="Cambria Math"/>
                    </w:rPr>
                    <m:t>)</m:t>
                  </m:r>
                </m:e>
              </m:func>
            </m:den>
          </m:f>
        </m:oMath>
      </m:oMathPara>
    </w:p>
    <w:p w14:paraId="09B65CE5" w14:textId="01E7B353" w:rsidR="009454BF" w:rsidRDefault="009454BF" w:rsidP="009454BF">
      <w:r>
        <w:t xml:space="preserve">Where the </w:t>
      </w:r>
      <w:r w:rsidRPr="00BA75FE">
        <w:t xml:space="preserve">dataset </w:t>
      </w:r>
      <w:r>
        <w:t xml:space="preserve">is </w:t>
      </w:r>
      <w:r w:rsidRPr="00BA75FE">
        <w:t xml:space="preserve">divided into </w:t>
      </w:r>
      <m:oMath>
        <m:r>
          <w:rPr>
            <w:rFonts w:ascii="Cambria Math" w:hAnsi="Cambria Math"/>
          </w:rPr>
          <m:t>K</m:t>
        </m:r>
      </m:oMath>
      <w:r w:rsidRPr="00BA75FE">
        <w:t xml:space="preserve">clusters </w:t>
      </w:r>
      <m:oMath>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K</m:t>
            </m:r>
          </m:sub>
        </m:sSub>
      </m:oMath>
      <w:r>
        <w:t>, and</w:t>
      </w:r>
      <w:r w:rsidRPr="00BA75FE">
        <w:t xml:space="preserve"> </w:t>
      </w:r>
      <m:oMath>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r>
          <w:rPr>
            <w:rFonts w:ascii="Cambria Math" w:hAnsi="Cambria Math"/>
          </w:rPr>
          <m:t>)</m:t>
        </m:r>
      </m:oMath>
      <w:r>
        <w:t xml:space="preserve"> </w:t>
      </w:r>
      <w:r w:rsidRPr="00BA75FE">
        <w:t>denote</w:t>
      </w:r>
      <w:r>
        <w:t>s</w:t>
      </w:r>
      <w:r w:rsidRPr="00BA75FE">
        <w:t xml:space="preserve"> the Euclidean distance between points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BA75FE">
        <w:t xml:space="preserve">and </w:t>
      </w:r>
      <m:oMath>
        <m:sSub>
          <m:sSubPr>
            <m:ctrlPr>
              <w:rPr>
                <w:rFonts w:ascii="Cambria Math" w:hAnsi="Cambria Math"/>
              </w:rPr>
            </m:ctrlPr>
          </m:sSubPr>
          <m:e>
            <m:r>
              <w:rPr>
                <w:rFonts w:ascii="Cambria Math" w:hAnsi="Cambria Math"/>
              </w:rPr>
              <m:t>x</m:t>
            </m:r>
          </m:e>
          <m:sub>
            <m:r>
              <w:rPr>
                <w:rFonts w:ascii="Cambria Math" w:hAnsi="Cambria Math"/>
              </w:rPr>
              <m:t>j</m:t>
            </m:r>
          </m:sub>
        </m:sSub>
      </m:oMath>
      <w:r w:rsidRPr="00BA75FE">
        <w:t>.</w:t>
      </w:r>
    </w:p>
    <w:p w14:paraId="79C34F5F" w14:textId="77777777" w:rsidR="009454BF" w:rsidRPr="004C4EEF" w:rsidRDefault="009454BF" w:rsidP="001D2C69"/>
    <w:p w14:paraId="6E0739EF" w14:textId="2D01C84B" w:rsidR="00167D9E" w:rsidRPr="00167D9E" w:rsidRDefault="00167D9E" w:rsidP="00167D9E">
      <w:r>
        <w:t xml:space="preserve">Duda Hart </w:t>
      </w:r>
      <w:r w:rsidR="0068692A">
        <w:t>i</w:t>
      </w:r>
      <w:r w:rsidR="0068692A" w:rsidRPr="00EC3E53">
        <w:t xml:space="preserve">ndex </w:t>
      </w:r>
      <w:r>
        <w:t>(DH)</w:t>
      </w:r>
      <w:r w:rsidR="004C4EEF">
        <w:t xml:space="preserve"> </w:t>
      </w:r>
      <w:r w:rsidR="004C4EEF">
        <w:fldChar w:fldCharType="begin"/>
      </w:r>
      <w:r w:rsidR="000B2032">
        <w:instrText xml:space="preserve"> ADDIN ZOTERO_ITEM CSL_CITATION {"citationID":"7i6LB5Xk","properties":{"formattedCitation":"(61)","plainCitation":"(61)","noteIndex":0},"citationItems":[{"id":1753,"uris":["http://zotero.org/users/8619560/items/FBL554X6"],"itemData":{"id":1753,"type":"paper-conference","abstract":"Provides a unified, comprehensive and up-to-date treatment of both statistical and descriptive methods for pattern recognition. The topics treated include Bayesian decision theory, supervised and unsupervised learning, nonparametric techniques, discriminant analysis, clustering, preprosessing of pictorial data, spatial filtering, shape description techniques, perspective transformations, projective invariants, linguistic procedures, and artificial intelligence techniques for scene analysis.","container-title":"Leonardo","DOI":"10.2307/1573081","note":"ISSN: 0024094X\nissue: 4\njournalAbbreviation: Leonardo","page":"370","source":"Semantic Scholar","title":"Pattern Classification and Scene Analysis","URL":"https://www.jstor.org/stable/1573081?origin=crossref","volume":"7","author":[{"family":"Thompson","given":"Michael"},{"family":"Duda","given":"Richard O."},{"family":"Hart","given":"Peter E."}],"accessed":{"date-parts":[["2025",11,7]]},"issued":{"date-parts":[["1974"]]}}}],"schema":"https://github.com/citation-style-language/schema/raw/master/csl-citation.json"} </w:instrText>
      </w:r>
      <w:r w:rsidR="004C4EEF">
        <w:fldChar w:fldCharType="separate"/>
      </w:r>
      <w:r w:rsidR="000B2032" w:rsidRPr="000B2032">
        <w:t>(61)</w:t>
      </w:r>
      <w:r w:rsidR="004C4EEF">
        <w:fldChar w:fldCharType="end"/>
      </w:r>
      <w:r w:rsidRPr="00167D9E">
        <w:t xml:space="preserve"> </w:t>
      </w:r>
      <w:r w:rsidR="004C4EEF" w:rsidRPr="00167D9E">
        <w:t xml:space="preserve">is defined as the ratio between the average pairwise distance within clusters and the average pairwise distance between clusters. A lower value of the </w:t>
      </w:r>
      <w:r w:rsidR="004C4EEF">
        <w:t>DHI</w:t>
      </w:r>
      <w:r w:rsidR="004C4EEF" w:rsidRPr="00167D9E">
        <w:t xml:space="preserve"> indicates better clustering, indicating that the clusters are more compact and well-separated. </w:t>
      </w:r>
      <w:r w:rsidR="004C4EEF">
        <w:t xml:space="preserve">The DHI assumes Euclidian distances, but it can be implemented to use </w:t>
      </w:r>
      <w:r w:rsidR="004C4EEF" w:rsidRPr="00167D9E">
        <w:t xml:space="preserve">other suitable distance metrics based on </w:t>
      </w:r>
      <w:r w:rsidR="004C4EEF">
        <w:t>the</w:t>
      </w:r>
      <w:r w:rsidR="004C4EEF" w:rsidRPr="00167D9E">
        <w:t xml:space="preserve"> specific problem and data characteristics</w:t>
      </w:r>
      <w:r w:rsidR="004C4EEF">
        <w:t>. The following formulas allow for the computation of DHI:</w:t>
      </w:r>
    </w:p>
    <w:p w14:paraId="187557E8" w14:textId="570FB419" w:rsidR="002163EC" w:rsidRDefault="00000000" w:rsidP="001D2C69">
      <m:oMathPara>
        <m:oMath>
          <m:sSub>
            <m:sSubPr>
              <m:ctrlPr>
                <w:rPr>
                  <w:rFonts w:ascii="Cambria Math" w:hAnsi="Cambria Math"/>
                  <w:i/>
                </w:rPr>
              </m:ctrlPr>
            </m:sSubPr>
            <m:e>
              <m:r>
                <w:rPr>
                  <w:rFonts w:ascii="Cambria Math" w:hAnsi="Cambria Math"/>
                </w:rPr>
                <m:t>D</m:t>
              </m:r>
            </m:e>
            <m:sub>
              <m:r>
                <w:rPr>
                  <w:rFonts w:ascii="Cambria Math" w:hAnsi="Cambria Math"/>
                </w:rPr>
                <m:t>intra</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k</m:t>
                  </m:r>
                </m:sub>
              </m:sSub>
            </m:e>
          </m:d>
          <m:r>
            <w:rPr>
              <w:rFonts w:ascii="Cambria Math" w:hAnsi="Cambria Math"/>
            </w:rPr>
            <m:t>=</m:t>
          </m:r>
          <m:f>
            <m:fPr>
              <m:ctrlPr>
                <w:rPr>
                  <w:rFonts w:ascii="Cambria Math" w:hAnsi="Cambria Math"/>
                  <w:i/>
                </w:rPr>
              </m:ctrlPr>
            </m:fPr>
            <m:num>
              <m:r>
                <w:rPr>
                  <w:rFonts w:ascii="Cambria Math" w:hAnsi="Cambria Math"/>
                </w:rPr>
                <m:t>2</m:t>
              </m:r>
            </m:num>
            <m:den>
              <m:sSub>
                <m:sSubPr>
                  <m:ctrlPr>
                    <w:rPr>
                      <w:rFonts w:ascii="Cambria Math" w:hAnsi="Cambria Math"/>
                      <w:i/>
                    </w:rPr>
                  </m:ctrlPr>
                </m:sSubPr>
                <m:e>
                  <m:r>
                    <w:rPr>
                      <w:rFonts w:ascii="Cambria Math" w:hAnsi="Cambria Math"/>
                    </w:rPr>
                    <m:t>n</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k</m:t>
                  </m:r>
                </m:sub>
              </m:sSub>
              <m:r>
                <w:rPr>
                  <w:rFonts w:ascii="Cambria Math" w:hAnsi="Cambria Math"/>
                </w:rPr>
                <m:t>-1)</m:t>
              </m:r>
            </m:den>
          </m:f>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ϵ</m:t>
              </m:r>
              <m:sSub>
                <m:sSubPr>
                  <m:ctrlPr>
                    <w:rPr>
                      <w:rFonts w:ascii="Cambria Math" w:hAnsi="Cambria Math"/>
                      <w:i/>
                    </w:rPr>
                  </m:ctrlPr>
                </m:sSubPr>
                <m:e>
                  <m:r>
                    <w:rPr>
                      <w:rFonts w:ascii="Cambria Math" w:hAnsi="Cambria Math"/>
                    </w:rPr>
                    <m:t>C</m:t>
                  </m:r>
                </m:e>
                <m:sub>
                  <m:r>
                    <w:rPr>
                      <w:rFonts w:ascii="Cambria Math" w:hAnsi="Cambria Math"/>
                    </w:rPr>
                    <m:t>k</m:t>
                  </m:r>
                </m:sub>
              </m:sSub>
            </m:sub>
            <m:sup/>
            <m:e>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e>
          </m:nary>
          <m:r>
            <w:rPr>
              <w:rFonts w:ascii="Cambria Math" w:hAnsi="Cambria Math"/>
            </w:rPr>
            <m:t xml:space="preserve"> , where i&lt;j</m:t>
          </m:r>
        </m:oMath>
      </m:oMathPara>
    </w:p>
    <w:p w14:paraId="3F98EF70" w14:textId="77777777" w:rsidR="002476E7" w:rsidRDefault="002476E7" w:rsidP="001D2C69"/>
    <w:p w14:paraId="1988AE09" w14:textId="3B7F3988" w:rsidR="00D20D51" w:rsidRDefault="00000000" w:rsidP="001D2C69">
      <m:oMathPara>
        <m:oMath>
          <m:sSub>
            <m:sSubPr>
              <m:ctrlPr>
                <w:rPr>
                  <w:rFonts w:ascii="Cambria Math" w:hAnsi="Cambria Math"/>
                  <w:i/>
                </w:rPr>
              </m:ctrlPr>
            </m:sSubPr>
            <m:e>
              <m:r>
                <w:rPr>
                  <w:rFonts w:ascii="Cambria Math" w:hAnsi="Cambria Math"/>
                </w:rPr>
                <m:t>D</m:t>
              </m:r>
            </m:e>
            <m:sub>
              <m:r>
                <w:rPr>
                  <w:rFonts w:ascii="Cambria Math" w:hAnsi="Cambria Math"/>
                </w:rPr>
                <m:t>inter</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l</m:t>
                  </m:r>
                </m:sub>
              </m:sSub>
            </m:e>
          </m:d>
          <m:r>
            <w:rPr>
              <w:rFonts w:ascii="Cambria Math" w:hAnsi="Cambria Math"/>
            </w:rPr>
            <m:t>=</m:t>
          </m:r>
          <m:f>
            <m:fPr>
              <m:ctrlPr>
                <w:rPr>
                  <w:rFonts w:ascii="Cambria Math" w:hAnsi="Cambria Math"/>
                  <w:i/>
                </w:rPr>
              </m:ctrlPr>
            </m:fPr>
            <m:num>
              <m:r>
                <w:rPr>
                  <w:rFonts w:ascii="Cambria Math" w:hAnsi="Cambria Math"/>
                </w:rPr>
                <m:t>2</m:t>
              </m:r>
            </m:num>
            <m:den>
              <m:sSub>
                <m:sSubPr>
                  <m:ctrlPr>
                    <w:rPr>
                      <w:rFonts w:ascii="Cambria Math" w:hAnsi="Cambria Math"/>
                      <w:i/>
                    </w:rPr>
                  </m:ctrlPr>
                </m:sSubPr>
                <m:e>
                  <m:r>
                    <w:rPr>
                      <w:rFonts w:ascii="Cambria Math" w:hAnsi="Cambria Math"/>
                    </w:rPr>
                    <m:t>n</m:t>
                  </m:r>
                </m:e>
                <m:sub>
                  <m:r>
                    <w:rPr>
                      <w:rFonts w:ascii="Cambria Math" w:hAnsi="Cambria Math"/>
                    </w:rPr>
                    <m:t>k</m:t>
                  </m:r>
                </m:sub>
              </m:sSub>
              <m:sSub>
                <m:sSubPr>
                  <m:ctrlPr>
                    <w:rPr>
                      <w:rFonts w:ascii="Cambria Math" w:hAnsi="Cambria Math"/>
                      <w:i/>
                    </w:rPr>
                  </m:ctrlPr>
                </m:sSubPr>
                <m:e>
                  <m:r>
                    <w:rPr>
                      <w:rFonts w:ascii="Cambria Math" w:hAnsi="Cambria Math"/>
                    </w:rPr>
                    <m:t>n</m:t>
                  </m:r>
                </m:e>
                <m:sub>
                  <m:r>
                    <w:rPr>
                      <w:rFonts w:ascii="Cambria Math" w:hAnsi="Cambria Math"/>
                    </w:rPr>
                    <m:t>l</m:t>
                  </m:r>
                </m:sub>
              </m:sSub>
            </m:den>
          </m:f>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ϵ</m:t>
              </m:r>
              <m:sSub>
                <m:sSubPr>
                  <m:ctrlPr>
                    <w:rPr>
                      <w:rFonts w:ascii="Cambria Math" w:hAnsi="Cambria Math"/>
                      <w:i/>
                    </w:rPr>
                  </m:ctrlPr>
                </m:sSubPr>
                <m:e>
                  <m:r>
                    <w:rPr>
                      <w:rFonts w:ascii="Cambria Math" w:hAnsi="Cambria Math"/>
                    </w:rPr>
                    <m:t>C</m:t>
                  </m:r>
                </m:e>
                <m:sub>
                  <m:r>
                    <w:rPr>
                      <w:rFonts w:ascii="Cambria Math" w:hAnsi="Cambria Math"/>
                    </w:rPr>
                    <m:t>k</m:t>
                  </m:r>
                </m:sub>
              </m:sSub>
            </m:sub>
            <m:sup/>
            <m:e>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l</m:t>
                      </m:r>
                    </m:sub>
                  </m:sSub>
                  <m:r>
                    <w:rPr>
                      <w:rFonts w:ascii="Cambria Math" w:hAnsi="Cambria Math"/>
                    </w:rPr>
                    <m:t>ϵ</m:t>
                  </m:r>
                  <m:sSub>
                    <m:sSubPr>
                      <m:ctrlPr>
                        <w:rPr>
                          <w:rFonts w:ascii="Cambria Math" w:hAnsi="Cambria Math"/>
                          <w:i/>
                        </w:rPr>
                      </m:ctrlPr>
                    </m:sSubPr>
                    <m:e>
                      <m:r>
                        <w:rPr>
                          <w:rFonts w:ascii="Cambria Math" w:hAnsi="Cambria Math"/>
                        </w:rPr>
                        <m:t>C</m:t>
                      </m:r>
                    </m:e>
                    <m:sub>
                      <m:r>
                        <w:rPr>
                          <w:rFonts w:ascii="Cambria Math" w:hAnsi="Cambria Math"/>
                        </w:rPr>
                        <m:t>l</m:t>
                      </m:r>
                    </m:sub>
                  </m:sSub>
                </m:sub>
                <m:sup/>
                <m:e>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l</m:t>
                      </m:r>
                    </m:sub>
                  </m:sSub>
                  <m:r>
                    <w:rPr>
                      <w:rFonts w:ascii="Cambria Math" w:hAnsi="Cambria Math"/>
                    </w:rPr>
                    <m:t>)</m:t>
                  </m:r>
                </m:e>
              </m:nary>
            </m:e>
          </m:nary>
          <m:r>
            <w:rPr>
              <w:rFonts w:ascii="Cambria Math" w:hAnsi="Cambria Math"/>
            </w:rPr>
            <m:t xml:space="preserve"> , where k≠l</m:t>
          </m:r>
        </m:oMath>
      </m:oMathPara>
    </w:p>
    <w:p w14:paraId="4D8FF703" w14:textId="131FDB2B" w:rsidR="00D20D51" w:rsidRDefault="00D20D51" w:rsidP="001D2C69">
      <m:oMathPara>
        <m:oMath>
          <m:r>
            <w:rPr>
              <w:rFonts w:ascii="Cambria Math" w:hAnsi="Cambria Math"/>
            </w:rPr>
            <m:t xml:space="preserve">DH= </m:t>
          </m:r>
          <m:f>
            <m:fPr>
              <m:ctrlPr>
                <w:rPr>
                  <w:rFonts w:ascii="Cambria Math" w:hAnsi="Cambria Math"/>
                  <w:i/>
                </w:rPr>
              </m:ctrlPr>
            </m:fPr>
            <m:num>
              <m:f>
                <m:fPr>
                  <m:ctrlPr>
                    <w:rPr>
                      <w:rFonts w:ascii="Cambria Math" w:hAnsi="Cambria Math"/>
                      <w:i/>
                    </w:rPr>
                  </m:ctrlPr>
                </m:fPr>
                <m:num>
                  <m:r>
                    <w:rPr>
                      <w:rFonts w:ascii="Cambria Math" w:hAnsi="Cambria Math"/>
                    </w:rPr>
                    <m:t>1</m:t>
                  </m:r>
                </m:num>
                <m:den>
                  <m:r>
                    <w:rPr>
                      <w:rFonts w:ascii="Cambria Math" w:hAnsi="Cambria Math"/>
                    </w:rPr>
                    <m:t>K</m:t>
                  </m:r>
                </m:den>
              </m:f>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b>
                    <m:sSubPr>
                      <m:ctrlPr>
                        <w:rPr>
                          <w:rFonts w:ascii="Cambria Math" w:hAnsi="Cambria Math"/>
                          <w:i/>
                        </w:rPr>
                      </m:ctrlPr>
                    </m:sSubPr>
                    <m:e>
                      <m:r>
                        <w:rPr>
                          <w:rFonts w:ascii="Cambria Math" w:hAnsi="Cambria Math"/>
                        </w:rPr>
                        <m:t>D</m:t>
                      </m:r>
                    </m:e>
                    <m:sub>
                      <m:r>
                        <w:rPr>
                          <w:rFonts w:ascii="Cambria Math" w:hAnsi="Cambria Math"/>
                        </w:rPr>
                        <m:t>intra</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m:t>
                  </m:r>
                </m:e>
              </m:nary>
            </m:num>
            <m:den>
              <m:f>
                <m:fPr>
                  <m:ctrlPr>
                    <w:rPr>
                      <w:rFonts w:ascii="Cambria Math" w:hAnsi="Cambria Math"/>
                      <w:i/>
                    </w:rPr>
                  </m:ctrlPr>
                </m:fPr>
                <m:num>
                  <m:r>
                    <w:rPr>
                      <w:rFonts w:ascii="Cambria Math" w:hAnsi="Cambria Math"/>
                    </w:rPr>
                    <m:t>2</m:t>
                  </m:r>
                </m:num>
                <m:den>
                  <m:r>
                    <w:rPr>
                      <w:rFonts w:ascii="Cambria Math" w:hAnsi="Cambria Math"/>
                    </w:rPr>
                    <m:t>K(K-1)</m:t>
                  </m:r>
                </m:den>
              </m:f>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nary>
                    <m:naryPr>
                      <m:chr m:val="∑"/>
                      <m:limLoc m:val="undOvr"/>
                      <m:ctrlPr>
                        <w:rPr>
                          <w:rFonts w:ascii="Cambria Math" w:hAnsi="Cambria Math"/>
                          <w:i/>
                        </w:rPr>
                      </m:ctrlPr>
                    </m:naryPr>
                    <m:sub>
                      <m:r>
                        <w:rPr>
                          <w:rFonts w:ascii="Cambria Math" w:hAnsi="Cambria Math"/>
                        </w:rPr>
                        <m:t>l=k+1</m:t>
                      </m:r>
                    </m:sub>
                    <m:sup>
                      <m:r>
                        <w:rPr>
                          <w:rFonts w:ascii="Cambria Math" w:hAnsi="Cambria Math"/>
                        </w:rPr>
                        <m:t>K</m:t>
                      </m:r>
                    </m:sup>
                    <m:e>
                      <m:sSub>
                        <m:sSubPr>
                          <m:ctrlPr>
                            <w:rPr>
                              <w:rFonts w:ascii="Cambria Math" w:hAnsi="Cambria Math"/>
                              <w:i/>
                            </w:rPr>
                          </m:ctrlPr>
                        </m:sSubPr>
                        <m:e>
                          <m:r>
                            <w:rPr>
                              <w:rFonts w:ascii="Cambria Math" w:hAnsi="Cambria Math"/>
                            </w:rPr>
                            <m:t>D</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m:t>
                          </m:r>
                        </m:sub>
                      </m:sSub>
                      <m:r>
                        <w:rPr>
                          <w:rFonts w:ascii="Cambria Math" w:hAnsi="Cambria Math"/>
                        </w:rPr>
                        <m:t>)</m:t>
                      </m:r>
                    </m:e>
                  </m:nary>
                </m:e>
              </m:nary>
            </m:den>
          </m:f>
        </m:oMath>
      </m:oMathPara>
    </w:p>
    <w:p w14:paraId="360FE434" w14:textId="52A31E0D" w:rsidR="00237FFD" w:rsidRPr="009454BF" w:rsidRDefault="00BA75FE" w:rsidP="001D2C69">
      <w:r w:rsidRPr="009454BF">
        <w:t xml:space="preserve">Where the dataset is divided into </w:t>
      </w:r>
      <m:oMath>
        <m:r>
          <w:rPr>
            <w:rFonts w:ascii="Cambria Math" w:hAnsi="Cambria Math"/>
          </w:rPr>
          <m:t>K</m:t>
        </m:r>
      </m:oMath>
      <w:r w:rsidRPr="009454BF">
        <w:t xml:space="preserve">clusters </w:t>
      </w:r>
      <m:oMath>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K</m:t>
            </m:r>
          </m:sub>
        </m:sSub>
      </m:oMath>
      <w:r w:rsidRPr="009454BF">
        <w:t xml:space="preserve">, each cluster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009E4E97">
        <w:t xml:space="preserve"> </w:t>
      </w:r>
      <w:r w:rsidRPr="009454BF">
        <w:t xml:space="preserve">has </w:t>
      </w:r>
      <m:oMath>
        <m:sSub>
          <m:sSubPr>
            <m:ctrlPr>
              <w:rPr>
                <w:rFonts w:ascii="Cambria Math" w:hAnsi="Cambria Math"/>
              </w:rPr>
            </m:ctrlPr>
          </m:sSubPr>
          <m:e>
            <m:r>
              <w:rPr>
                <w:rFonts w:ascii="Cambria Math" w:hAnsi="Cambria Math"/>
              </w:rPr>
              <m:t>n</m:t>
            </m:r>
          </m:e>
          <m:sub>
            <m:r>
              <w:rPr>
                <w:rFonts w:ascii="Cambria Math" w:hAnsi="Cambria Math"/>
              </w:rPr>
              <m:t>k</m:t>
            </m:r>
          </m:sub>
        </m:sSub>
      </m:oMath>
      <w:r w:rsidR="009E4E97">
        <w:t xml:space="preserve"> </w:t>
      </w:r>
      <w:r w:rsidRPr="009454BF">
        <w:t xml:space="preserve">points, and </w:t>
      </w:r>
      <m:oMath>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r>
          <w:rPr>
            <w:rFonts w:ascii="Cambria Math" w:hAnsi="Cambria Math"/>
          </w:rPr>
          <m:t>)</m:t>
        </m:r>
      </m:oMath>
      <w:r w:rsidRPr="009454BF">
        <w:t xml:space="preserve"> denotes the Euclidean distance between points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9454BF">
        <w:t xml:space="preserve">and </w:t>
      </w:r>
      <m:oMath>
        <m:sSub>
          <m:sSubPr>
            <m:ctrlPr>
              <w:rPr>
                <w:rFonts w:ascii="Cambria Math" w:hAnsi="Cambria Math"/>
              </w:rPr>
            </m:ctrlPr>
          </m:sSubPr>
          <m:e>
            <m:r>
              <w:rPr>
                <w:rFonts w:ascii="Cambria Math" w:hAnsi="Cambria Math"/>
              </w:rPr>
              <m:t>x</m:t>
            </m:r>
          </m:e>
          <m:sub>
            <m:r>
              <w:rPr>
                <w:rFonts w:ascii="Cambria Math" w:hAnsi="Cambria Math"/>
              </w:rPr>
              <m:t>j</m:t>
            </m:r>
          </m:sub>
        </m:sSub>
      </m:oMath>
      <w:r w:rsidRPr="009454BF">
        <w:t>.</w:t>
      </w:r>
    </w:p>
    <w:p w14:paraId="7AC530C6" w14:textId="77777777" w:rsidR="004C4EEF" w:rsidRDefault="004C4EEF" w:rsidP="001D2C69"/>
    <w:p w14:paraId="5B9AEFC3" w14:textId="426194AF" w:rsidR="00F52CCB" w:rsidRPr="009E4E97" w:rsidRDefault="00167D9E" w:rsidP="00F52CCB">
      <w:r w:rsidRPr="009E4E97">
        <w:t xml:space="preserve">Sum of Squared Error </w:t>
      </w:r>
      <w:r w:rsidR="0068692A">
        <w:t>i</w:t>
      </w:r>
      <w:r w:rsidR="0068692A" w:rsidRPr="00EC3E53">
        <w:t xml:space="preserve">ndex </w:t>
      </w:r>
      <w:r w:rsidRPr="009E4E97">
        <w:t>(SS</w:t>
      </w:r>
      <w:r w:rsidR="0068692A">
        <w:t>E</w:t>
      </w:r>
      <w:r w:rsidRPr="009E4E97">
        <w:t>)</w:t>
      </w:r>
      <w:r w:rsidR="00F52CCB" w:rsidRPr="009E4E97">
        <w:t xml:space="preserve"> </w:t>
      </w:r>
      <w:r w:rsidR="007D04F4" w:rsidRPr="009E4E97">
        <w:fldChar w:fldCharType="begin"/>
      </w:r>
      <w:r w:rsidR="000B2032">
        <w:instrText xml:space="preserve"> ADDIN ZOTERO_ITEM CSL_CITATION {"citationID":"ZOMEhKcQ","properties":{"formattedCitation":"(62)","plainCitation":"(62)","noteIndex":0},"citationItems":[{"id":1728,"uris":["http://zotero.org/users/8619560/items/BARTHWVT"],"itemData":{"id":1728,"type":"paper-conference","abstract":"Different clustering algorithms achieve different results with certain data sets because most clustering algorithms are sensitive to the input parameters and the structure of data sets. The way of evaluating the result of the clustering algorithms, cluster validity, is one of the problems in cluster analysis. In this paper, we build a framework for cluster validity process, while proposing a sum-of-squares based index for purpose of cluster validity. We use the resampling method in the framework to analyze the stability of the clustering algorithm, and the certainty of the cluster validity index. For homogeneous data based on independent variables, the proposed clustering validity index is effective in comparison to some other commonly used indexes.","container-title":"Adaptive and Natural Computing Algorithms","DOI":"10.1007/978-3-642-04921-7_32","event-place":"Berlin, Heidelberg","ISBN":"978-3-642-04921-7","language":"en","page":"313-322","publisher":"Springer","publisher-place":"Berlin, Heidelberg","source":"Springer Link","title":"Sum-of-Squares Based Cluster Validity Index and Significance Analysis","author":[{"family":"Zhao","given":"Qinpei"},{"family":"Xu","given":"Mantao"},{"family":"Fränti","given":"Pasi"}],"editor":[{"family":"Kolehmainen","given":"Mikko"},{"family":"Toivanen","given":"Pekka"},{"family":"Beliczynski","given":"Bartlomiej"}],"issued":{"date-parts":[["2009"]]}}}],"schema":"https://github.com/citation-style-language/schema/raw/master/csl-citation.json"} </w:instrText>
      </w:r>
      <w:r w:rsidR="007D04F4" w:rsidRPr="009E4E97">
        <w:fldChar w:fldCharType="separate"/>
      </w:r>
      <w:r w:rsidR="000B2032" w:rsidRPr="000B2032">
        <w:t>(62)</w:t>
      </w:r>
      <w:r w:rsidR="007D04F4" w:rsidRPr="009E4E97">
        <w:fldChar w:fldCharType="end"/>
      </w:r>
      <w:r w:rsidR="007D04F4" w:rsidRPr="009E4E97">
        <w:t xml:space="preserve"> </w:t>
      </w:r>
      <w:r w:rsidR="00F52CCB" w:rsidRPr="009E4E97">
        <w:t>measures the sum of squared distances between each data point and its corresponding centroid or cluster center</w:t>
      </w:r>
      <w:r w:rsidR="009E4E97" w:rsidRPr="009E4E97">
        <w:t xml:space="preserve"> </w:t>
      </w:r>
      <w:r w:rsidR="00F52CCB" w:rsidRPr="009E4E97">
        <w:t>quantif</w:t>
      </w:r>
      <w:r w:rsidR="009E4E97" w:rsidRPr="009E4E97">
        <w:t>ying</w:t>
      </w:r>
      <w:r w:rsidR="00F52CCB" w:rsidRPr="009E4E97">
        <w:t xml:space="preserve"> the compactness of the clusters.</w:t>
      </w:r>
      <w:r w:rsidR="009E4E97">
        <w:t xml:space="preserve"> </w:t>
      </w:r>
      <w:r w:rsidR="009E4E97" w:rsidRPr="009E4E97">
        <w:t>SSEI a</w:t>
      </w:r>
      <w:r w:rsidR="00F52CCB" w:rsidRPr="009E4E97">
        <w:t>ssign</w:t>
      </w:r>
      <w:r w:rsidR="009E4E97" w:rsidRPr="009E4E97">
        <w:t>s</w:t>
      </w:r>
      <w:r w:rsidR="00F52CCB" w:rsidRPr="009E4E97">
        <w:t xml:space="preserve"> each data point to its nearest centroid </w:t>
      </w:r>
      <w:r w:rsidR="009E4E97" w:rsidRPr="009E4E97">
        <w:t xml:space="preserve">and </w:t>
      </w:r>
      <w:r w:rsidR="00F52CCB" w:rsidRPr="009E4E97">
        <w:t>calculate</w:t>
      </w:r>
      <w:r w:rsidR="009E4E97" w:rsidRPr="009E4E97">
        <w:t>s</w:t>
      </w:r>
      <w:r w:rsidR="00F52CCB" w:rsidRPr="009E4E97">
        <w:t xml:space="preserve"> the squared Euclidean distance between the data point and its assigned centroid</w:t>
      </w:r>
      <w:r w:rsidR="009E4E97">
        <w:t xml:space="preserve">, the final value is obtained as the sum of the squared distances for all data points. </w:t>
      </w:r>
      <w:r w:rsidR="00F52CCB" w:rsidRPr="009E4E97">
        <w:t>Higher SSE values indicate higher dispersion or greater variance within the clusters, while lower SSE values indicate more compact and well-separated clusters.</w:t>
      </w:r>
      <w:r w:rsidR="009E4E97">
        <w:t xml:space="preserve"> The following formulas allow for the computation of SSE:</w:t>
      </w:r>
    </w:p>
    <w:p w14:paraId="012A09BE" w14:textId="77777777" w:rsidR="009E4E97" w:rsidRDefault="009E4E97" w:rsidP="00167D9E">
      <w:pPr>
        <w:rPr>
          <w:color w:val="EE0000"/>
        </w:rPr>
      </w:pPr>
    </w:p>
    <w:p w14:paraId="3E4BD84C" w14:textId="77777777" w:rsidR="009E4E97" w:rsidRPr="004C4EEF" w:rsidRDefault="009E4E97" w:rsidP="00167D9E">
      <w:pPr>
        <w:rPr>
          <w:color w:val="EE0000"/>
        </w:rPr>
      </w:pPr>
    </w:p>
    <w:p w14:paraId="26D2ED8C" w14:textId="31AD0B7F" w:rsidR="00F52CCB" w:rsidRPr="0003580E" w:rsidRDefault="00167D9E" w:rsidP="00F52CCB">
      <w:r w:rsidRPr="0003580E">
        <w:t xml:space="preserve">R-Squared </w:t>
      </w:r>
      <w:r w:rsidR="0068692A">
        <w:t>i</w:t>
      </w:r>
      <w:r w:rsidR="0068692A" w:rsidRPr="00EC3E53">
        <w:t xml:space="preserve">ndex </w:t>
      </w:r>
      <w:r w:rsidRPr="0003580E">
        <w:t>(RS)</w:t>
      </w:r>
      <w:r w:rsidR="00F52CCB" w:rsidRPr="0003580E">
        <w:t xml:space="preserve"> is based on the idea of comparing the variance of the data before and after clustering. The </w:t>
      </w:r>
      <w:r w:rsidR="0003580E">
        <w:t>RS</w:t>
      </w:r>
      <w:r w:rsidR="00F52CCB" w:rsidRPr="0003580E">
        <w:t xml:space="preserve"> measures the proportion of the total variance in the data that is explained by </w:t>
      </w:r>
      <w:r w:rsidR="00F52CCB" w:rsidRPr="0003580E">
        <w:lastRenderedPageBreak/>
        <w:t>the clustering solution.</w:t>
      </w:r>
      <w:r w:rsidR="0003580E">
        <w:t xml:space="preserve"> </w:t>
      </w:r>
      <w:r w:rsidR="00F52CCB" w:rsidRPr="0003580E">
        <w:t>The R-</w:t>
      </w:r>
      <w:r w:rsidR="0045759F">
        <w:t>S</w:t>
      </w:r>
      <w:r w:rsidR="00F52CCB" w:rsidRPr="0003580E">
        <w:t xml:space="preserve">quared index ranges from -inf to 1, with higher values indicating better clustering solutions. A negative value indicates that the clustering solution is worse than random, while a value of 0 indicates that the clustering solution explains no variance beyond chance. </w:t>
      </w:r>
      <w:r w:rsidR="0003580E">
        <w:t>The following formulas allow for the computation of RS:</w:t>
      </w:r>
    </w:p>
    <w:p w14:paraId="41C483C8" w14:textId="049A4A61" w:rsidR="003248B3" w:rsidRPr="003248B3" w:rsidRDefault="003248B3" w:rsidP="00167D9E">
      <m:oMathPara>
        <m:oMath>
          <m:r>
            <w:rPr>
              <w:rFonts w:ascii="Cambria Math" w:hAnsi="Cambria Math"/>
            </w:rPr>
            <m:t xml:space="preserve">RS=1- </m:t>
          </m:r>
          <m:f>
            <m:fPr>
              <m:ctrlPr>
                <w:rPr>
                  <w:rFonts w:ascii="Cambria Math" w:hAnsi="Cambria Math"/>
                  <w:i/>
                </w:rPr>
              </m:ctrlPr>
            </m:fPr>
            <m:num>
              <m:r>
                <w:rPr>
                  <w:rFonts w:ascii="Cambria Math" w:hAnsi="Cambria Math"/>
                </w:rPr>
                <m:t>SSE</m:t>
              </m:r>
            </m:num>
            <m:den>
              <m:r>
                <w:rPr>
                  <w:rFonts w:ascii="Cambria Math" w:hAnsi="Cambria Math"/>
                </w:rPr>
                <m:t>SSE+BSS</m:t>
              </m:r>
            </m:den>
          </m:f>
        </m:oMath>
      </m:oMathPara>
    </w:p>
    <w:p w14:paraId="418E4987" w14:textId="77777777" w:rsidR="003248B3" w:rsidRPr="009454BF" w:rsidRDefault="003248B3" w:rsidP="003248B3">
      <w:r w:rsidRPr="009454BF">
        <w:t xml:space="preserve">Where the dataset is divided into </w:t>
      </w:r>
      <m:oMath>
        <m:r>
          <w:rPr>
            <w:rFonts w:ascii="Cambria Math" w:hAnsi="Cambria Math"/>
          </w:rPr>
          <m:t>K</m:t>
        </m:r>
      </m:oMath>
      <w:r w:rsidRPr="009454BF">
        <w:t xml:space="preserve">clusters </w:t>
      </w:r>
      <m:oMath>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K</m:t>
            </m:r>
          </m:sub>
        </m:sSub>
      </m:oMath>
      <w:r w:rsidRPr="009454BF">
        <w:t xml:space="preserve">, each cluster </w:t>
      </w:r>
      <m:oMath>
        <m:sSub>
          <m:sSubPr>
            <m:ctrlPr>
              <w:rPr>
                <w:rFonts w:ascii="Cambria Math" w:hAnsi="Cambria Math"/>
              </w:rPr>
            </m:ctrlPr>
          </m:sSubPr>
          <m:e>
            <m:r>
              <w:rPr>
                <w:rFonts w:ascii="Cambria Math" w:hAnsi="Cambria Math"/>
              </w:rPr>
              <m:t>C</m:t>
            </m:r>
          </m:e>
          <m:sub>
            <m:r>
              <w:rPr>
                <w:rFonts w:ascii="Cambria Math" w:hAnsi="Cambria Math"/>
              </w:rPr>
              <m:t>k</m:t>
            </m:r>
          </m:sub>
        </m:sSub>
      </m:oMath>
      <w:r>
        <w:t xml:space="preserve"> </w:t>
      </w:r>
      <w:r w:rsidRPr="009454BF">
        <w:t xml:space="preserve">has </w:t>
      </w:r>
      <m:oMath>
        <m:sSub>
          <m:sSubPr>
            <m:ctrlPr>
              <w:rPr>
                <w:rFonts w:ascii="Cambria Math" w:hAnsi="Cambria Math"/>
              </w:rPr>
            </m:ctrlPr>
          </m:sSubPr>
          <m:e>
            <m:r>
              <w:rPr>
                <w:rFonts w:ascii="Cambria Math" w:hAnsi="Cambria Math"/>
              </w:rPr>
              <m:t>n</m:t>
            </m:r>
          </m:e>
          <m:sub>
            <m:r>
              <w:rPr>
                <w:rFonts w:ascii="Cambria Math" w:hAnsi="Cambria Math"/>
              </w:rPr>
              <m:t>k</m:t>
            </m:r>
          </m:sub>
        </m:sSub>
      </m:oMath>
      <w:r>
        <w:t xml:space="preserve"> </w:t>
      </w:r>
      <w:r w:rsidRPr="009454BF">
        <w:t xml:space="preserve">points, and </w:t>
      </w:r>
      <m:oMath>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r>
          <w:rPr>
            <w:rFonts w:ascii="Cambria Math" w:hAnsi="Cambria Math"/>
          </w:rPr>
          <m:t>)</m:t>
        </m:r>
      </m:oMath>
      <w:r w:rsidRPr="009454BF">
        <w:t xml:space="preserve"> denotes the Euclidean distance between points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9454BF">
        <w:t xml:space="preserve">and </w:t>
      </w:r>
      <m:oMath>
        <m:sSub>
          <m:sSubPr>
            <m:ctrlPr>
              <w:rPr>
                <w:rFonts w:ascii="Cambria Math" w:hAnsi="Cambria Math"/>
              </w:rPr>
            </m:ctrlPr>
          </m:sSubPr>
          <m:e>
            <m:r>
              <w:rPr>
                <w:rFonts w:ascii="Cambria Math" w:hAnsi="Cambria Math"/>
              </w:rPr>
              <m:t>x</m:t>
            </m:r>
          </m:e>
          <m:sub>
            <m:r>
              <w:rPr>
                <w:rFonts w:ascii="Cambria Math" w:hAnsi="Cambria Math"/>
              </w:rPr>
              <m:t>j</m:t>
            </m:r>
          </m:sub>
        </m:sSub>
      </m:oMath>
      <w:r w:rsidRPr="009454BF">
        <w:t>.</w:t>
      </w:r>
    </w:p>
    <w:p w14:paraId="7921656C" w14:textId="23EE9CC9" w:rsidR="00F52CCB" w:rsidRPr="00591BCF" w:rsidRDefault="00591BCF" w:rsidP="00167D9E">
      <w:r>
        <w:t xml:space="preserve">RS assumes a normal distribution </w:t>
      </w:r>
      <w:r>
        <w:fldChar w:fldCharType="begin"/>
      </w:r>
      <w:r w:rsidR="00B11A65">
        <w:instrText xml:space="preserve"> ADDIN ZOTERO_ITEM CSL_CITATION {"citationID":"9FBETdoo","properties":{"formattedCitation":"(17)","plainCitation":"(17)","noteIndex":0},"citationItems":[{"id":1738,"uris":["http://zotero.org/users/8619560/items/2H7Y95ZQ"],"itemData":{"id":1738,"type":"article-journal","abstract":"Data clustering involves identifying latent similarities within a dataset and organizing them into clusters or groups. The outcomes of various clustering algorithms differ as they are susceptible to the intrinsic characteristics of the original dataset, including noise and dimensionality. The effectiveness of such clustering procedures directly impacts the homogeneity of clusters, underscoring the significance of evaluating algorithmic outcomes. Consequently, the assessment of clustering quality presents a significant and complex endeavor. A pivotal aspect affecting clustering validation is the cluster validity metric, which aids in determining the optimal number of clusters. The main goal of this study is to comprehensively review and explain the mathematical operation of internal and external cluster validity indices, but not all, to categorize these indices and to brainstorm suggestions for future advancement of clustering validation research. In addition, we review and evaluate the performance of internal and external clustering validation indices on the most common clustering algorithms, such as the evolutionary clustering algorithm star (ECA*). Finally, we suggest a classification framework for examining the functionality of both internal and external clustering validation measures regarding their ideal values, user-friendliness, responsiveness to input data, and appropriateness across various fields. This classification aids researchers in selecting the appropriate clustering validation measure to suit their specific requirements.","container-title":"Neurocomputing","DOI":"10.1016/j.neucom.2024.128198","ISSN":"0925-2312","journalAbbreviation":"Neurocomputing","page":"128198","source":"ScienceDirect","title":"From A-to-Z review of clustering validation indices","volume":"601","author":[{"family":"Hassan","given":"Bryar A."},{"family":"Tayfor","given":"Noor Bahjat"},{"family":"Hassan","given":"Alla A."},{"family":"Ahmed","given":"Aram M."},{"family":"Rashid","given":"Tarik A."},{"family":"Abdalla","given":"Naz N."}],"issued":{"date-parts":[["2024",10,7]]}}}],"schema":"https://github.com/citation-style-language/schema/raw/master/csl-citation.json"} </w:instrText>
      </w:r>
      <w:r>
        <w:fldChar w:fldCharType="separate"/>
      </w:r>
      <w:r w:rsidR="009B523F" w:rsidRPr="009B523F">
        <w:t>(17)</w:t>
      </w:r>
      <w:r>
        <w:fldChar w:fldCharType="end"/>
      </w:r>
      <w:r>
        <w:t xml:space="preserve">. </w:t>
      </w:r>
    </w:p>
    <w:p w14:paraId="4508E68D" w14:textId="77777777" w:rsidR="00591BCF" w:rsidRDefault="00591BCF" w:rsidP="00167D9E">
      <w:pPr>
        <w:rPr>
          <w:color w:val="EE0000"/>
        </w:rPr>
      </w:pPr>
    </w:p>
    <w:p w14:paraId="6E316140" w14:textId="77777777" w:rsidR="00A37F30" w:rsidRPr="004C4EEF" w:rsidRDefault="00A37F30" w:rsidP="00167D9E">
      <w:pPr>
        <w:rPr>
          <w:color w:val="EE0000"/>
        </w:rPr>
      </w:pPr>
    </w:p>
    <w:p w14:paraId="523E9364" w14:textId="62136B1A" w:rsidR="00F52CCB" w:rsidRPr="00A37F30" w:rsidRDefault="00167D9E" w:rsidP="00F52CCB">
      <w:r w:rsidRPr="00A37F30">
        <w:t xml:space="preserve">Beale </w:t>
      </w:r>
      <w:r w:rsidR="0068692A">
        <w:t>i</w:t>
      </w:r>
      <w:r w:rsidR="0068692A" w:rsidRPr="00EC3E53">
        <w:t xml:space="preserve">ndex </w:t>
      </w:r>
      <w:r w:rsidRPr="00A37F30">
        <w:t>(B)</w:t>
      </w:r>
      <w:r w:rsidR="00F52CCB" w:rsidRPr="00A37F30">
        <w:t xml:space="preserve"> </w:t>
      </w:r>
      <w:r w:rsidR="00675D35" w:rsidRPr="00A37F30">
        <w:fldChar w:fldCharType="begin"/>
      </w:r>
      <w:r w:rsidR="000B2032">
        <w:instrText xml:space="preserve"> ADDIN ZOTERO_ITEM CSL_CITATION {"citationID":"n8BZ4vBN","properties":{"formattedCitation":"(63,64)","plainCitation":"(63,64)","noteIndex":0},"citationItems":[{"id":1730,"uris":["http://zotero.org/users/8619560/items/P7QCKUDQ"],"itemData":{"id":1730,"type":"article-journal","abstract":"A Monte Carlo evaluation of 30 procedures for determining the number of clusters was conducted on artificial data sets which contained either 2, 3, 4, or 5 distinct nonoverlapping clusters. To provide a variety of clustering solutions, the data sets were analyzed by four hierarchical clustering methods. External criterion measures indicated excellent recovery of the true cluster structure by the methods at the correct hierarchy level. Thus, the clustering present in the data was quite strong. The simulation results for the stopping rules revealed a wide range in their ability to determine the correct number of clusters in the data. Several procedures worked fairly well, whereas others performed rather poorly. Thus, the latter group of rules would appear to have little validity, particularly for data sets containing distinct clusters. Applied researchers are urged to select one or more of the better criteria. However, users are cautioned that the performance of some of the criteria may be data dependent.","container-title":"Psychometrika","DOI":"10.1007/BF02294245","ISSN":"1860-0980","issue":"2","journalAbbreviation":"Psychometrika","language":"en","page":"159-179","source":"Springer Link","title":"An examination of procedures for determining the number of clusters in a data set","volume":"50","author":[{"family":"Milligan","given":"Glenn W."},{"family":"Cooper","given":"Martha C."}],"issued":{"date-parts":[["1985",6,1]]}}},{"id":1734,"uris":["http://zotero.org/users/8619560/items/92V236LM"],"itemData":{"id":1734,"type":"book","language":"en","note":"Google-Books-ID: o3QdMwEACAAJ","number-of-pages":"book","publisher":"Scientific Control Systems Limited","source":"Google Books","title":"Euclidean Cluster Analysis","author":[{"family":"Beale","given":"E. M. L."}],"issued":{"date-parts":[["1969"]]}}}],"schema":"https://github.com/citation-style-language/schema/raw/master/csl-citation.json"} </w:instrText>
      </w:r>
      <w:r w:rsidR="00675D35" w:rsidRPr="00A37F30">
        <w:fldChar w:fldCharType="separate"/>
      </w:r>
      <w:r w:rsidR="000B2032" w:rsidRPr="000B2032">
        <w:t>(63,64)</w:t>
      </w:r>
      <w:r w:rsidR="00675D35" w:rsidRPr="00A37F30">
        <w:fldChar w:fldCharType="end"/>
      </w:r>
      <w:r w:rsidR="004433E8" w:rsidRPr="00A37F30">
        <w:t>, also known as the “variance ratio criterion” or the “F-ratio”,</w:t>
      </w:r>
      <w:r w:rsidR="00675D35" w:rsidRPr="00A37F30">
        <w:t xml:space="preserve"> </w:t>
      </w:r>
      <w:r w:rsidR="00F52CCB" w:rsidRPr="00A37F30">
        <w:t>measures the quality of a clustering solution by computing the ratio of the within-cluster sum of squares to the between-cluster sum of squares. The within-cluster sum of squares measure</w:t>
      </w:r>
      <w:r w:rsidR="004433E8" w:rsidRPr="00A37F30">
        <w:t>s</w:t>
      </w:r>
      <w:r w:rsidR="00F52CCB" w:rsidRPr="00A37F30">
        <w:t xml:space="preserve"> the variability of within each cluster, while the between-cluster sum of squares measure</w:t>
      </w:r>
      <w:r w:rsidR="004433E8" w:rsidRPr="00A37F30">
        <w:t>s</w:t>
      </w:r>
      <w:r w:rsidR="00F52CCB" w:rsidRPr="00A37F30">
        <w:t xml:space="preserve"> the variability between the clusters. </w:t>
      </w:r>
      <w:r w:rsidR="004433E8" w:rsidRPr="00A37F30">
        <w:t>A</w:t>
      </w:r>
      <w:r w:rsidR="00F52CCB" w:rsidRPr="00A37F30">
        <w:t xml:space="preserve"> good clustering solution should have low within-cluster variation and high between-cluster variation, which results in a high </w:t>
      </w:r>
      <w:r w:rsidR="004433E8" w:rsidRPr="00A37F30">
        <w:t>B</w:t>
      </w:r>
      <w:r w:rsidR="00F52CCB" w:rsidRPr="00A37F30">
        <w:t xml:space="preserve"> value.</w:t>
      </w:r>
      <w:r w:rsidR="004433E8" w:rsidRPr="00A37F30">
        <w:t xml:space="preserve"> The B ranges from 0 to infinity, with higher values indicating better clustering solutions. However, </w:t>
      </w:r>
      <w:r w:rsidR="00A37F30" w:rsidRPr="00A37F30">
        <w:t>B</w:t>
      </w:r>
      <w:r w:rsidR="0045759F">
        <w:t xml:space="preserve"> </w:t>
      </w:r>
      <w:r w:rsidR="004433E8" w:rsidRPr="00A37F30">
        <w:t xml:space="preserve">has a tendency to favor solutions with more clusters. </w:t>
      </w:r>
      <w:r w:rsidR="00F52CCB" w:rsidRPr="00A37F30">
        <w:t xml:space="preserve">The </w:t>
      </w:r>
      <w:r w:rsidR="004433E8" w:rsidRPr="00A37F30">
        <w:t>B</w:t>
      </w:r>
      <w:r w:rsidR="00F52CCB" w:rsidRPr="00A37F30">
        <w:t xml:space="preserve"> can be calculated using the following formula:</w:t>
      </w:r>
    </w:p>
    <w:p w14:paraId="248D326C" w14:textId="18E48DC7" w:rsidR="004433E8" w:rsidRPr="00A37F30" w:rsidRDefault="004433E8" w:rsidP="00F52CCB">
      <m:oMathPara>
        <m:oMath>
          <m:r>
            <w:rPr>
              <w:rFonts w:ascii="Cambria Math" w:hAnsi="Cambria Math"/>
            </w:rPr>
            <m:t>B=</m:t>
          </m:r>
          <m:f>
            <m:fPr>
              <m:ctrlPr>
                <w:rPr>
                  <w:rFonts w:ascii="Cambria Math" w:hAnsi="Cambria Math"/>
                  <w:i/>
                </w:rPr>
              </m:ctrlPr>
            </m:fPr>
            <m:num>
              <m:f>
                <m:fPr>
                  <m:ctrlPr>
                    <w:rPr>
                      <w:rFonts w:ascii="Cambria Math" w:hAnsi="Cambria Math"/>
                      <w:i/>
                    </w:rPr>
                  </m:ctrlPr>
                </m:fPr>
                <m:num>
                  <m:r>
                    <w:rPr>
                      <w:rFonts w:ascii="Cambria Math" w:hAnsi="Cambria Math"/>
                    </w:rPr>
                    <m:t>BSS</m:t>
                  </m:r>
                </m:num>
                <m:den>
                  <m:r>
                    <w:rPr>
                      <w:rFonts w:ascii="Cambria Math" w:hAnsi="Cambria Math"/>
                    </w:rPr>
                    <m:t>K-1</m:t>
                  </m:r>
                </m:den>
              </m:f>
            </m:num>
            <m:den>
              <m:f>
                <m:fPr>
                  <m:ctrlPr>
                    <w:rPr>
                      <w:rFonts w:ascii="Cambria Math" w:hAnsi="Cambria Math"/>
                      <w:i/>
                    </w:rPr>
                  </m:ctrlPr>
                </m:fPr>
                <m:num>
                  <m:r>
                    <w:rPr>
                      <w:rFonts w:ascii="Cambria Math" w:hAnsi="Cambria Math"/>
                    </w:rPr>
                    <m:t>SSE</m:t>
                  </m:r>
                </m:num>
                <m:den>
                  <m:r>
                    <w:rPr>
                      <w:rFonts w:ascii="Cambria Math" w:hAnsi="Cambria Math"/>
                    </w:rPr>
                    <m:t>N-K</m:t>
                  </m:r>
                </m:den>
              </m:f>
            </m:den>
          </m:f>
        </m:oMath>
      </m:oMathPara>
    </w:p>
    <w:p w14:paraId="4AD097B9" w14:textId="23302CE9" w:rsidR="004433E8" w:rsidRPr="00A37F30" w:rsidRDefault="004433E8" w:rsidP="004433E8">
      <w:r w:rsidRPr="00A37F30">
        <w:t xml:space="preserve">Where the dataset containing </w:t>
      </w:r>
      <w:r w:rsidRPr="00A37F30">
        <w:rPr>
          <w:i/>
          <w:iCs/>
        </w:rPr>
        <w:t>N</w:t>
      </w:r>
      <w:r w:rsidRPr="00A37F30">
        <w:t xml:space="preserve"> </w:t>
      </w:r>
      <w:r w:rsidR="009531E0" w:rsidRPr="00A37F30">
        <w:t xml:space="preserve">data </w:t>
      </w:r>
      <w:r w:rsidRPr="00A37F30">
        <w:t xml:space="preserve">points is divided into </w:t>
      </w:r>
      <m:oMath>
        <m:r>
          <w:rPr>
            <w:rFonts w:ascii="Cambria Math" w:hAnsi="Cambria Math"/>
          </w:rPr>
          <m:t>K</m:t>
        </m:r>
      </m:oMath>
      <w:r w:rsidRPr="00A37F30">
        <w:t xml:space="preserve">clusters </w:t>
      </w:r>
      <m:oMath>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K</m:t>
            </m:r>
          </m:sub>
        </m:sSub>
      </m:oMath>
      <w:r w:rsidRPr="00A37F30">
        <w:t xml:space="preserve">, each cluster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Pr="00A37F30">
        <w:t xml:space="preserve"> has </w:t>
      </w:r>
      <m:oMath>
        <m:sSub>
          <m:sSubPr>
            <m:ctrlPr>
              <w:rPr>
                <w:rFonts w:ascii="Cambria Math" w:hAnsi="Cambria Math"/>
              </w:rPr>
            </m:ctrlPr>
          </m:sSubPr>
          <m:e>
            <m:r>
              <w:rPr>
                <w:rFonts w:ascii="Cambria Math" w:hAnsi="Cambria Math"/>
              </w:rPr>
              <m:t>n</m:t>
            </m:r>
          </m:e>
          <m:sub>
            <m:r>
              <w:rPr>
                <w:rFonts w:ascii="Cambria Math" w:hAnsi="Cambria Math"/>
              </w:rPr>
              <m:t>k</m:t>
            </m:r>
          </m:sub>
        </m:sSub>
      </m:oMath>
      <w:r w:rsidRPr="00A37F30">
        <w:t xml:space="preserve"> points, and </w:t>
      </w:r>
      <m:oMath>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r>
          <w:rPr>
            <w:rFonts w:ascii="Cambria Math" w:hAnsi="Cambria Math"/>
          </w:rPr>
          <m:t>)</m:t>
        </m:r>
      </m:oMath>
      <w:r w:rsidRPr="00A37F30">
        <w:t xml:space="preserve"> denotes the Euclidean distance between points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A37F30">
        <w:t xml:space="preserve">and </w:t>
      </w:r>
      <m:oMath>
        <m:sSub>
          <m:sSubPr>
            <m:ctrlPr>
              <w:rPr>
                <w:rFonts w:ascii="Cambria Math" w:hAnsi="Cambria Math"/>
              </w:rPr>
            </m:ctrlPr>
          </m:sSubPr>
          <m:e>
            <m:r>
              <w:rPr>
                <w:rFonts w:ascii="Cambria Math" w:hAnsi="Cambria Math"/>
              </w:rPr>
              <m:t>x</m:t>
            </m:r>
          </m:e>
          <m:sub>
            <m:r>
              <w:rPr>
                <w:rFonts w:ascii="Cambria Math" w:hAnsi="Cambria Math"/>
              </w:rPr>
              <m:t>j</m:t>
            </m:r>
          </m:sub>
        </m:sSub>
      </m:oMath>
      <w:r w:rsidRPr="00A37F30">
        <w:t>.</w:t>
      </w:r>
    </w:p>
    <w:p w14:paraId="2BDAF9FA" w14:textId="1F390984" w:rsidR="00167D9E" w:rsidRPr="004C4EEF" w:rsidRDefault="00167D9E" w:rsidP="00167D9E">
      <w:pPr>
        <w:rPr>
          <w:color w:val="EE0000"/>
        </w:rPr>
      </w:pPr>
    </w:p>
    <w:p w14:paraId="691EA78D" w14:textId="77777777" w:rsidR="00F52CCB" w:rsidRPr="007E6CAC" w:rsidRDefault="00F52CCB" w:rsidP="00167D9E"/>
    <w:p w14:paraId="47D14548" w14:textId="77777777" w:rsidR="00F52CCB" w:rsidRPr="007E6CAC" w:rsidRDefault="00F52CCB" w:rsidP="00167D9E"/>
    <w:p w14:paraId="1442588E" w14:textId="653475F0" w:rsidR="00C227EC" w:rsidRPr="007E6CAC" w:rsidRDefault="00167D9E" w:rsidP="00F52CCB">
      <w:r w:rsidRPr="007E6CAC">
        <w:t xml:space="preserve">Ball Hall </w:t>
      </w:r>
      <w:r w:rsidR="0068692A">
        <w:t>i</w:t>
      </w:r>
      <w:r w:rsidR="0068692A" w:rsidRPr="00EC3E53">
        <w:t xml:space="preserve">ndex </w:t>
      </w:r>
      <w:r w:rsidRPr="007E6CAC">
        <w:t>(BH)</w:t>
      </w:r>
      <w:r w:rsidR="00F52CCB" w:rsidRPr="007E6CAC">
        <w:rPr>
          <w:rFonts w:ascii="Lato" w:hAnsi="Lato"/>
          <w:lang w:eastAsia="en-US"/>
        </w:rPr>
        <w:t xml:space="preserve"> </w:t>
      </w:r>
      <w:r w:rsidR="00675D35" w:rsidRPr="007E6CAC">
        <w:rPr>
          <w:lang w:eastAsia="en-US"/>
        </w:rPr>
        <w:fldChar w:fldCharType="begin"/>
      </w:r>
      <w:r w:rsidR="000B2032">
        <w:rPr>
          <w:lang w:eastAsia="en-US"/>
        </w:rPr>
        <w:instrText xml:space="preserve"> ADDIN ZOTERO_ITEM CSL_CITATION {"citationID":"4tVURbPW","properties":{"formattedCitation":"(63,65)","plainCitation":"(63,65)","noteIndex":0},"citationItems":[{"id":1730,"uris":["http://zotero.org/users/8619560/items/P7QCKUDQ"],"itemData":{"id":1730,"type":"article-journal","abstract":"A Monte Carlo evaluation of 30 procedures for determining the number of clusters was conducted on artificial data sets which contained either 2, 3, 4, or 5 distinct nonoverlapping clusters. To provide a variety of clustering solutions, the data sets were analyzed by four hierarchical clustering methods. External criterion measures indicated excellent recovery of the true cluster structure by the methods at the correct hierarchy level. Thus, the clustering present in the data was quite strong. The simulation results for the stopping rules revealed a wide range in their ability to determine the correct number of clusters in the data. Several procedures worked fairly well, whereas others performed rather poorly. Thus, the latter group of rules would appear to have little validity, particularly for data sets containing distinct clusters. Applied researchers are urged to select one or more of the better criteria. However, users are cautioned that the performance of some of the criteria may be data dependent.","container-title":"Psychometrika","DOI":"10.1007/BF02294245","ISSN":"1860-0980","issue":"2","journalAbbreviation":"Psychometrika","language":"en","page":"159-179","source":"Springer Link","title":"An examination of procedures for determining the number of clusters in a data set","volume":"50","author":[{"family":"Milligan","given":"Glenn W."},{"family":"Cooper","given":"Martha C."}],"issued":{"date-parts":[["1985",6,1]]}}},{"id":1731,"uris":["http://zotero.org/users/8619560/items/QNDP6J3A"],"itemData":{"id":1731,"type":"paper-conference","abstract":"Abstract : ISODATA, a novel method of data analysis and pattern classification, is described in verbal and pictorial terms, in terms of a two-dimensional example, and by giving the mathematical calculations that the method uses. The technique clusters many-variable data around points in the data's original high- dimensional space and by doing so provides a useful description of the data. A brief summary of results from analyzing alphanumeric, gaussian, sociological and meteorological data is given. In the appendix, generalizations of the existing technique to clustering around lines and planes are discussed and a tentative algorithm for clustering around lines is given.","source":"Semantic Scholar","title":"ISODATA, A NOVEL METHOD OF DATA ANALYSIS AND PATTERN CLASSIFICATION","URL":"https://www.semanticscholar.org/paper/ISODATA%2C-A-NOVEL-METHOD-OF-DATA-ANALYSIS-AND-Ball-Hall/7dac28166b91d89ef6c38cf4fbb9f647b1d73c61","author":[{"family":"Ball","given":"G."},{"family":"Hall","given":"D. J."}],"accessed":{"date-parts":[["2025",11,4]]},"issued":{"date-parts":[["1965",4,1]]}}}],"schema":"https://github.com/citation-style-language/schema/raw/master/csl-citation.json"} </w:instrText>
      </w:r>
      <w:r w:rsidR="00675D35" w:rsidRPr="007E6CAC">
        <w:rPr>
          <w:lang w:eastAsia="en-US"/>
        </w:rPr>
        <w:fldChar w:fldCharType="separate"/>
      </w:r>
      <w:r w:rsidR="000B2032" w:rsidRPr="000B2032">
        <w:t>(63,65)</w:t>
      </w:r>
      <w:r w:rsidR="00675D35" w:rsidRPr="007E6CAC">
        <w:rPr>
          <w:lang w:eastAsia="en-US"/>
        </w:rPr>
        <w:fldChar w:fldCharType="end"/>
      </w:r>
      <w:r w:rsidR="00675D35" w:rsidRPr="007E6CAC">
        <w:rPr>
          <w:lang w:eastAsia="en-US"/>
        </w:rPr>
        <w:t xml:space="preserve"> </w:t>
      </w:r>
      <w:r w:rsidR="007E6CAC" w:rsidRPr="007E6CAC">
        <w:t xml:space="preserve">computes the average distance between each data point and its cluster centroid and then averages this across all clusters. It </w:t>
      </w:r>
      <w:r w:rsidR="00F52CCB" w:rsidRPr="007E6CAC">
        <w:t>measures the compactness and separation of clusters in a clustering result.</w:t>
      </w:r>
      <w:r w:rsidR="007E6CAC" w:rsidRPr="007E6CAC">
        <w:t xml:space="preserve"> A lower </w:t>
      </w:r>
      <w:r w:rsidR="0045759F" w:rsidRPr="007E6CAC">
        <w:t xml:space="preserve">BH </w:t>
      </w:r>
      <w:r w:rsidR="007E6CAC" w:rsidRPr="007E6CAC">
        <w:t>value indicates better clustering, as it signifies that the data points are closer to their own cluster centroid than to the centroids of other clusters, indicating a clear separation between clusters.</w:t>
      </w:r>
      <w:r w:rsidR="00266FA3">
        <w:t xml:space="preserve"> </w:t>
      </w:r>
      <w:r w:rsidR="00C227EC" w:rsidRPr="007E6CAC">
        <w:t>The</w:t>
      </w:r>
      <w:r w:rsidR="00266FA3">
        <w:t xml:space="preserve"> </w:t>
      </w:r>
      <w:r w:rsidR="00C227EC" w:rsidRPr="007E6CAC">
        <w:t xml:space="preserve">following formula </w:t>
      </w:r>
      <w:r w:rsidR="007E6CAC" w:rsidRPr="007E6CAC">
        <w:t>allows</w:t>
      </w:r>
      <w:r w:rsidR="00C227EC" w:rsidRPr="007E6CAC">
        <w:t xml:space="preserve"> for the computation of </w:t>
      </w:r>
      <w:r w:rsidR="0045759F" w:rsidRPr="007E6CAC">
        <w:t>BH</w:t>
      </w:r>
      <w:r w:rsidR="00C227EC" w:rsidRPr="007E6CAC">
        <w:t>:</w:t>
      </w:r>
    </w:p>
    <w:p w14:paraId="28F1483F" w14:textId="4FC6CE48" w:rsidR="008F1C37" w:rsidRPr="007E6CAC" w:rsidRDefault="008F1C37" w:rsidP="00F52CCB">
      <m:oMathPara>
        <m:oMath>
          <m:r>
            <w:rPr>
              <w:rFonts w:ascii="Cambria Math" w:hAnsi="Cambria Math"/>
            </w:rPr>
            <m:t>BH=</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 xml:space="preserve">* </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f>
                <m:fPr>
                  <m:ctrlPr>
                    <w:rPr>
                      <w:rFonts w:ascii="Cambria Math" w:hAnsi="Cambria Math"/>
                      <w:i/>
                    </w:rPr>
                  </m:ctrlPr>
                </m:fPr>
                <m:num>
                  <m:r>
                    <w:rPr>
                      <w:rFonts w:ascii="Cambria Math" w:hAnsi="Cambria Math"/>
                    </w:rPr>
                    <m:t>1</m:t>
                  </m:r>
                </m:num>
                <m:den>
                  <m: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rPr>
                        <m:t>k</m:t>
                      </m:r>
                    </m:sub>
                  </m:sSub>
                </m:den>
              </m:f>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k</m:t>
                  </m:r>
                </m:sub>
              </m:sSub>
            </m:sub>
            <m:sup/>
            <m:e>
              <m:r>
                <w:rPr>
                  <w:rFonts w:ascii="Cambria Math" w:hAnsi="Cambria Math"/>
                </w:rPr>
                <m:t xml:space="preserve">d(x, </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e>
          </m:nary>
        </m:oMath>
      </m:oMathPara>
    </w:p>
    <w:p w14:paraId="124BE251" w14:textId="77777777" w:rsidR="005629B2" w:rsidRPr="00A37F30" w:rsidRDefault="005629B2" w:rsidP="005629B2">
      <w:r w:rsidRPr="00A37F30">
        <w:lastRenderedPageBreak/>
        <w:t xml:space="preserve">Where the dataset containing </w:t>
      </w:r>
      <w:r w:rsidRPr="00A37F30">
        <w:rPr>
          <w:i/>
          <w:iCs/>
        </w:rPr>
        <w:t>N</w:t>
      </w:r>
      <w:r w:rsidRPr="00A37F30">
        <w:t xml:space="preserve"> data points is divided into </w:t>
      </w:r>
      <m:oMath>
        <m:r>
          <w:rPr>
            <w:rFonts w:ascii="Cambria Math" w:hAnsi="Cambria Math"/>
          </w:rPr>
          <m:t>K</m:t>
        </m:r>
      </m:oMath>
      <w:r w:rsidRPr="00A37F30">
        <w:t xml:space="preserve">clusters </w:t>
      </w:r>
      <m:oMath>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K</m:t>
            </m:r>
          </m:sub>
        </m:sSub>
      </m:oMath>
      <w:r w:rsidRPr="00A37F30">
        <w:t xml:space="preserve">, each cluster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Pr="00A37F30">
        <w:t xml:space="preserve"> has </w:t>
      </w:r>
      <m:oMath>
        <m:sSub>
          <m:sSubPr>
            <m:ctrlPr>
              <w:rPr>
                <w:rFonts w:ascii="Cambria Math" w:hAnsi="Cambria Math"/>
              </w:rPr>
            </m:ctrlPr>
          </m:sSubPr>
          <m:e>
            <m:r>
              <w:rPr>
                <w:rFonts w:ascii="Cambria Math" w:hAnsi="Cambria Math"/>
              </w:rPr>
              <m:t>n</m:t>
            </m:r>
          </m:e>
          <m:sub>
            <m:r>
              <w:rPr>
                <w:rFonts w:ascii="Cambria Math" w:hAnsi="Cambria Math"/>
              </w:rPr>
              <m:t>k</m:t>
            </m:r>
          </m:sub>
        </m:sSub>
      </m:oMath>
      <w:r w:rsidRPr="00A37F30">
        <w:t xml:space="preserve"> points, and </w:t>
      </w:r>
      <m:oMath>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r>
          <w:rPr>
            <w:rFonts w:ascii="Cambria Math" w:hAnsi="Cambria Math"/>
          </w:rPr>
          <m:t>)</m:t>
        </m:r>
      </m:oMath>
      <w:r w:rsidRPr="00A37F30">
        <w:t xml:space="preserve"> denotes the Euclidean distance between points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A37F30">
        <w:t xml:space="preserve">and </w:t>
      </w:r>
      <m:oMath>
        <m:sSub>
          <m:sSubPr>
            <m:ctrlPr>
              <w:rPr>
                <w:rFonts w:ascii="Cambria Math" w:hAnsi="Cambria Math"/>
              </w:rPr>
            </m:ctrlPr>
          </m:sSubPr>
          <m:e>
            <m:r>
              <w:rPr>
                <w:rFonts w:ascii="Cambria Math" w:hAnsi="Cambria Math"/>
              </w:rPr>
              <m:t>x</m:t>
            </m:r>
          </m:e>
          <m:sub>
            <m:r>
              <w:rPr>
                <w:rFonts w:ascii="Cambria Math" w:hAnsi="Cambria Math"/>
              </w:rPr>
              <m:t>j</m:t>
            </m:r>
          </m:sub>
        </m:sSub>
      </m:oMath>
      <w:r w:rsidRPr="00A37F30">
        <w:t>.</w:t>
      </w:r>
    </w:p>
    <w:p w14:paraId="0AB4C703" w14:textId="24EF03C2" w:rsidR="00167D9E" w:rsidRPr="004C4EEF" w:rsidRDefault="00167D9E" w:rsidP="00167D9E">
      <w:pPr>
        <w:rPr>
          <w:color w:val="EE0000"/>
        </w:rPr>
      </w:pPr>
    </w:p>
    <w:p w14:paraId="6D7A5078" w14:textId="77777777" w:rsidR="004C28E5" w:rsidRPr="004C4EEF" w:rsidRDefault="004C28E5" w:rsidP="00167D9E">
      <w:pPr>
        <w:rPr>
          <w:color w:val="EE0000"/>
        </w:rPr>
      </w:pPr>
    </w:p>
    <w:p w14:paraId="78F667E7" w14:textId="4B8FDDD2" w:rsidR="00237FFD" w:rsidRPr="00EC3E53" w:rsidRDefault="00167D9E" w:rsidP="001D2C69">
      <w:r w:rsidRPr="00EC3E53">
        <w:t xml:space="preserve">Hartigan </w:t>
      </w:r>
      <w:r w:rsidR="0068692A">
        <w:t>i</w:t>
      </w:r>
      <w:r w:rsidRPr="00EC3E53">
        <w:t>ndex (H)</w:t>
      </w:r>
      <w:r w:rsidR="00F52CCB" w:rsidRPr="00EC3E53">
        <w:t xml:space="preserve"> </w:t>
      </w:r>
      <w:r w:rsidR="007D04F4" w:rsidRPr="00EC3E53">
        <w:fldChar w:fldCharType="begin"/>
      </w:r>
      <w:r w:rsidR="000B2032">
        <w:instrText xml:space="preserve"> ADDIN ZOTERO_ITEM CSL_CITATION {"citationID":"WDVaauQB","properties":{"formattedCitation":"(66)","plainCitation":"(66)","noteIndex":0},"citationItems":[{"id":1729,"uris":["http://zotero.org/users/8619560/items/74XE5JLM"],"itemData":{"id":1729,"type":"book","edition":"99th","event-place":"USA","ISBN":"978-0-471-35645-5","number-of-pages":"351","publisher":"John Wiley &amp; Sons, Inc.","publisher-place":"USA","source":"ACM Digital Library","title":"Clustering Algorithms","author":[{"family":"Hartigan","given":"John A."}],"issued":{"date-parts":[["1975",1]]}}}],"schema":"https://github.com/citation-style-language/schema/raw/master/csl-citation.json"} </w:instrText>
      </w:r>
      <w:r w:rsidR="007D04F4" w:rsidRPr="00EC3E53">
        <w:fldChar w:fldCharType="separate"/>
      </w:r>
      <w:r w:rsidR="000B2032" w:rsidRPr="000B2032">
        <w:t>(66)</w:t>
      </w:r>
      <w:r w:rsidR="007D04F4" w:rsidRPr="00EC3E53">
        <w:fldChar w:fldCharType="end"/>
      </w:r>
      <w:r w:rsidR="007D04F4" w:rsidRPr="00EC3E53">
        <w:t xml:space="preserve"> </w:t>
      </w:r>
      <w:r w:rsidR="00F52CCB" w:rsidRPr="00EC3E53">
        <w:t>also known as the Hartigan’s criterion, is a measure used for evaluating the quality of clustering solutions. It is specifically designed for assessing the goodness of fit of a clustering algorithm, particularly the k-means algorithm.</w:t>
      </w:r>
      <w:r w:rsidR="00D902FB" w:rsidRPr="00EC3E53">
        <w:t xml:space="preserve"> Lower values of the Hartigan index indicate better clustering solutions with lower within-cluster variance and higher separation between clusters.</w:t>
      </w:r>
      <w:r w:rsidR="00EC3E53" w:rsidRPr="00EC3E53">
        <w:t xml:space="preserve"> The </w:t>
      </w:r>
      <w:r w:rsidR="0045759F" w:rsidRPr="00EC3E53">
        <w:t>Hartigan</w:t>
      </w:r>
      <w:r w:rsidR="0045759F">
        <w:t xml:space="preserve"> index</w:t>
      </w:r>
      <w:r w:rsidR="00EC3E53" w:rsidRPr="00EC3E53">
        <w:t xml:space="preserve"> can be calculated using the following formula:</w:t>
      </w:r>
    </w:p>
    <w:p w14:paraId="5E463A6E" w14:textId="34698958" w:rsidR="00D902FB" w:rsidRPr="00EC3E53" w:rsidRDefault="00D902FB" w:rsidP="001D2C69">
      <m:oMathPara>
        <m:oMath>
          <m:r>
            <w:rPr>
              <w:rFonts w:ascii="Cambria Math" w:hAnsi="Cambria Math"/>
            </w:rPr>
            <m:t xml:space="preserve">H=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nary>
                    <m:naryPr>
                      <m:chr m:val="∑"/>
                      <m:limLoc m:val="undOvr"/>
                      <m:supHide m:val="1"/>
                      <m:ctrlPr>
                        <w:rPr>
                          <w:rFonts w:ascii="Cambria Math" w:hAnsi="Cambria Math"/>
                          <w:i/>
                        </w:rPr>
                      </m:ctrlPr>
                    </m:naryPr>
                    <m:sub>
                      <m:r>
                        <w:rPr>
                          <w:rFonts w:ascii="Cambria Math" w:hAnsi="Cambria Math"/>
                        </w:rPr>
                        <m:t>xϵ</m:t>
                      </m:r>
                      <m:sSub>
                        <m:sSubPr>
                          <m:ctrlPr>
                            <w:rPr>
                              <w:rFonts w:ascii="Cambria Math" w:hAnsi="Cambria Math"/>
                              <w:i/>
                            </w:rPr>
                          </m:ctrlPr>
                        </m:sSubPr>
                        <m:e>
                          <m:r>
                            <w:rPr>
                              <w:rFonts w:ascii="Cambria Math" w:hAnsi="Cambria Math"/>
                            </w:rPr>
                            <m:t>C</m:t>
                          </m:r>
                        </m:e>
                        <m:sub>
                          <m:r>
                            <w:rPr>
                              <w:rFonts w:ascii="Cambria Math" w:hAnsi="Cambria Math"/>
                            </w:rPr>
                            <m:t>k</m:t>
                          </m:r>
                        </m:sub>
                      </m:sSub>
                    </m:sub>
                    <m:sup/>
                    <m:e>
                      <m:sSup>
                        <m:sSupPr>
                          <m:ctrlPr>
                            <w:rPr>
                              <w:rFonts w:ascii="Cambria Math" w:hAnsi="Cambria Math"/>
                              <w:i/>
                            </w:rPr>
                          </m:ctrlPr>
                        </m:sSupPr>
                        <m:e>
                          <m:r>
                            <w:rPr>
                              <w:rFonts w:ascii="Cambria Math" w:hAnsi="Cambria Math"/>
                            </w:rPr>
                            <m:t>d</m:t>
                          </m:r>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μ</m:t>
                                  </m:r>
                                </m:e>
                                <m:sub>
                                  <m:r>
                                    <w:rPr>
                                      <w:rFonts w:ascii="Cambria Math" w:hAnsi="Cambria Math"/>
                                    </w:rPr>
                                    <m:t>k</m:t>
                                  </m:r>
                                </m:sub>
                              </m:sSub>
                            </m:e>
                          </m:d>
                        </m:e>
                        <m:sup>
                          <m:r>
                            <w:rPr>
                              <w:rFonts w:ascii="Cambria Math" w:hAnsi="Cambria Math"/>
                            </w:rPr>
                            <m:t>2</m:t>
                          </m:r>
                        </m:sup>
                      </m:sSup>
                    </m:e>
                  </m:nary>
                </m:e>
              </m:nary>
            </m:num>
            <m:den>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nary>
                    <m:naryPr>
                      <m:chr m:val="∑"/>
                      <m:limLoc m:val="undOvr"/>
                      <m:supHide m:val="1"/>
                      <m:ctrlPr>
                        <w:rPr>
                          <w:rFonts w:ascii="Cambria Math" w:hAnsi="Cambria Math"/>
                          <w:i/>
                        </w:rPr>
                      </m:ctrlPr>
                    </m:naryPr>
                    <m:sub>
                      <m:r>
                        <w:rPr>
                          <w:rFonts w:ascii="Cambria Math" w:hAnsi="Cambria Math"/>
                        </w:rPr>
                        <m:t>xϵ</m:t>
                      </m:r>
                      <m:sSub>
                        <m:sSubPr>
                          <m:ctrlPr>
                            <w:rPr>
                              <w:rFonts w:ascii="Cambria Math" w:hAnsi="Cambria Math"/>
                              <w:i/>
                            </w:rPr>
                          </m:ctrlPr>
                        </m:sSubPr>
                        <m:e>
                          <m:r>
                            <w:rPr>
                              <w:rFonts w:ascii="Cambria Math" w:hAnsi="Cambria Math"/>
                            </w:rPr>
                            <m:t>C</m:t>
                          </m:r>
                        </m:e>
                        <m:sub>
                          <m:r>
                            <w:rPr>
                              <w:rFonts w:ascii="Cambria Math" w:hAnsi="Cambria Math"/>
                            </w:rPr>
                            <m:t>k</m:t>
                          </m:r>
                        </m:sub>
                      </m:sSub>
                    </m:sub>
                    <m:sup/>
                    <m:e>
                      <m:sSup>
                        <m:sSupPr>
                          <m:ctrlPr>
                            <w:rPr>
                              <w:rFonts w:ascii="Cambria Math" w:hAnsi="Cambria Math"/>
                              <w:i/>
                            </w:rPr>
                          </m:ctrlPr>
                        </m:sSupPr>
                        <m:e>
                          <m:r>
                            <w:rPr>
                              <w:rFonts w:ascii="Cambria Math" w:hAnsi="Cambria Math"/>
                            </w:rPr>
                            <m:t>d</m:t>
                          </m:r>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μ</m:t>
                                  </m:r>
                                </m:e>
                                <m:sub>
                                  <m:r>
                                    <w:rPr>
                                      <w:rFonts w:ascii="Cambria Math" w:hAnsi="Cambria Math"/>
                                    </w:rPr>
                                    <m:t>l</m:t>
                                  </m:r>
                                </m:sub>
                              </m:sSub>
                            </m:e>
                          </m:d>
                        </m:e>
                        <m:sup>
                          <m:r>
                            <w:rPr>
                              <w:rFonts w:ascii="Cambria Math" w:hAnsi="Cambria Math"/>
                            </w:rPr>
                            <m:t>2</m:t>
                          </m:r>
                        </m:sup>
                      </m:sSup>
                    </m:e>
                  </m:nary>
                </m:e>
              </m:nary>
            </m:den>
          </m:f>
        </m:oMath>
      </m:oMathPara>
    </w:p>
    <w:p w14:paraId="3F654928" w14:textId="7CA8984A" w:rsidR="00B70830" w:rsidRPr="00EC3E53" w:rsidRDefault="00B70830" w:rsidP="00B70830">
      <w:r w:rsidRPr="00EC3E53">
        <w:t xml:space="preserve">Where the dataset containing </w:t>
      </w:r>
      <w:r w:rsidRPr="00EC3E53">
        <w:rPr>
          <w:i/>
          <w:iCs/>
        </w:rPr>
        <w:t>N</w:t>
      </w:r>
      <w:r w:rsidRPr="00EC3E53">
        <w:t xml:space="preserve"> data points is divided into </w:t>
      </w:r>
      <m:oMath>
        <m:r>
          <w:rPr>
            <w:rFonts w:ascii="Cambria Math" w:hAnsi="Cambria Math"/>
          </w:rPr>
          <m:t>K</m:t>
        </m:r>
      </m:oMath>
      <w:r w:rsidRPr="00EC3E53">
        <w:t xml:space="preserve">clusters </w:t>
      </w:r>
      <m:oMath>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K</m:t>
            </m:r>
          </m:sub>
        </m:sSub>
      </m:oMath>
      <w:r w:rsidRPr="00EC3E53">
        <w:t xml:space="preserve">, each cluster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Pr="00EC3E53">
        <w:t xml:space="preserve"> has </w:t>
      </w:r>
      <m:oMath>
        <m:sSub>
          <m:sSubPr>
            <m:ctrlPr>
              <w:rPr>
                <w:rFonts w:ascii="Cambria Math" w:hAnsi="Cambria Math"/>
              </w:rPr>
            </m:ctrlPr>
          </m:sSubPr>
          <m:e>
            <m:r>
              <w:rPr>
                <w:rFonts w:ascii="Cambria Math" w:hAnsi="Cambria Math"/>
              </w:rPr>
              <m:t>n</m:t>
            </m:r>
          </m:e>
          <m:sub>
            <m:r>
              <w:rPr>
                <w:rFonts w:ascii="Cambria Math" w:hAnsi="Cambria Math"/>
              </w:rPr>
              <m:t>k</m:t>
            </m:r>
          </m:sub>
        </m:sSub>
      </m:oMath>
      <w:r w:rsidRPr="00EC3E53">
        <w:t xml:space="preserve"> points and the a cluster center / centroid </w:t>
      </w:r>
      <m:oMath>
        <m:sSub>
          <m:sSubPr>
            <m:ctrlPr>
              <w:rPr>
                <w:rFonts w:ascii="Cambria Math" w:hAnsi="Cambria Math"/>
                <w:i/>
              </w:rPr>
            </m:ctrlPr>
          </m:sSubPr>
          <m:e>
            <m:r>
              <w:rPr>
                <w:rFonts w:ascii="Cambria Math" w:hAnsi="Cambria Math"/>
              </w:rPr>
              <m:t>μ</m:t>
            </m:r>
          </m:e>
          <m:sub>
            <m:r>
              <w:rPr>
                <w:rFonts w:ascii="Cambria Math" w:hAnsi="Cambria Math"/>
              </w:rPr>
              <m:t>k</m:t>
            </m:r>
          </m:sub>
        </m:sSub>
      </m:oMath>
      <w:r w:rsidRPr="00EC3E53">
        <w:t xml:space="preserve">, and </w:t>
      </w:r>
      <m:oMath>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r>
          <w:rPr>
            <w:rFonts w:ascii="Cambria Math" w:hAnsi="Cambria Math"/>
          </w:rPr>
          <m:t>)</m:t>
        </m:r>
      </m:oMath>
      <w:r w:rsidRPr="00EC3E53">
        <w:t xml:space="preserve"> denotes the Euclidean distance between points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EC3E53">
        <w:t xml:space="preserve">and </w:t>
      </w:r>
      <m:oMath>
        <m:sSub>
          <m:sSubPr>
            <m:ctrlPr>
              <w:rPr>
                <w:rFonts w:ascii="Cambria Math" w:hAnsi="Cambria Math"/>
              </w:rPr>
            </m:ctrlPr>
          </m:sSubPr>
          <m:e>
            <m:r>
              <w:rPr>
                <w:rFonts w:ascii="Cambria Math" w:hAnsi="Cambria Math"/>
              </w:rPr>
              <m:t>x</m:t>
            </m:r>
          </m:e>
          <m:sub>
            <m:r>
              <w:rPr>
                <w:rFonts w:ascii="Cambria Math" w:hAnsi="Cambria Math"/>
              </w:rPr>
              <m:t>j</m:t>
            </m:r>
          </m:sub>
        </m:sSub>
      </m:oMath>
      <w:r w:rsidRPr="00EC3E53">
        <w:t xml:space="preserve">, while in this case </w:t>
      </w:r>
      <m:oMath>
        <m:sSub>
          <m:sSubPr>
            <m:ctrlPr>
              <w:rPr>
                <w:rFonts w:ascii="Cambria Math" w:hAnsi="Cambria Math"/>
                <w:i/>
              </w:rPr>
            </m:ctrlPr>
          </m:sSubPr>
          <m:e>
            <m:r>
              <w:rPr>
                <w:rFonts w:ascii="Cambria Math" w:hAnsi="Cambria Math"/>
              </w:rPr>
              <m:t>μ</m:t>
            </m:r>
          </m:e>
          <m:sub>
            <m:r>
              <w:rPr>
                <w:rFonts w:ascii="Cambria Math" w:hAnsi="Cambria Math"/>
              </w:rPr>
              <m:t>l</m:t>
            </m:r>
          </m:sub>
        </m:sSub>
      </m:oMath>
      <w:r w:rsidRPr="00EC3E53">
        <w:t xml:space="preserve"> represents the centroid of the closest</w:t>
      </w:r>
      <w:r w:rsidR="00380B54">
        <w:t xml:space="preserve"> distinct</w:t>
      </w:r>
      <w:r w:rsidRPr="00EC3E53">
        <w:t xml:space="preserve"> cluster.</w:t>
      </w:r>
    </w:p>
    <w:p w14:paraId="14321AE0" w14:textId="77777777" w:rsidR="00E35B0A" w:rsidRPr="002163EC" w:rsidRDefault="00E35B0A" w:rsidP="00E35B0A"/>
    <w:p w14:paraId="154F8E1B" w14:textId="77777777" w:rsidR="00237FFD" w:rsidRPr="00E35B0A" w:rsidRDefault="00237FFD" w:rsidP="00237FFD"/>
    <w:p w14:paraId="17A53A7B" w14:textId="44D656AD" w:rsidR="00E35B0A" w:rsidRPr="00237FFD" w:rsidRDefault="00237FFD" w:rsidP="00E35B0A">
      <w:pPr>
        <w:rPr>
          <w:b/>
          <w:bCs/>
        </w:rPr>
      </w:pPr>
      <w:r w:rsidRPr="00237FFD">
        <w:rPr>
          <w:b/>
          <w:bCs/>
        </w:rPr>
        <w:t xml:space="preserve">PyCVI library </w:t>
      </w:r>
      <w:r w:rsidRPr="00237FFD">
        <w:rPr>
          <w:b/>
          <w:bCs/>
        </w:rPr>
        <w:fldChar w:fldCharType="begin"/>
      </w:r>
      <w:r w:rsidR="000B2032">
        <w:rPr>
          <w:b/>
          <w:bCs/>
        </w:rPr>
        <w:instrText xml:space="preserve"> ADDIN ZOTERO_ITEM CSL_CITATION {"citationID":"jX2yqqyS","properties":{"formattedCitation":"(67)","plainCitation":"(67)","noteIndex":0},"citationItems":[{"id":1700,"uris":["http://zotero.org/users/8619560/items/3GDFCIC9"],"itemData":{"id":1700,"type":"article-journal","abstract":"Galmiche, N., (2024). PyCVI: A Python package for internal Cluster Validity Indices, compatible with time-series data. Journal of Open Source Software, 9(102), 6841, https://doi.org/10.21105/joss.06841","container-title":"Journal of Open Source Software","DOI":"10.21105/joss.06841","ISSN":"2475-9066","issue":"102","language":"en","page":"6841","source":"joss.theoj.org","title":"PyCVI: A Python package for internal Cluster Validity Indices, compatible with time-series data","title-short":"PyCVI","volume":"9","author":[{"family":"Galmiche","given":"Natacha"}],"issued":{"date-parts":[["2024",10,8]]}}}],"schema":"https://github.com/citation-style-language/schema/raw/master/csl-citation.json"} </w:instrText>
      </w:r>
      <w:r w:rsidRPr="00237FFD">
        <w:rPr>
          <w:b/>
          <w:bCs/>
        </w:rPr>
        <w:fldChar w:fldCharType="separate"/>
      </w:r>
      <w:r w:rsidR="000B2032" w:rsidRPr="000B2032">
        <w:t>(67)</w:t>
      </w:r>
      <w:r w:rsidRPr="00237FFD">
        <w:rPr>
          <w:b/>
          <w:bCs/>
        </w:rPr>
        <w:fldChar w:fldCharType="end"/>
      </w:r>
    </w:p>
    <w:p w14:paraId="03A9F5F0" w14:textId="6DCB4CC1" w:rsidR="00FE30F6" w:rsidRDefault="00FE30F6" w:rsidP="001D2C69">
      <w:r w:rsidRPr="002163EC">
        <w:t>Score Function</w:t>
      </w:r>
      <w:r w:rsidR="00DB708B">
        <w:t xml:space="preserve"> (SF)</w:t>
      </w:r>
      <w:r w:rsidR="00E35B0A" w:rsidRPr="002163EC">
        <w:t xml:space="preserve"> </w:t>
      </w:r>
      <w:r w:rsidR="00E35B0A">
        <w:fldChar w:fldCharType="begin"/>
      </w:r>
      <w:r w:rsidR="000B2032">
        <w:instrText xml:space="preserve"> ADDIN ZOTERO_ITEM CSL_CITATION {"citationID":"ae3eAgFC","properties":{"formattedCitation":"(68)","plainCitation":"(68)","noteIndex":0},"citationItems":[{"id":1709,"uris":["http://zotero.org/users/8619560/items/A2XRS8AG"],"itemData":{"id":1709,"type":"paper-conference","abstract":"Clustering is one of the most well known types of unsupervised learning. Evaluating the quality of results and determining the number of clusters in data is an important issue. Most current validity indices only cover a subset of important aspects of clusters. Moreover, these indices are relevant only for data sets containing at least two clusters. In this paper, a new bounded index for cluster validity, called the score function (SF), is introduced. The score function is based on standard cluster properties. Several artificial and real-life data sets are used to evaluate the performance of the score function. The score function is tested against four existing validity indices. The index proposed in this paper is found to be always as good or better than these indices in the case of hyperspheroidal clusters. It is shown to work well on multi-dimensional data sets and is able to accommodate unique and sub-cluster cases.","container-title":"Machine Learning and Data Mining in Pattern Recognition","DOI":"10.1007/978-3-540-73499-4_14","event-place":"Berlin, Heidelberg","ISBN":"978-3-540-73499-4","language":"en","page":"174-187","publisher":"Springer","publisher-place":"Berlin, Heidelberg","source":"Springer Link","title":"A Bounded Index for Cluster Validity","author":[{"family":"Saitta","given":"Sandro"},{"family":"Raphael","given":"Benny"},{"family":"Smith","given":"Ian F. C."}],"editor":[{"family":"Perner","given":"Petra"}],"issued":{"date-parts":[["2007"]]}}}],"schema":"https://github.com/citation-style-language/schema/raw/master/csl-citation.json"} </w:instrText>
      </w:r>
      <w:r w:rsidR="00E35B0A">
        <w:fldChar w:fldCharType="separate"/>
      </w:r>
      <w:r w:rsidR="000B2032" w:rsidRPr="000B2032">
        <w:t>(68)</w:t>
      </w:r>
      <w:r w:rsidR="00E35B0A">
        <w:fldChar w:fldCharType="end"/>
      </w:r>
      <w:r w:rsidR="002C3C8F">
        <w:t xml:space="preserve"> is </w:t>
      </w:r>
      <w:r w:rsidR="002C3C8F" w:rsidRPr="002C3C8F">
        <w:t>computed from two aggregated distances: a between-</w:t>
      </w:r>
      <w:r w:rsidR="002C3C8F">
        <w:t>cluster</w:t>
      </w:r>
      <w:r w:rsidR="002C3C8F" w:rsidRPr="002C3C8F">
        <w:t xml:space="preserve"> term that measures how far cluster centroids lie from the global centroid, and a within-</w:t>
      </w:r>
      <w:r w:rsidR="002C3C8F">
        <w:t>cluster</w:t>
      </w:r>
      <w:r w:rsidR="002C3C8F" w:rsidRPr="002C3C8F">
        <w:t xml:space="preserve"> term that measures average point-to-centroid scatter inside clusters. SF maps their difference through a double-exponential squashing function so that larger between-class separation and smaller within-class spread produce higher scores. SF has an interval of </w:t>
      </w:r>
      <m:oMath>
        <m:r>
          <w:rPr>
            <w:rFonts w:ascii="Cambria Math" w:hAnsi="Cambria Math"/>
          </w:rPr>
          <m:t>(0,1)</m:t>
        </m:r>
      </m:oMath>
      <w:r w:rsidR="002C3C8F">
        <w:t xml:space="preserve">, </w:t>
      </w:r>
      <w:r w:rsidR="002C3C8F" w:rsidRPr="002C3C8F">
        <w:t xml:space="preserve">where values close to </w:t>
      </w:r>
      <w:r w:rsidR="002C3C8F">
        <w:t xml:space="preserve">1 </w:t>
      </w:r>
      <w:r w:rsidR="002C3C8F" w:rsidRPr="002C3C8F">
        <w:t>indicate well-separated, compact clusters, values near</w:t>
      </w:r>
      <w:r w:rsidR="002C3C8F">
        <w:t xml:space="preserve"> 0</w:t>
      </w:r>
      <w:r w:rsidR="002C3C8F" w:rsidRPr="002C3C8F">
        <w:t xml:space="preserve"> indicate poor or overlapping clusters. The following formula describes the computation of this metric</w:t>
      </w:r>
      <w:r w:rsidR="002246CF">
        <w:t>:</w:t>
      </w:r>
    </w:p>
    <w:p w14:paraId="0C73A984" w14:textId="77777777" w:rsidR="00DB708B" w:rsidRDefault="00DB708B" w:rsidP="001D2C69"/>
    <w:p w14:paraId="0BE5B4EF" w14:textId="16DCB328" w:rsidR="00DB708B" w:rsidRPr="00DB708B" w:rsidRDefault="00DB708B" w:rsidP="001D2C69">
      <m:oMathPara>
        <m:oMath>
          <m:r>
            <w:rPr>
              <w:rFonts w:ascii="Cambria Math" w:hAnsi="Cambria Math"/>
            </w:rPr>
            <m:t xml:space="preserve">BCD= </m:t>
          </m:r>
          <m:f>
            <m:fPr>
              <m:ctrlPr>
                <w:rPr>
                  <w:rFonts w:ascii="Cambria Math" w:hAnsi="Cambria Math"/>
                  <w:i/>
                </w:rPr>
              </m:ctrlPr>
            </m:fPr>
            <m:num>
              <m:r>
                <w:rPr>
                  <w:rFonts w:ascii="Cambria Math" w:hAnsi="Cambria Math"/>
                </w:rPr>
                <m:t>1</m:t>
              </m:r>
            </m:num>
            <m:den>
              <m:r>
                <w:rPr>
                  <w:rFonts w:ascii="Cambria Math" w:hAnsi="Cambria Math"/>
                </w:rPr>
                <m:t>N*K</m:t>
              </m:r>
            </m:den>
          </m:f>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b>
                <m:sSubPr>
                  <m:ctrlPr>
                    <w:rPr>
                      <w:rFonts w:ascii="Cambria Math" w:hAnsi="Cambria Math"/>
                      <w:i/>
                    </w:rPr>
                  </m:ctrlPr>
                </m:sSubPr>
                <m:e>
                  <m:r>
                    <w:rPr>
                      <w:rFonts w:ascii="Cambria Math" w:hAnsi="Cambria Math"/>
                    </w:rPr>
                    <m:t>n</m:t>
                  </m:r>
                </m:e>
                <m:sub>
                  <m:r>
                    <w:rPr>
                      <w:rFonts w:ascii="Cambria Math" w:hAnsi="Cambria Math"/>
                    </w:rPr>
                    <m:t>k</m:t>
                  </m:r>
                </m:sub>
              </m:sSub>
              <m:r>
                <w:rPr>
                  <w:rFonts w:ascii="Cambria Math" w:hAnsi="Cambria Math"/>
                </w:rPr>
                <m:t>*d(</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data</m:t>
                  </m:r>
                </m:sub>
              </m:sSub>
              <m:r>
                <w:rPr>
                  <w:rFonts w:ascii="Cambria Math" w:hAnsi="Cambria Math"/>
                </w:rPr>
                <m:t>)</m:t>
              </m:r>
            </m:e>
          </m:nary>
        </m:oMath>
      </m:oMathPara>
    </w:p>
    <w:p w14:paraId="78B525AA" w14:textId="04C4D8DD" w:rsidR="00DB708B" w:rsidRPr="00DB708B" w:rsidRDefault="00DB708B" w:rsidP="001D2C69">
      <m:oMathPara>
        <m:oMath>
          <m:r>
            <w:rPr>
              <w:rFonts w:ascii="Cambria Math" w:hAnsi="Cambria Math"/>
            </w:rPr>
            <m:t xml:space="preserve">WCD= </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k</m:t>
                      </m:r>
                    </m:sub>
                  </m:sSub>
                </m:den>
              </m:f>
            </m:e>
          </m:nary>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m:t>
                  </m:r>
                </m:sub>
              </m:sSub>
            </m:sub>
            <m:sup/>
            <m:e>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e>
          </m:nary>
        </m:oMath>
      </m:oMathPara>
    </w:p>
    <w:p w14:paraId="0824ADCB" w14:textId="3FCE588C" w:rsidR="00DB708B" w:rsidRPr="002163EC" w:rsidRDefault="00DB708B" w:rsidP="001D2C69">
      <m:oMathPara>
        <m:oMath>
          <m:r>
            <w:rPr>
              <w:rFonts w:ascii="Cambria Math" w:hAnsi="Cambria Math"/>
            </w:rPr>
            <m:t>SF= 1-</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e</m:t>
                  </m:r>
                </m:e>
                <m:sup>
                  <m:sSup>
                    <m:sSupPr>
                      <m:ctrlPr>
                        <w:rPr>
                          <w:rFonts w:ascii="Cambria Math" w:hAnsi="Cambria Math"/>
                          <w:i/>
                        </w:rPr>
                      </m:ctrlPr>
                    </m:sSupPr>
                    <m:e>
                      <m:r>
                        <w:rPr>
                          <w:rFonts w:ascii="Cambria Math" w:hAnsi="Cambria Math"/>
                        </w:rPr>
                        <m:t>e</m:t>
                      </m:r>
                    </m:e>
                    <m:sup>
                      <m:r>
                        <w:rPr>
                          <w:rFonts w:ascii="Cambria Math" w:hAnsi="Cambria Math"/>
                        </w:rPr>
                        <m:t>(BCD-WCD)</m:t>
                      </m:r>
                    </m:sup>
                  </m:sSup>
                </m:sup>
              </m:sSup>
            </m:den>
          </m:f>
        </m:oMath>
      </m:oMathPara>
    </w:p>
    <w:p w14:paraId="425CCFD4" w14:textId="659242CB" w:rsidR="002246CF" w:rsidRPr="0063512B" w:rsidRDefault="0063512B" w:rsidP="001D2C69">
      <w:pPr>
        <w:rPr>
          <w:color w:val="EE0000"/>
        </w:rPr>
      </w:pPr>
      <w:r w:rsidRPr="0063512B">
        <w:rPr>
          <w:color w:val="EE0000"/>
        </w:rPr>
        <w:lastRenderedPageBreak/>
        <w:t>estimates cluster centroids ‘distances from the global centroids to evaluate the dispersion of clusters from each other. It also evaluates the clusters’ degree of closeness by measuring the distance between the data objects and their respective cluster centroids.</w:t>
      </w:r>
    </w:p>
    <w:p w14:paraId="3E086B96" w14:textId="77777777" w:rsidR="0063512B" w:rsidRDefault="0063512B" w:rsidP="001D2C69"/>
    <w:p w14:paraId="057D7E17" w14:textId="1632A95C" w:rsidR="00C04714" w:rsidRPr="00C04714" w:rsidRDefault="00FE30F6" w:rsidP="00C04714">
      <w:r>
        <w:t>SD</w:t>
      </w:r>
      <w:r w:rsidR="00E35B0A">
        <w:t xml:space="preserve"> </w:t>
      </w:r>
      <w:r w:rsidR="00E35B0A">
        <w:fldChar w:fldCharType="begin"/>
      </w:r>
      <w:r w:rsidR="000B2032">
        <w:instrText xml:space="preserve"> ADDIN ZOTERO_ITEM CSL_CITATION {"citationID":"dvWVZhBu","properties":{"formattedCitation":"(69)","plainCitation":"(69)","noteIndex":0},"citationItems":[{"id":1710,"uris":["http://zotero.org/users/8619560/items/TTIVB9RL"],"itemData":{"id":1710,"type":"paper-conference","abstract":"Clustering is mostly an unsupervised procedure and most of the clustering algorithms depend on assumptions and initial guesses in order to define the subgroups presented in a data set. As a consequence, in most applications the final clusters require some sort of evaluation. The evaluation procedure has to tackle difficult problems, which can be qualitatively expressed as: i. quality of clusters, ii. the degree with which a clustering scheme fits a specific data set, iii. the optimal number of clusters in a partitioning. In this paper we present a scheme for finding the optimal partitioning of a data set during the clustering process regardless of the clustering algorithm used. More specifically, we present an approach for evaluation of clustering schemes (partitions) so as to find the best number of clusters, which occurs in a specific data set. A clustering algorithm produces different partitions for different values of the input parameters. The proposed approach selects the best clustering scheme (i.e., the scheme with the most compact and well-separated clusters), according to a quality index we define. We verified our approach using two popular clustering algorithms on synthetic and real data sets in order to evaluate its reliability. Moreover, we study the influence of different clustering parameters to the proposed quality index.","container-title":"Principles of Data Mining and Knowledge Discovery","DOI":"10.1007/3-540-45372-5_26","event-place":"Berlin, Heidelberg","ISBN":"978-3-540-45372-7","language":"en","page":"265-276","publisher":"Springer","publisher-place":"Berlin, Heidelberg","source":"Springer Link","title":"Quality Scheme Assessment in the Clustering Process","author":[{"family":"Halkidi","given":"M."},{"family":"Vazirgiannis","given":"M."},{"family":"Batistakis","given":"Y."}],"editor":[{"family":"Zighed","given":"Djamel A."},{"family":"Komorowski","given":"Jan"},{"family":"Żytkow","given":"Jan"}],"issued":{"date-parts":[["2000"]]}}}],"schema":"https://github.com/citation-style-language/schema/raw/master/csl-citation.json"} </w:instrText>
      </w:r>
      <w:r w:rsidR="00E35B0A">
        <w:fldChar w:fldCharType="separate"/>
      </w:r>
      <w:r w:rsidR="000B2032" w:rsidRPr="000B2032">
        <w:t>(69)</w:t>
      </w:r>
      <w:r w:rsidR="00E35B0A">
        <w:fldChar w:fldCharType="end"/>
      </w:r>
      <w:r w:rsidR="00C04714">
        <w:t xml:space="preserve"> </w:t>
      </w:r>
      <w:r w:rsidR="00C04714" w:rsidRPr="00C04714">
        <w:t>is computed as a combination of two complementary terms: the average scattering of clusters, which measures intra-cluster compactness, and the total separation, which quantifies the distances between cluster centroids. Specifically, SD evaluates the trade-off between how compact the clusters are and how well separated they are from each other. Lower SD values indicate compact and well-separated clusters, while higher values denote overlapping or dispersed structures. Thus, SD assesses clustering quality by rewarding high separation and low internal variance. The following formulas describe the computation of this metric:</w:t>
      </w:r>
    </w:p>
    <w:p w14:paraId="7ECF498C" w14:textId="3A5AEC0F" w:rsidR="00FE30F6" w:rsidRDefault="00FE30F6" w:rsidP="001D2C69"/>
    <w:p w14:paraId="304DC123" w14:textId="77777777" w:rsidR="00AA009B" w:rsidRDefault="00AA009B" w:rsidP="001D2C69"/>
    <w:p w14:paraId="268C7E10" w14:textId="495CF8D0" w:rsidR="00AA009B" w:rsidRPr="00C04714" w:rsidRDefault="00AA009B" w:rsidP="001D2C69">
      <m:oMathPara>
        <m:oMath>
          <m:r>
            <w:rPr>
              <w:rFonts w:ascii="Cambria Math" w:hAnsi="Cambria Math"/>
            </w:rPr>
            <m:t xml:space="preserve">S= </m:t>
          </m:r>
          <m:f>
            <m:fPr>
              <m:ctrlPr>
                <w:rPr>
                  <w:rFonts w:ascii="Cambria Math" w:hAnsi="Cambria Math"/>
                  <w:i/>
                </w:rPr>
              </m:ctrlPr>
            </m:fPr>
            <m:num>
              <m:r>
                <w:rPr>
                  <w:rFonts w:ascii="Cambria Math" w:hAnsi="Cambria Math"/>
                </w:rPr>
                <m:t>1</m:t>
              </m:r>
            </m:num>
            <m:den>
              <m:r>
                <w:rPr>
                  <w:rFonts w:ascii="Cambria Math" w:hAnsi="Cambria Math"/>
                </w:rPr>
                <m:t>K</m:t>
              </m:r>
            </m:den>
          </m:f>
          <m:r>
            <w:rPr>
              <w:rFonts w:ascii="Cambria Math" w:hAnsi="Cambria Math"/>
            </w:rPr>
            <m:t xml:space="preserve"> </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f>
                <m:fPr>
                  <m:ctrlPr>
                    <w:rPr>
                      <w:rFonts w:ascii="Cambria Math" w:hAnsi="Cambria Math"/>
                      <w:i/>
                    </w:rPr>
                  </m:ctrlPr>
                </m:fPr>
                <m:num>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d=1</m:t>
                          </m:r>
                        </m:sub>
                        <m:sup>
                          <m:r>
                            <w:rPr>
                              <w:rFonts w:ascii="Cambria Math" w:hAnsi="Cambria Math"/>
                            </w:rPr>
                            <m:t>D</m:t>
                          </m:r>
                        </m:sup>
                        <m:e>
                          <m:sSup>
                            <m:sSupPr>
                              <m:ctrlPr>
                                <w:rPr>
                                  <w:rFonts w:ascii="Cambria Math" w:hAnsi="Cambria Math"/>
                                  <w:i/>
                                </w:rPr>
                              </m:ctrlPr>
                            </m:sSupPr>
                            <m:e>
                              <m:sSubSup>
                                <m:sSubSupPr>
                                  <m:ctrlPr>
                                    <w:rPr>
                                      <w:rFonts w:ascii="Cambria Math" w:hAnsi="Cambria Math"/>
                                      <w:i/>
                                    </w:rPr>
                                  </m:ctrlPr>
                                </m:sSubSupPr>
                                <m:e>
                                  <m:r>
                                    <w:rPr>
                                      <w:rFonts w:ascii="Cambria Math" w:hAnsi="Cambria Math"/>
                                    </w:rPr>
                                    <m:t>(σ</m:t>
                                  </m:r>
                                </m:e>
                                <m:sub>
                                  <m:r>
                                    <w:rPr>
                                      <w:rFonts w:ascii="Cambria Math" w:hAnsi="Cambria Math"/>
                                    </w:rPr>
                                    <m:t>d</m:t>
                                  </m:r>
                                </m:sub>
                                <m:sup>
                                  <m:r>
                                    <w:rPr>
                                      <w:rFonts w:ascii="Cambria Math" w:hAnsi="Cambria Math"/>
                                    </w:rPr>
                                    <m:t>k</m:t>
                                  </m:r>
                                </m:sup>
                              </m:sSubSup>
                              <m:r>
                                <w:rPr>
                                  <w:rFonts w:ascii="Cambria Math" w:hAnsi="Cambria Math"/>
                                </w:rPr>
                                <m:t>)</m:t>
                              </m:r>
                            </m:e>
                            <m:sup>
                              <m:r>
                                <w:rPr>
                                  <w:rFonts w:ascii="Cambria Math" w:hAnsi="Cambria Math"/>
                                </w:rPr>
                                <m:t>2</m:t>
                              </m:r>
                            </m:sup>
                          </m:sSup>
                        </m:e>
                      </m:nary>
                    </m:e>
                  </m:rad>
                </m:num>
                <m:den>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d=1</m:t>
                          </m:r>
                        </m:sub>
                        <m:sup>
                          <m:r>
                            <w:rPr>
                              <w:rFonts w:ascii="Cambria Math" w:hAnsi="Cambria Math"/>
                            </w:rPr>
                            <m:t>D</m:t>
                          </m:r>
                        </m:sup>
                        <m:e>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d</m:t>
                                  </m:r>
                                </m:sub>
                              </m:sSub>
                              <m:r>
                                <w:rPr>
                                  <w:rFonts w:ascii="Cambria Math" w:hAnsi="Cambria Math"/>
                                </w:rPr>
                                <m:t>)</m:t>
                              </m:r>
                            </m:e>
                            <m:sup>
                              <m:r>
                                <w:rPr>
                                  <w:rFonts w:ascii="Cambria Math" w:hAnsi="Cambria Math"/>
                                </w:rPr>
                                <m:t>2</m:t>
                              </m:r>
                            </m:sup>
                          </m:sSup>
                        </m:e>
                      </m:nary>
                    </m:e>
                  </m:rad>
                </m:den>
              </m:f>
            </m:e>
          </m:nary>
          <m:r>
            <w:rPr>
              <w:rFonts w:ascii="Cambria Math" w:hAnsi="Cambria Math"/>
            </w:rPr>
            <m:t xml:space="preserve"> </m:t>
          </m:r>
        </m:oMath>
      </m:oMathPara>
    </w:p>
    <w:p w14:paraId="5DE8CF60" w14:textId="4768836C" w:rsidR="00C04714" w:rsidRPr="00C04714" w:rsidRDefault="00C04714" w:rsidP="001D2C69">
      <m:oMathPara>
        <m:oMath>
          <m:r>
            <w:rPr>
              <w:rFonts w:ascii="Cambria Math" w:hAnsi="Cambria Math"/>
            </w:rPr>
            <m:t xml:space="preserve">where </m:t>
          </m:r>
          <m:sSub>
            <m:sSubPr>
              <m:ctrlPr>
                <w:rPr>
                  <w:rFonts w:ascii="Cambria Math" w:hAnsi="Cambria Math"/>
                  <w:i/>
                </w:rPr>
              </m:ctrlPr>
            </m:sSubPr>
            <m:e>
              <m:r>
                <w:rPr>
                  <w:rFonts w:ascii="Cambria Math" w:hAnsi="Cambria Math"/>
                </w:rPr>
                <m:t>σ</m:t>
              </m:r>
            </m:e>
            <m:sub>
              <m:r>
                <w:rPr>
                  <w:rFonts w:ascii="Cambria Math" w:hAnsi="Cambria Math"/>
                </w:rPr>
                <m:t>d</m:t>
              </m:r>
            </m:sub>
          </m:sSub>
          <m:r>
            <w:rPr>
              <w:rFonts w:ascii="Cambria Math" w:hAnsi="Cambria Math"/>
            </w:rPr>
            <m:t xml:space="preserve"> is the variance on dimension d and </m:t>
          </m:r>
          <m:sSubSup>
            <m:sSubSupPr>
              <m:ctrlPr>
                <w:rPr>
                  <w:rFonts w:ascii="Cambria Math" w:hAnsi="Cambria Math"/>
                  <w:i/>
                </w:rPr>
              </m:ctrlPr>
            </m:sSubSupPr>
            <m:e>
              <m:r>
                <w:rPr>
                  <w:rFonts w:ascii="Cambria Math" w:hAnsi="Cambria Math"/>
                </w:rPr>
                <m:t>σ</m:t>
              </m:r>
            </m:e>
            <m:sub>
              <m:r>
                <w:rPr>
                  <w:rFonts w:ascii="Cambria Math" w:hAnsi="Cambria Math"/>
                </w:rPr>
                <m:t>d</m:t>
              </m:r>
            </m:sub>
            <m:sup>
              <m:r>
                <w:rPr>
                  <w:rFonts w:ascii="Cambria Math" w:hAnsi="Cambria Math"/>
                </w:rPr>
                <m:t>k</m:t>
              </m:r>
            </m:sup>
          </m:sSubSup>
          <m:r>
            <w:rPr>
              <w:rFonts w:ascii="Cambria Math" w:hAnsi="Cambria Math"/>
            </w:rPr>
            <m:t xml:space="preserve"> is the variance of cluster k</m:t>
          </m:r>
        </m:oMath>
      </m:oMathPara>
    </w:p>
    <w:p w14:paraId="7C54CD41" w14:textId="16B9A65B" w:rsidR="00C04714" w:rsidRDefault="00000000" w:rsidP="001D2C69">
      <m:oMathPara>
        <m:oMath>
          <m:sSubSup>
            <m:sSubSupPr>
              <m:ctrlPr>
                <w:rPr>
                  <w:rFonts w:ascii="Cambria Math" w:hAnsi="Cambria Math"/>
                  <w:i/>
                </w:rPr>
              </m:ctrlPr>
            </m:sSubSupPr>
            <m:e>
              <m:r>
                <w:rPr>
                  <w:rFonts w:ascii="Cambria Math" w:hAnsi="Cambria Math"/>
                </w:rPr>
                <m:t>σ</m:t>
              </m:r>
            </m:e>
            <m:sub>
              <m:sSub>
                <m:sSubPr>
                  <m:ctrlPr>
                    <w:rPr>
                      <w:rFonts w:ascii="Cambria Math" w:hAnsi="Cambria Math"/>
                      <w:i/>
                    </w:rPr>
                  </m:ctrlPr>
                </m:sSubPr>
                <m:e>
                  <m:r>
                    <w:rPr>
                      <w:rFonts w:ascii="Cambria Math" w:hAnsi="Cambria Math"/>
                    </w:rPr>
                    <m:t>c</m:t>
                  </m:r>
                </m:e>
                <m:sub>
                  <m:r>
                    <w:rPr>
                      <w:rFonts w:ascii="Cambria Math" w:hAnsi="Cambria Math"/>
                    </w:rPr>
                    <m:t>k</m:t>
                  </m:r>
                </m:sub>
              </m:sSub>
            </m:sub>
            <m:sup>
              <m:r>
                <w:rPr>
                  <w:rFonts w:ascii="Cambria Math" w:hAnsi="Cambria Math"/>
                </w:rPr>
                <m:t>d</m:t>
              </m:r>
            </m:sup>
          </m:sSubSup>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k</m:t>
                  </m:r>
                </m:sub>
              </m:sSub>
            </m:sup>
            <m:e>
              <m:f>
                <m:fPr>
                  <m:ctrlPr>
                    <w:rPr>
                      <w:rFonts w:ascii="Cambria Math" w:hAnsi="Cambria Math"/>
                      <w:i/>
                    </w:rPr>
                  </m:ctrlPr>
                </m:fPr>
                <m:num>
                  <m:sSup>
                    <m:sSupPr>
                      <m:ctrlPr>
                        <w:rPr>
                          <w:rFonts w:ascii="Cambria Math" w:hAnsi="Cambria Math"/>
                          <w:i/>
                        </w:rPr>
                      </m:ctrlPr>
                    </m:sSupPr>
                    <m:e>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d</m:t>
                          </m:r>
                        </m:sup>
                      </m:sSubSup>
                      <m:r>
                        <w:rPr>
                          <w:rFonts w:ascii="Cambria Math" w:hAnsi="Cambria Math"/>
                        </w:rPr>
                        <m:t>-</m:t>
                      </m:r>
                      <m:sSubSup>
                        <m:sSubSupPr>
                          <m:ctrlPr>
                            <w:rPr>
                              <w:rFonts w:ascii="Cambria Math" w:hAnsi="Cambria Math"/>
                              <w:i/>
                            </w:rPr>
                          </m:ctrlPr>
                        </m:sSubSupPr>
                        <m:e>
                          <m:r>
                            <w:rPr>
                              <w:rFonts w:ascii="Cambria Math" w:hAnsi="Cambria Math"/>
                            </w:rPr>
                            <m:t>μ</m:t>
                          </m:r>
                        </m:e>
                        <m:sub>
                          <m:r>
                            <w:rPr>
                              <w:rFonts w:ascii="Cambria Math" w:hAnsi="Cambria Math"/>
                            </w:rPr>
                            <m:t>k</m:t>
                          </m:r>
                        </m:sub>
                        <m:sup>
                          <m:r>
                            <w:rPr>
                              <w:rFonts w:ascii="Cambria Math" w:hAnsi="Cambria Math"/>
                            </w:rPr>
                            <m:t>d</m:t>
                          </m:r>
                        </m:sup>
                      </m:sSubSup>
                      <m:r>
                        <w:rPr>
                          <w:rFonts w:ascii="Cambria Math" w:hAnsi="Cambria Math"/>
                        </w:rPr>
                        <m:t>)</m:t>
                      </m:r>
                    </m:e>
                    <m:sup>
                      <m:r>
                        <w:rPr>
                          <w:rFonts w:ascii="Cambria Math" w:hAnsi="Cambria Math"/>
                        </w:rPr>
                        <m:t>2</m:t>
                      </m:r>
                    </m:sup>
                  </m:sSup>
                </m:num>
                <m:den>
                  <m:sSub>
                    <m:sSubPr>
                      <m:ctrlPr>
                        <w:rPr>
                          <w:rFonts w:ascii="Cambria Math" w:hAnsi="Cambria Math"/>
                          <w:i/>
                        </w:rPr>
                      </m:ctrlPr>
                    </m:sSubPr>
                    <m:e>
                      <m:r>
                        <w:rPr>
                          <w:rFonts w:ascii="Cambria Math" w:hAnsi="Cambria Math"/>
                        </w:rPr>
                        <m:t>n</m:t>
                      </m:r>
                    </m:e>
                    <m:sub>
                      <m:r>
                        <w:rPr>
                          <w:rFonts w:ascii="Cambria Math" w:hAnsi="Cambria Math"/>
                        </w:rPr>
                        <m:t>k</m:t>
                      </m:r>
                    </m:sub>
                  </m:sSub>
                </m:den>
              </m:f>
            </m:e>
          </m:nary>
        </m:oMath>
      </m:oMathPara>
    </w:p>
    <w:p w14:paraId="56C3DE4B" w14:textId="15A4AF17" w:rsidR="00AA009B" w:rsidRPr="00AA009B" w:rsidRDefault="00AA009B" w:rsidP="001D2C69">
      <m:oMathPara>
        <m:oMath>
          <m:r>
            <w:rPr>
              <w:rFonts w:ascii="Cambria Math" w:hAnsi="Cambria Math"/>
            </w:rPr>
            <m:t xml:space="preserve">D=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k≠l</m:t>
                      </m:r>
                    </m:lim>
                  </m:limLow>
                </m:fName>
                <m:e>
                  <m:r>
                    <w:rPr>
                      <w:rFonts w:ascii="Cambria Math" w:hAnsi="Cambria Math"/>
                    </w:rPr>
                    <m:t>d(</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l</m:t>
                      </m:r>
                    </m:sub>
                  </m:sSub>
                  <m:r>
                    <w:rPr>
                      <w:rFonts w:ascii="Cambria Math" w:hAnsi="Cambria Math"/>
                    </w:rPr>
                    <m:t>)</m:t>
                  </m:r>
                </m:e>
              </m:func>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k≠l</m:t>
                      </m:r>
                    </m:lim>
                  </m:limLow>
                </m:fName>
                <m:e>
                  <m:r>
                    <w:rPr>
                      <w:rFonts w:ascii="Cambria Math" w:hAnsi="Cambria Math"/>
                    </w:rPr>
                    <m:t>d(</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l</m:t>
                      </m:r>
                    </m:sub>
                  </m:sSub>
                  <m:r>
                    <w:rPr>
                      <w:rFonts w:ascii="Cambria Math" w:hAnsi="Cambria Math"/>
                    </w:rPr>
                    <m:t>)</m:t>
                  </m:r>
                </m:e>
              </m:func>
            </m:den>
          </m:f>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f>
                <m:fPr>
                  <m:ctrlPr>
                    <w:rPr>
                      <w:rFonts w:ascii="Cambria Math" w:hAnsi="Cambria Math"/>
                      <w:i/>
                    </w:rPr>
                  </m:ctrlPr>
                </m:fPr>
                <m:num>
                  <m:r>
                    <w:rPr>
                      <w:rFonts w:ascii="Cambria Math" w:hAnsi="Cambria Math"/>
                    </w:rPr>
                    <m:t>1</m:t>
                  </m:r>
                </m:num>
                <m:den>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l=1</m:t>
                          </m:r>
                        </m:e>
                        <m:e>
                          <m:r>
                            <w:rPr>
                              <w:rFonts w:ascii="Cambria Math" w:hAnsi="Cambria Math"/>
                            </w:rPr>
                            <m:t>k≠l</m:t>
                          </m:r>
                        </m:e>
                      </m:eqArr>
                    </m:sub>
                    <m:sup>
                      <m:r>
                        <w:rPr>
                          <w:rFonts w:ascii="Cambria Math" w:hAnsi="Cambria Math"/>
                        </w:rPr>
                        <m:t>K</m:t>
                      </m:r>
                    </m:sup>
                    <m:e>
                      <m:r>
                        <w:rPr>
                          <w:rFonts w:ascii="Cambria Math" w:hAnsi="Cambria Math"/>
                        </w:rPr>
                        <m:t>d(</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l</m:t>
                          </m:r>
                        </m:sub>
                      </m:sSub>
                      <m:r>
                        <w:rPr>
                          <w:rFonts w:ascii="Cambria Math" w:hAnsi="Cambria Math"/>
                        </w:rPr>
                        <m:t>)</m:t>
                      </m:r>
                    </m:e>
                  </m:nary>
                </m:den>
              </m:f>
            </m:e>
          </m:nary>
        </m:oMath>
      </m:oMathPara>
    </w:p>
    <w:p w14:paraId="70AE437E" w14:textId="11A0805B" w:rsidR="00AA009B" w:rsidRPr="00C04714" w:rsidRDefault="00AA009B" w:rsidP="001D2C69">
      <m:oMathPara>
        <m:oMath>
          <m:r>
            <w:rPr>
              <w:rFonts w:ascii="Cambria Math" w:hAnsi="Cambria Math"/>
            </w:rPr>
            <m:t>SD= α*S+D</m:t>
          </m:r>
        </m:oMath>
      </m:oMathPara>
    </w:p>
    <w:p w14:paraId="45CEA81D" w14:textId="1465B046" w:rsidR="00C04714" w:rsidRPr="00C04714" w:rsidRDefault="00C04714" w:rsidP="001D2C69">
      <m:oMathPara>
        <m:oMath>
          <m:r>
            <w:rPr>
              <w:rFonts w:ascii="Cambria Math" w:hAnsi="Cambria Math"/>
            </w:rPr>
            <m:t>where α=D</m:t>
          </m:r>
          <m:d>
            <m:dPr>
              <m:ctrlPr>
                <w:rPr>
                  <w:rFonts w:ascii="Cambria Math" w:hAnsi="Cambria Math"/>
                  <w:i/>
                </w:rPr>
              </m:ctrlPr>
            </m:dPr>
            <m:e>
              <m:r>
                <w:rPr>
                  <w:rFonts w:ascii="Cambria Math" w:hAnsi="Cambria Math"/>
                </w:rPr>
                <m:t>Kmax</m:t>
              </m:r>
            </m:e>
          </m:d>
          <m:r>
            <w:rPr>
              <w:rFonts w:ascii="Cambria Math" w:hAnsi="Cambria Math"/>
            </w:rPr>
            <m:t>, but Kmax only for multiple analysis, so I guess K which is D</m:t>
          </m:r>
        </m:oMath>
      </m:oMathPara>
    </w:p>
    <w:p w14:paraId="3F9D27B7" w14:textId="77777777" w:rsidR="00C04714" w:rsidRPr="00C04714" w:rsidRDefault="00C04714" w:rsidP="001D2C69"/>
    <w:p w14:paraId="3B12729D" w14:textId="15E3A8E2" w:rsidR="00E35B0A" w:rsidRDefault="00FE30F6" w:rsidP="00B55C9E">
      <w:r>
        <w:t xml:space="preserve">SDbw </w:t>
      </w:r>
      <w:r w:rsidR="00E35B0A">
        <w:fldChar w:fldCharType="begin"/>
      </w:r>
      <w:r w:rsidR="000B2032">
        <w:instrText xml:space="preserve"> ADDIN ZOTERO_ITEM CSL_CITATION {"citationID":"VmGrkqQC","properties":{"formattedCitation":"(70)","plainCitation":"(70)","noteIndex":0},"citationItems":[{"id":1712,"uris":["http://zotero.org/users/8619560/items/VRUZ7KGF"],"itemData":{"id":1712,"type":"paper-conference","abstract":"Clustering is a mostly unsupervised procedure and the majority of clustering algorithms depend on certain assumptions in order to define the subgroups present in a data set. As a consequence, in most applications the resulting clustering scheme requires some sort of evaluation regarding its validity. In this paper we present a clustering validity procedure, which evaluates the results of clustering algorithms on data sets. We define a validity index, S Dbw, based on well-defined clustering criteria enabling the selection of optimal input parameter values for a clustering algorithm that result in the best partitioning of a data set. We evaluate the reliability of our index both theoretically and experimentally, considering three representative clustering algorithms run on synthetic and real data sets. We also carried out an evaluation study to compare S Dbw performance with other known validity indices. Our approach performed favorably in all cases, even those in which other indices failed to indicate the correct partitions in a data set.","container-title":"Proceedings 2001 IEEE International Conference on Data Mining","DOI":"10.1109/ICDM.2001.989517","event-title":"2001 IEEE International Conference on Data Mining","page":"187-194","source":"IEEE Xplore","title":"Clustering validity assessment: finding the optimal partitioning of a data set","title-short":"Clustering validity assessment","URL":"https://ieeexplore.ieee.org/document/989517","author":[{"family":"Halkidi","given":"M."},{"family":"Vazirgiannis","given":"M."}],"accessed":{"date-parts":[["2025",11,4]]},"issued":{"date-parts":[["2001",11]]}}}],"schema":"https://github.com/citation-style-language/schema/raw/master/csl-citation.json"} </w:instrText>
      </w:r>
      <w:r w:rsidR="00E35B0A">
        <w:fldChar w:fldCharType="separate"/>
      </w:r>
      <w:r w:rsidR="000B2032" w:rsidRPr="000B2032">
        <w:t>(70)</w:t>
      </w:r>
      <w:r w:rsidR="00E35B0A">
        <w:fldChar w:fldCharType="end"/>
      </w:r>
      <w:r w:rsidR="00B55C9E">
        <w:t xml:space="preserve"> evaluates clustering quality based on both cluster compactness and inter-cluster density separation. It combines two complementary components: </w:t>
      </w:r>
      <w:r w:rsidR="00B55C9E" w:rsidRPr="00B55C9E">
        <w:rPr>
          <w:i/>
          <w:iCs/>
        </w:rPr>
        <w:t>scattering</w:t>
      </w:r>
      <w:r w:rsidR="00B55C9E">
        <w:t xml:space="preserve">, which measures how compact clusters are relative to the overall dataset, and </w:t>
      </w:r>
      <w:r w:rsidR="00B55C9E" w:rsidRPr="00B55C9E">
        <w:rPr>
          <w:i/>
          <w:iCs/>
        </w:rPr>
        <w:t>density between-within</w:t>
      </w:r>
      <w:r w:rsidR="00B55C9E">
        <w:t>, which measures how much density exists between clusters compared to within them. Lower SDbw values indicate compact and well-separated clusters, while higher values correspond to overlapping or poorly separated structures. The following formulas describe the computation of this metric</w:t>
      </w:r>
    </w:p>
    <w:p w14:paraId="5F831068" w14:textId="00E91BE1" w:rsidR="00D75031" w:rsidRDefault="00D75031" w:rsidP="00B55C9E">
      <m:oMathPara>
        <m:oMath>
          <m:r>
            <w:rPr>
              <w:rFonts w:ascii="Cambria Math" w:hAnsi="Cambria Math"/>
            </w:rPr>
            <m:t>stdde</m:t>
          </m:r>
          <m:sSub>
            <m:sSubPr>
              <m:ctrlPr>
                <w:rPr>
                  <w:rFonts w:ascii="Cambria Math" w:hAnsi="Cambria Math"/>
                  <w:i/>
                </w:rPr>
              </m:ctrlPr>
            </m:sSubPr>
            <m:e>
              <m:r>
                <w:rPr>
                  <w:rFonts w:ascii="Cambria Math" w:hAnsi="Cambria Math"/>
                </w:rPr>
                <m:t>v</m:t>
              </m:r>
            </m:e>
            <m:sub>
              <m:r>
                <w:rPr>
                  <w:rFonts w:ascii="Cambria Math" w:hAnsi="Cambria Math"/>
                </w:rPr>
                <m:t>k</m:t>
              </m:r>
            </m:sub>
          </m:sSub>
          <m:r>
            <w:rPr>
              <w:rFonts w:ascii="Cambria Math" w:hAnsi="Cambria Math"/>
            </w:rPr>
            <m:t xml:space="preserve">= </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k</m:t>
                      </m:r>
                    </m:sub>
                  </m:sSub>
                </m:den>
              </m:f>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m:t>
                      </m:r>
                    </m:sub>
                  </m:sSub>
                </m:sub>
                <m:sup/>
                <m:e>
                  <m:sSup>
                    <m:sSupPr>
                      <m:ctrlPr>
                        <w:rPr>
                          <w:rFonts w:ascii="Cambria Math" w:hAnsi="Cambria Math"/>
                          <w:i/>
                        </w:rPr>
                      </m:ctrlPr>
                    </m:sSupPr>
                    <m:e>
                      <m:r>
                        <w:rPr>
                          <w:rFonts w:ascii="Cambria Math" w:hAnsi="Cambria Math"/>
                        </w:rPr>
                        <m:t>d(</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e>
                    <m:sup>
                      <m:r>
                        <w:rPr>
                          <w:rFonts w:ascii="Cambria Math" w:hAnsi="Cambria Math"/>
                        </w:rPr>
                        <m:t>2</m:t>
                      </m:r>
                    </m:sup>
                  </m:sSup>
                </m:e>
              </m:nary>
            </m:e>
          </m:rad>
        </m:oMath>
      </m:oMathPara>
    </w:p>
    <w:p w14:paraId="0D70F684" w14:textId="35ACBD06" w:rsidR="00B55C9E" w:rsidRDefault="00D75031" w:rsidP="00B55C9E">
      <m:oMathPara>
        <m:oMath>
          <m:r>
            <w:rPr>
              <w:rFonts w:ascii="Cambria Math" w:hAnsi="Cambria Math"/>
            </w:rPr>
            <w:lastRenderedPageBreak/>
            <m:t>f</m:t>
          </m:r>
          <m:d>
            <m:dPr>
              <m:ctrlPr>
                <w:rPr>
                  <w:rFonts w:ascii="Cambria Math" w:hAnsi="Cambria Math"/>
                  <w:i/>
                </w:rPr>
              </m:ctrlPr>
            </m:dPr>
            <m:e>
              <m:r>
                <w:rPr>
                  <w:rFonts w:ascii="Cambria Math" w:hAnsi="Cambria Math"/>
                </w:rPr>
                <m:t>d</m:t>
              </m:r>
            </m:e>
          </m:d>
          <m:r>
            <w:rPr>
              <w:rFonts w:ascii="Cambria Math" w:hAnsi="Cambria Math"/>
            </w:rPr>
            <m:t>=1 if d≤stdde</m:t>
          </m:r>
          <m:sSub>
            <m:sSubPr>
              <m:ctrlPr>
                <w:rPr>
                  <w:rFonts w:ascii="Cambria Math" w:hAnsi="Cambria Math"/>
                  <w:i/>
                </w:rPr>
              </m:ctrlPr>
            </m:sSubPr>
            <m:e>
              <m:r>
                <w:rPr>
                  <w:rFonts w:ascii="Cambria Math" w:hAnsi="Cambria Math"/>
                </w:rPr>
                <m:t>v</m:t>
              </m:r>
            </m:e>
            <m:sub>
              <m:r>
                <w:rPr>
                  <w:rFonts w:ascii="Cambria Math" w:hAnsi="Cambria Math"/>
                </w:rPr>
                <m:t>k</m:t>
              </m:r>
            </m:sub>
          </m:sSub>
          <m:r>
            <w:rPr>
              <w:rFonts w:ascii="Cambria Math" w:hAnsi="Cambria Math"/>
            </w:rPr>
            <m:t xml:space="preserve"> else 0</m:t>
          </m:r>
        </m:oMath>
      </m:oMathPara>
    </w:p>
    <w:p w14:paraId="474CCDAF" w14:textId="131A79FF" w:rsidR="00B55C9E" w:rsidRPr="00D75031" w:rsidRDefault="00B55C9E" w:rsidP="00B55C9E">
      <m:oMathPara>
        <m:oMath>
          <m:r>
            <w:rPr>
              <w:rFonts w:ascii="Cambria Math" w:hAnsi="Cambria Math"/>
            </w:rPr>
            <m:t>density</m:t>
          </m:r>
          <m:d>
            <m:dPr>
              <m:ctrlPr>
                <w:rPr>
                  <w:rFonts w:ascii="Cambria Math" w:hAnsi="Cambria Math"/>
                  <w:i/>
                </w:rPr>
              </m:ctrlPr>
            </m:dPr>
            <m:e>
              <m:r>
                <w:rPr>
                  <w:rFonts w:ascii="Cambria Math" w:hAnsi="Cambria Math"/>
                </w:rPr>
                <m:t>x, k</m:t>
              </m:r>
            </m:e>
          </m:d>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k</m:t>
                  </m:r>
                </m:sub>
              </m:sSub>
            </m:den>
          </m:f>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ϵ</m:t>
              </m:r>
              <m:sSub>
                <m:sSubPr>
                  <m:ctrlPr>
                    <w:rPr>
                      <w:rFonts w:ascii="Cambria Math" w:hAnsi="Cambria Math"/>
                      <w:i/>
                    </w:rPr>
                  </m:ctrlPr>
                </m:sSubPr>
                <m:e>
                  <m:r>
                    <w:rPr>
                      <w:rFonts w:ascii="Cambria Math" w:hAnsi="Cambria Math"/>
                    </w:rPr>
                    <m:t>C</m:t>
                  </m:r>
                </m:e>
                <m:sub>
                  <m:r>
                    <w:rPr>
                      <w:rFonts w:ascii="Cambria Math" w:hAnsi="Cambria Math"/>
                    </w:rPr>
                    <m:t>k</m:t>
                  </m:r>
                </m:sub>
              </m:sSub>
            </m:sub>
            <m:sup/>
            <m:e>
              <m:r>
                <w:rPr>
                  <w:rFonts w:ascii="Cambria Math" w:hAnsi="Cambria Math"/>
                </w:rPr>
                <m:t>f</m:t>
              </m:r>
              <m:d>
                <m:dPr>
                  <m:ctrlPr>
                    <w:rPr>
                      <w:rFonts w:ascii="Cambria Math" w:hAnsi="Cambria Math"/>
                      <w:i/>
                    </w:rPr>
                  </m:ctrlPr>
                </m:dPr>
                <m:e>
                  <m:r>
                    <w:rPr>
                      <w:rFonts w:ascii="Cambria Math" w:hAnsi="Cambria Math"/>
                    </w:rPr>
                    <m:t>d(</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e>
              </m:d>
            </m:e>
          </m:nary>
        </m:oMath>
      </m:oMathPara>
    </w:p>
    <w:p w14:paraId="7A7DC999" w14:textId="089FB11A" w:rsidR="00D75031" w:rsidRPr="00D75031" w:rsidRDefault="00000000" w:rsidP="00B55C9E">
      <m:oMathPara>
        <m:oMath>
          <m:sSub>
            <m:sSubPr>
              <m:ctrlPr>
                <w:rPr>
                  <w:rFonts w:ascii="Cambria Math" w:hAnsi="Cambria Math"/>
                  <w:i/>
                </w:rPr>
              </m:ctrlPr>
            </m:sSubPr>
            <m:e>
              <m:r>
                <w:rPr>
                  <w:rFonts w:ascii="Cambria Math" w:hAnsi="Cambria Math"/>
                </w:rPr>
                <m:t>M</m:t>
              </m:r>
            </m:e>
            <m:sub>
              <m:r>
                <w:rPr>
                  <w:rFonts w:ascii="Cambria Math" w:hAnsi="Cambria Math"/>
                </w:rPr>
                <m:t>kl</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l</m:t>
                  </m:r>
                </m:sub>
              </m:sSub>
            </m:num>
            <m:den>
              <m:r>
                <w:rPr>
                  <w:rFonts w:ascii="Cambria Math" w:hAnsi="Cambria Math"/>
                </w:rPr>
                <m:t>2</m:t>
              </m:r>
            </m:den>
          </m:f>
        </m:oMath>
      </m:oMathPara>
    </w:p>
    <w:p w14:paraId="203D4289" w14:textId="22D04FBF" w:rsidR="00D75031" w:rsidRDefault="00D75031" w:rsidP="00B55C9E">
      <w:r w:rsidRPr="00B55C9E">
        <w:t xml:space="preserve">the middle point of the line segment defined by the clusters’ centers </w:t>
      </w:r>
    </w:p>
    <w:p w14:paraId="30A9E71A" w14:textId="1347DD0F" w:rsidR="00B55C9E" w:rsidRDefault="00B55C9E" w:rsidP="00E35B0A">
      <m:oMathPara>
        <m:oMath>
          <m:r>
            <w:rPr>
              <w:rFonts w:ascii="Cambria Math" w:hAnsi="Cambria Math"/>
            </w:rPr>
            <m:t xml:space="preserve">Dbw= </m:t>
          </m:r>
          <m:f>
            <m:fPr>
              <m:ctrlPr>
                <w:rPr>
                  <w:rFonts w:ascii="Cambria Math" w:hAnsi="Cambria Math"/>
                  <w:i/>
                </w:rPr>
              </m:ctrlPr>
            </m:fPr>
            <m:num>
              <m:r>
                <w:rPr>
                  <w:rFonts w:ascii="Cambria Math" w:hAnsi="Cambria Math"/>
                </w:rPr>
                <m:t>2</m:t>
              </m:r>
            </m:num>
            <m:den>
              <m:r>
                <w:rPr>
                  <w:rFonts w:ascii="Cambria Math" w:hAnsi="Cambria Math"/>
                </w:rPr>
                <m:t>K(K-1)</m:t>
              </m:r>
            </m:den>
          </m:f>
          <m:nary>
            <m:naryPr>
              <m:chr m:val="∑"/>
              <m:limLoc m:val="undOvr"/>
              <m:ctrlPr>
                <w:rPr>
                  <w:rFonts w:ascii="Cambria Math" w:hAnsi="Cambria Math"/>
                  <w:i/>
                </w:rPr>
              </m:ctrlPr>
            </m:naryPr>
            <m:sub>
              <m:r>
                <w:rPr>
                  <w:rFonts w:ascii="Cambria Math" w:hAnsi="Cambria Math"/>
                </w:rPr>
                <m:t>k=1</m:t>
              </m:r>
            </m:sub>
            <m:sup>
              <m:r>
                <w:rPr>
                  <w:rFonts w:ascii="Cambria Math" w:hAnsi="Cambria Math"/>
                </w:rPr>
                <m:t>K-1</m:t>
              </m:r>
            </m:sup>
            <m:e>
              <m:nary>
                <m:naryPr>
                  <m:chr m:val="∑"/>
                  <m:limLoc m:val="undOvr"/>
                  <m:ctrlPr>
                    <w:rPr>
                      <w:rFonts w:ascii="Cambria Math" w:hAnsi="Cambria Math"/>
                      <w:i/>
                    </w:rPr>
                  </m:ctrlPr>
                </m:naryPr>
                <m:sub>
                  <m:r>
                    <w:rPr>
                      <w:rFonts w:ascii="Cambria Math" w:hAnsi="Cambria Math"/>
                    </w:rPr>
                    <m:t>l=k+1</m:t>
                  </m:r>
                </m:sub>
                <m:sup>
                  <m:r>
                    <w:rPr>
                      <w:rFonts w:ascii="Cambria Math" w:hAnsi="Cambria Math"/>
                    </w:rPr>
                    <m:t>K</m:t>
                  </m:r>
                </m:sup>
                <m:e>
                  <m:f>
                    <m:fPr>
                      <m:ctrlPr>
                        <w:rPr>
                          <w:rFonts w:ascii="Cambria Math" w:hAnsi="Cambria Math"/>
                          <w:i/>
                        </w:rPr>
                      </m:ctrlPr>
                    </m:fPr>
                    <m:num>
                      <m:r>
                        <w:rPr>
                          <w:rFonts w:ascii="Cambria Math" w:hAnsi="Cambria Math"/>
                        </w:rPr>
                        <m:t>density</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kl</m:t>
                              </m:r>
                            </m:sub>
                          </m:sSub>
                          <m:r>
                            <w:rPr>
                              <w:rFonts w:ascii="Cambria Math" w:hAnsi="Cambria Math"/>
                            </w:rPr>
                            <m:t>, k</m:t>
                          </m:r>
                        </m:e>
                      </m:d>
                      <m:r>
                        <w:rPr>
                          <w:rFonts w:ascii="Cambria Math" w:hAnsi="Cambria Math"/>
                        </w:rPr>
                        <m:t>+density(</m:t>
                      </m:r>
                      <m:sSub>
                        <m:sSubPr>
                          <m:ctrlPr>
                            <w:rPr>
                              <w:rFonts w:ascii="Cambria Math" w:hAnsi="Cambria Math"/>
                              <w:i/>
                            </w:rPr>
                          </m:ctrlPr>
                        </m:sSubPr>
                        <m:e>
                          <m:r>
                            <w:rPr>
                              <w:rFonts w:ascii="Cambria Math" w:hAnsi="Cambria Math"/>
                            </w:rPr>
                            <m:t>M</m:t>
                          </m:r>
                        </m:e>
                        <m:sub>
                          <m:r>
                            <w:rPr>
                              <w:rFonts w:ascii="Cambria Math" w:hAnsi="Cambria Math"/>
                            </w:rPr>
                            <m:t>kl</m:t>
                          </m:r>
                        </m:sub>
                      </m:sSub>
                      <m:r>
                        <w:rPr>
                          <w:rFonts w:ascii="Cambria Math" w:hAnsi="Cambria Math"/>
                        </w:rPr>
                        <m:t>,l)</m:t>
                      </m:r>
                    </m:num>
                    <m:den>
                      <m:r>
                        <m:rPr>
                          <m:sty m:val="p"/>
                        </m:rPr>
                        <w:rPr>
                          <w:rFonts w:ascii="Cambria Math" w:hAnsi="Cambria Math"/>
                        </w:rPr>
                        <m:t>max⁡</m:t>
                      </m:r>
                      <m:r>
                        <w:rPr>
                          <w:rFonts w:ascii="Cambria Math" w:hAnsi="Cambria Math"/>
                        </w:rPr>
                        <m:t>(density</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k</m:t>
                          </m:r>
                        </m:e>
                      </m:d>
                      <m:r>
                        <w:rPr>
                          <w:rFonts w:ascii="Cambria Math" w:hAnsi="Cambria Math"/>
                        </w:rPr>
                        <m:t>, density(</m:t>
                      </m:r>
                      <m:sSub>
                        <m:sSubPr>
                          <m:ctrlPr>
                            <w:rPr>
                              <w:rFonts w:ascii="Cambria Math" w:hAnsi="Cambria Math"/>
                              <w:i/>
                            </w:rPr>
                          </m:ctrlPr>
                        </m:sSubPr>
                        <m:e>
                          <m:r>
                            <w:rPr>
                              <w:rFonts w:ascii="Cambria Math" w:hAnsi="Cambria Math"/>
                            </w:rPr>
                            <m:t>μ</m:t>
                          </m:r>
                        </m:e>
                        <m:sub>
                          <m:r>
                            <w:rPr>
                              <w:rFonts w:ascii="Cambria Math" w:hAnsi="Cambria Math"/>
                            </w:rPr>
                            <m:t>l</m:t>
                          </m:r>
                        </m:sub>
                      </m:sSub>
                      <m:r>
                        <w:rPr>
                          <w:rFonts w:ascii="Cambria Math" w:hAnsi="Cambria Math"/>
                        </w:rPr>
                        <m:t>,l)</m:t>
                      </m:r>
                    </m:den>
                  </m:f>
                </m:e>
              </m:nary>
            </m:e>
          </m:nary>
        </m:oMath>
      </m:oMathPara>
    </w:p>
    <w:p w14:paraId="51CE3579" w14:textId="031FE8DB" w:rsidR="00B55C9E" w:rsidRPr="00C04714" w:rsidRDefault="00B55C9E" w:rsidP="00B55C9E">
      <m:oMathPara>
        <m:oMath>
          <m:r>
            <w:rPr>
              <w:rFonts w:ascii="Cambria Math" w:hAnsi="Cambria Math"/>
            </w:rPr>
            <m:t>SDbw= α*S+Dbw</m:t>
          </m:r>
        </m:oMath>
      </m:oMathPara>
    </w:p>
    <w:p w14:paraId="6ADA3FCB" w14:textId="1A10F6E7" w:rsidR="00B55C9E" w:rsidRPr="00591BCF" w:rsidRDefault="00591BCF" w:rsidP="00E35B0A">
      <w:r w:rsidRPr="00591BCF">
        <w:t>SDbw is sensitive to ove</w:t>
      </w:r>
      <w:r>
        <w:t xml:space="preserve">rlapping clusters and outliers </w:t>
      </w:r>
      <w:r>
        <w:fldChar w:fldCharType="begin"/>
      </w:r>
      <w:r w:rsidR="00B11A65">
        <w:instrText xml:space="preserve"> ADDIN ZOTERO_ITEM CSL_CITATION {"citationID":"21s1EZLH","properties":{"formattedCitation":"(17)","plainCitation":"(17)","noteIndex":0},"citationItems":[{"id":1738,"uris":["http://zotero.org/users/8619560/items/2H7Y95ZQ"],"itemData":{"id":1738,"type":"article-journal","abstract":"Data clustering involves identifying latent similarities within a dataset and organizing them into clusters or groups. The outcomes of various clustering algorithms differ as they are susceptible to the intrinsic characteristics of the original dataset, including noise and dimensionality. The effectiveness of such clustering procedures directly impacts the homogeneity of clusters, underscoring the significance of evaluating algorithmic outcomes. Consequently, the assessment of clustering quality presents a significant and complex endeavor. A pivotal aspect affecting clustering validation is the cluster validity metric, which aids in determining the optimal number of clusters. The main goal of this study is to comprehensively review and explain the mathematical operation of internal and external cluster validity indices, but not all, to categorize these indices and to brainstorm suggestions for future advancement of clustering validation research. In addition, we review and evaluate the performance of internal and external clustering validation indices on the most common clustering algorithms, such as the evolutionary clustering algorithm star (ECA*). Finally, we suggest a classification framework for examining the functionality of both internal and external clustering validation measures regarding their ideal values, user-friendliness, responsiveness to input data, and appropriateness across various fields. This classification aids researchers in selecting the appropriate clustering validation measure to suit their specific requirements.","container-title":"Neurocomputing","DOI":"10.1016/j.neucom.2024.128198","ISSN":"0925-2312","journalAbbreviation":"Neurocomputing","page":"128198","source":"ScienceDirect","title":"From A-to-Z review of clustering validation indices","volume":"601","author":[{"family":"Hassan","given":"Bryar A."},{"family":"Tayfor","given":"Noor Bahjat"},{"family":"Hassan","given":"Alla A."},{"family":"Ahmed","given":"Aram M."},{"family":"Rashid","given":"Tarik A."},{"family":"Abdalla","given":"Naz N."}],"issued":{"date-parts":[["2024",10,7]]}}}],"schema":"https://github.com/citation-style-language/schema/raw/master/csl-citation.json"} </w:instrText>
      </w:r>
      <w:r>
        <w:fldChar w:fldCharType="separate"/>
      </w:r>
      <w:r w:rsidR="009B523F" w:rsidRPr="009B523F">
        <w:t>(17)</w:t>
      </w:r>
      <w:r>
        <w:fldChar w:fldCharType="end"/>
      </w:r>
      <w:r>
        <w:t>.</w:t>
      </w:r>
    </w:p>
    <w:p w14:paraId="7B7BCF4A" w14:textId="77777777" w:rsidR="00591BCF" w:rsidRPr="00591BCF" w:rsidRDefault="00591BCF" w:rsidP="00E35B0A"/>
    <w:p w14:paraId="4CBBA64F" w14:textId="5F8EFE7D" w:rsidR="00FE30F6" w:rsidRPr="00E35B0A" w:rsidRDefault="00E35B0A" w:rsidP="001D2C69">
      <w:r w:rsidRPr="00422C68">
        <w:t>Xie-Beni*</w:t>
      </w:r>
      <w:r w:rsidR="00422C68">
        <w:t xml:space="preserve"> </w:t>
      </w:r>
      <w:r w:rsidR="0068692A">
        <w:t>i</w:t>
      </w:r>
      <w:r w:rsidR="00422C68">
        <w:t>ndex (XB*)</w:t>
      </w:r>
      <w:r w:rsidRPr="00422C68">
        <w:t xml:space="preserve"> </w:t>
      </w:r>
      <w:r>
        <w:fldChar w:fldCharType="begin"/>
      </w:r>
      <w:r w:rsidR="000B2032">
        <w:instrText xml:space="preserve"> ADDIN ZOTERO_ITEM CSL_CITATION {"citationID":"VZbPo3Oi","properties":{"formattedCitation":"(40)","plainCitation":"(40)","noteIndex":0},"citationItems":[{"id":1704,"uris":["http://zotero.org/users/8619560/items/SGH3BMER"],"itemData":{"id":1704,"type":"article-journal","abstract":"Cluster validation is a technique for finding a set of clusters that best fits natural partitions (of given datasets) without the benefit of any a priori class information. A cluster validity index is used to validate the outcome. This paper presents an analysis of design principles implicitly used in defining cluster validity indices and reviews a variety of existing cluster validity indices in the light of these principles. This includes an analysis of their design and performance. Armed with a knowledge of the limitations of existing indices, we proceed to remedy the situation by proposing six new indices. The new indices are evaluated through a series of experiments.","container-title":"Pattern Recognition Letters","DOI":"10.1016/j.patrec.2005.04.007","ISSN":"0167-8655","issue":"15","journalAbbreviation":"Pattern Recognition Letters","page":"2353-2363","source":"ScienceDirect","title":"New indices for cluster validity assessment","volume":"26","author":[{"family":"Kim","given":"Minho"},{"family":"Ramakrishna","given":"R. S."}],"issued":{"date-parts":[["2005",11,1]]}}}],"schema":"https://github.com/citation-style-language/schema/raw/master/csl-citation.json"} </w:instrText>
      </w:r>
      <w:r>
        <w:fldChar w:fldCharType="separate"/>
      </w:r>
      <w:r w:rsidR="000B2032" w:rsidRPr="000B2032">
        <w:t>(40)</w:t>
      </w:r>
      <w:r>
        <w:fldChar w:fldCharType="end"/>
      </w:r>
      <w:r w:rsidR="00422C68">
        <w:t xml:space="preserve"> </w:t>
      </w:r>
      <w:r w:rsidR="00422C68" w:rsidRPr="00422C68">
        <w:t xml:space="preserve">is a normalized variant of the original Xie-Beni index designed to reduce sensitivity to data scale and the number of clusters. Like XB, it assesses clustering quality by balancing cluster compactness against inter-cluster separation, but XB* </w:t>
      </w:r>
      <w:r w:rsidR="00482B03">
        <w:t xml:space="preserve">utilizes the </w:t>
      </w:r>
      <w:r w:rsidR="00482B03" w:rsidRPr="00482B03">
        <w:t>maximum per-cluster average dispersion</w:t>
      </w:r>
      <w:r w:rsidR="00482B03">
        <w:t xml:space="preserve"> (</w:t>
      </w:r>
      <w:r w:rsidR="00482B03" w:rsidRPr="00482B03">
        <w:t>it penalizes solutions that have one bad (loose/noisy) cluster even if others are tight</w:t>
      </w:r>
      <w:r w:rsidR="00482B03">
        <w:t xml:space="preserve"> - </w:t>
      </w:r>
      <w:r w:rsidR="00482B03" w:rsidRPr="00482B03">
        <w:t>"bottleneck" style measure: the clustering is only as good as its worst cluster</w:t>
      </w:r>
      <w:r w:rsidR="00482B03">
        <w:t>)</w:t>
      </w:r>
      <w:r w:rsidR="00422C68" w:rsidRPr="00422C68">
        <w:t xml:space="preserve">. It can be applied to both fuzzy and hard clusterings by defining membership degrees appropriately (1 for the assigned cluster, 0 otherwise in the hard case). The index rewards solutions with tightly grouped data points and well-separated cluster centers. Lower values correspond to </w:t>
      </w:r>
      <w:r w:rsidR="00037EAC" w:rsidRPr="00422C68">
        <w:t>higher quality</w:t>
      </w:r>
      <w:r w:rsidR="00422C68" w:rsidRPr="00422C68">
        <w:t xml:space="preserve"> clusterings. The hard-partition XB* is computed as</w:t>
      </w:r>
    </w:p>
    <w:p w14:paraId="341BC3CB" w14:textId="77777777" w:rsidR="001D2C69" w:rsidRPr="001D2C69" w:rsidRDefault="001D2C69" w:rsidP="001D2C69"/>
    <w:p w14:paraId="41F7E2AC" w14:textId="6FBDCC23" w:rsidR="00C575A6" w:rsidRDefault="00000000" w:rsidP="00C575A6">
      <m:oMathPara>
        <m:oMath>
          <m:sSup>
            <m:sSupPr>
              <m:ctrlPr>
                <w:rPr>
                  <w:rFonts w:ascii="Cambria Math" w:hAnsi="Cambria Math"/>
                  <w:i/>
                </w:rPr>
              </m:ctrlPr>
            </m:sSupPr>
            <m:e>
              <m:r>
                <w:rPr>
                  <w:rFonts w:ascii="Cambria Math" w:hAnsi="Cambria Math"/>
                </w:rPr>
                <m:t>XB</m:t>
              </m:r>
            </m:e>
            <m:sup>
              <m:r>
                <w:rPr>
                  <w:rFonts w:ascii="Cambria Math" w:hAnsi="Cambria Math"/>
                </w:rPr>
                <m:t>*</m:t>
              </m:r>
            </m:sup>
          </m:sSup>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k∈K</m:t>
                      </m:r>
                    </m:lim>
                  </m:limLow>
                </m:fName>
                <m:e>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k</m:t>
                              </m:r>
                            </m:sub>
                          </m:sSub>
                        </m:sub>
                        <m:sup/>
                        <m:e>
                          <m:sSup>
                            <m:sSupPr>
                              <m:ctrlPr>
                                <w:rPr>
                                  <w:rFonts w:ascii="Cambria Math" w:hAnsi="Cambria Math"/>
                                  <w:i/>
                                </w:rPr>
                              </m:ctrlPr>
                            </m:sSupPr>
                            <m:e>
                              <m:r>
                                <w:rPr>
                                  <w:rFonts w:ascii="Cambria Math" w:hAnsi="Cambria Math"/>
                                </w:rPr>
                                <m:t>d(</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μ</m:t>
                                  </m:r>
                                </m:e>
                                <m:sub>
                                  <m:r>
                                    <w:rPr>
                                      <w:rFonts w:ascii="Cambria Math" w:hAnsi="Cambria Math"/>
                                    </w:rPr>
                                    <m:t>k</m:t>
                                  </m:r>
                                </m:sub>
                              </m:sSub>
                              <m:r>
                                <w:rPr>
                                  <w:rFonts w:ascii="Cambria Math" w:hAnsi="Cambria Math"/>
                                </w:rPr>
                                <m:t>)</m:t>
                              </m:r>
                            </m:e>
                            <m:sup>
                              <m:r>
                                <w:rPr>
                                  <w:rFonts w:ascii="Cambria Math" w:hAnsi="Cambria Math"/>
                                </w:rPr>
                                <m:t>2</m:t>
                              </m:r>
                            </m:sup>
                          </m:sSup>
                        </m:e>
                      </m:nary>
                    </m:num>
                    <m:den>
                      <m:sSub>
                        <m:sSubPr>
                          <m:ctrlPr>
                            <w:rPr>
                              <w:rFonts w:ascii="Cambria Math" w:hAnsi="Cambria Math"/>
                              <w:i/>
                            </w:rPr>
                          </m:ctrlPr>
                        </m:sSubPr>
                        <m:e>
                          <m:r>
                            <w:rPr>
                              <w:rFonts w:ascii="Cambria Math" w:hAnsi="Cambria Math"/>
                            </w:rPr>
                            <m:t>n</m:t>
                          </m:r>
                        </m:e>
                        <m:sub>
                          <m:r>
                            <w:rPr>
                              <w:rFonts w:ascii="Cambria Math" w:hAnsi="Cambria Math"/>
                            </w:rPr>
                            <m:t>k</m:t>
                          </m:r>
                        </m:sub>
                      </m:sSub>
                    </m:den>
                  </m:f>
                </m:e>
              </m:func>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1≤k&lt;l≤K</m:t>
                      </m:r>
                    </m:lim>
                  </m:limLow>
                </m:fName>
                <m:e>
                  <m:sSup>
                    <m:sSupPr>
                      <m:ctrlPr>
                        <w:rPr>
                          <w:rFonts w:ascii="Cambria Math" w:hAnsi="Cambria Math"/>
                          <w:i/>
                        </w:rPr>
                      </m:ctrlPr>
                    </m:sSupPr>
                    <m:e>
                      <m:r>
                        <w:rPr>
                          <w:rFonts w:ascii="Cambria Math" w:hAnsi="Cambria Math"/>
                        </w:rPr>
                        <m:t>d(</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l</m:t>
                          </m:r>
                        </m:sub>
                      </m:sSub>
                      <m:r>
                        <w:rPr>
                          <w:rFonts w:ascii="Cambria Math" w:hAnsi="Cambria Math"/>
                        </w:rPr>
                        <m:t>)</m:t>
                      </m:r>
                    </m:e>
                    <m:sup>
                      <m:r>
                        <w:rPr>
                          <w:rFonts w:ascii="Cambria Math" w:hAnsi="Cambria Math"/>
                        </w:rPr>
                        <m:t>2</m:t>
                      </m:r>
                    </m:sup>
                  </m:sSup>
                </m:e>
              </m:func>
            </m:den>
          </m:f>
        </m:oMath>
      </m:oMathPara>
    </w:p>
    <w:p w14:paraId="0F8A269C" w14:textId="77777777" w:rsidR="00C575A6" w:rsidRDefault="00C575A6" w:rsidP="00976E83"/>
    <w:p w14:paraId="61DA1544" w14:textId="5F4D52AC" w:rsidR="00C575A6" w:rsidRDefault="00000000" w:rsidP="00C575A6">
      <m:oMathPara>
        <m:oMath>
          <m:sSup>
            <m:sSupPr>
              <m:ctrlPr>
                <w:rPr>
                  <w:rFonts w:ascii="Cambria Math" w:hAnsi="Cambria Math"/>
                  <w:i/>
                </w:rPr>
              </m:ctrlPr>
            </m:sSupPr>
            <m:e>
              <m:r>
                <w:rPr>
                  <w:rFonts w:ascii="Cambria Math" w:hAnsi="Cambria Math"/>
                </w:rPr>
                <m:t>XB</m:t>
              </m:r>
            </m:e>
            <m:sup>
              <m:r>
                <w:rPr>
                  <w:rFonts w:ascii="Cambria Math" w:hAnsi="Cambria Math"/>
                </w:rPr>
                <m:t>*</m:t>
              </m:r>
            </m:sup>
          </m:sSup>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k∈K</m:t>
                      </m:r>
                    </m:lim>
                  </m:limLow>
                </m:fName>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sSub>
                                <m:sSubPr>
                                  <m:ctrlPr>
                                    <w:rPr>
                                      <w:rFonts w:ascii="Cambria Math" w:hAnsi="Cambria Math"/>
                                      <w:i/>
                                    </w:rPr>
                                  </m:ctrlPr>
                                </m:sSubPr>
                                <m:e>
                                  <m:r>
                                    <w:rPr>
                                      <w:rFonts w:ascii="Cambria Math" w:hAnsi="Cambria Math"/>
                                    </w:rPr>
                                    <m:t>u</m:t>
                                  </m:r>
                                </m:e>
                                <m:sub>
                                  <m:r>
                                    <w:rPr>
                                      <w:rFonts w:ascii="Cambria Math" w:hAnsi="Cambria Math"/>
                                    </w:rPr>
                                    <m:t>ki</m:t>
                                  </m:r>
                                </m:sub>
                              </m:sSub>
                            </m:e>
                            <m:sup>
                              <m:r>
                                <w:rPr>
                                  <w:rFonts w:ascii="Cambria Math" w:hAnsi="Cambria Math"/>
                                </w:rPr>
                                <m:t>m</m:t>
                              </m:r>
                            </m:sup>
                          </m:sSup>
                          <m:sSup>
                            <m:sSupPr>
                              <m:ctrlPr>
                                <w:rPr>
                                  <w:rFonts w:ascii="Cambria Math" w:hAnsi="Cambria Math"/>
                                  <w:i/>
                                </w:rPr>
                              </m:ctrlPr>
                            </m:sSupPr>
                            <m:e>
                              <m:r>
                                <w:rPr>
                                  <w:rFonts w:ascii="Cambria Math" w:hAnsi="Cambria Math"/>
                                </w:rPr>
                                <m:t>*d(</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μ</m:t>
                                  </m:r>
                                </m:e>
                                <m:sub>
                                  <m:r>
                                    <w:rPr>
                                      <w:rFonts w:ascii="Cambria Math" w:hAnsi="Cambria Math"/>
                                    </w:rPr>
                                    <m:t>k</m:t>
                                  </m:r>
                                </m:sub>
                              </m:sSub>
                              <m:r>
                                <w:rPr>
                                  <w:rFonts w:ascii="Cambria Math" w:hAnsi="Cambria Math"/>
                                </w:rPr>
                                <m:t>)</m:t>
                              </m:r>
                            </m:e>
                            <m:sup>
                              <m:r>
                                <w:rPr>
                                  <w:rFonts w:ascii="Cambria Math" w:hAnsi="Cambria Math"/>
                                </w:rPr>
                                <m:t>2</m:t>
                              </m:r>
                            </m:sup>
                          </m:sSup>
                        </m:e>
                      </m:nary>
                    </m:num>
                    <m:den>
                      <m:sSub>
                        <m:sSubPr>
                          <m:ctrlPr>
                            <w:rPr>
                              <w:rFonts w:ascii="Cambria Math" w:hAnsi="Cambria Math"/>
                              <w:i/>
                            </w:rPr>
                          </m:ctrlPr>
                        </m:sSubPr>
                        <m:e>
                          <m:r>
                            <w:rPr>
                              <w:rFonts w:ascii="Cambria Math" w:hAnsi="Cambria Math"/>
                            </w:rPr>
                            <m:t>n</m:t>
                          </m:r>
                        </m:e>
                        <m:sub>
                          <m:r>
                            <w:rPr>
                              <w:rFonts w:ascii="Cambria Math" w:hAnsi="Cambria Math"/>
                            </w:rPr>
                            <m:t>k</m:t>
                          </m:r>
                        </m:sub>
                      </m:sSub>
                    </m:den>
                  </m:f>
                </m:e>
              </m:func>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1≤k&lt;l≤K</m:t>
                      </m:r>
                    </m:lim>
                  </m:limLow>
                </m:fName>
                <m:e>
                  <m:sSup>
                    <m:sSupPr>
                      <m:ctrlPr>
                        <w:rPr>
                          <w:rFonts w:ascii="Cambria Math" w:hAnsi="Cambria Math"/>
                          <w:i/>
                        </w:rPr>
                      </m:ctrlPr>
                    </m:sSupPr>
                    <m:e>
                      <m:r>
                        <w:rPr>
                          <w:rFonts w:ascii="Cambria Math" w:hAnsi="Cambria Math"/>
                        </w:rPr>
                        <m:t>d(</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l</m:t>
                          </m:r>
                        </m:sub>
                      </m:sSub>
                      <m:r>
                        <w:rPr>
                          <w:rFonts w:ascii="Cambria Math" w:hAnsi="Cambria Math"/>
                        </w:rPr>
                        <m:t>)</m:t>
                      </m:r>
                    </m:e>
                    <m:sup>
                      <m:r>
                        <w:rPr>
                          <w:rFonts w:ascii="Cambria Math" w:hAnsi="Cambria Math"/>
                        </w:rPr>
                        <m:t>2</m:t>
                      </m:r>
                    </m:sup>
                  </m:sSup>
                </m:e>
              </m:func>
            </m:den>
          </m:f>
        </m:oMath>
      </m:oMathPara>
    </w:p>
    <w:p w14:paraId="5FAB404F" w14:textId="77777777" w:rsidR="00AA3315" w:rsidRDefault="00AA3315" w:rsidP="00AA3315">
      <w:pPr>
        <w:tabs>
          <w:tab w:val="left" w:pos="216"/>
        </w:tabs>
        <w:spacing w:after="0"/>
      </w:pPr>
    </w:p>
    <w:p w14:paraId="6DA78248" w14:textId="77777777" w:rsidR="0068692A" w:rsidRDefault="0068692A" w:rsidP="00AA3315">
      <w:pPr>
        <w:tabs>
          <w:tab w:val="left" w:pos="216"/>
        </w:tabs>
        <w:spacing w:after="0"/>
      </w:pPr>
    </w:p>
    <w:p w14:paraId="3B6838AF" w14:textId="77777777" w:rsidR="0068692A" w:rsidRDefault="0068692A" w:rsidP="00AA3315">
      <w:pPr>
        <w:tabs>
          <w:tab w:val="left" w:pos="216"/>
        </w:tabs>
        <w:spacing w:after="0"/>
      </w:pPr>
    </w:p>
    <w:p w14:paraId="24692661" w14:textId="77777777" w:rsidR="0068692A" w:rsidRDefault="0068692A" w:rsidP="00AA3315">
      <w:pPr>
        <w:tabs>
          <w:tab w:val="left" w:pos="216"/>
        </w:tabs>
        <w:spacing w:after="0"/>
      </w:pPr>
    </w:p>
    <w:p w14:paraId="3F19EFD8" w14:textId="77777777" w:rsidR="0068692A" w:rsidRDefault="0068692A" w:rsidP="0068692A"/>
    <w:p w14:paraId="6112FDBE" w14:textId="77777777" w:rsidR="0068692A" w:rsidRDefault="0068692A" w:rsidP="0068692A">
      <w:r>
        <w:t>Table 1 – Descriptive table of internal CVIs.</w:t>
      </w:r>
    </w:p>
    <w:tbl>
      <w:tblPr>
        <w:tblStyle w:val="TableGrid"/>
        <w:tblW w:w="9355" w:type="dxa"/>
        <w:tblLayout w:type="fixed"/>
        <w:tblLook w:val="04A0" w:firstRow="1" w:lastRow="0" w:firstColumn="1" w:lastColumn="0" w:noHBand="0" w:noVBand="1"/>
      </w:tblPr>
      <w:tblGrid>
        <w:gridCol w:w="1345"/>
        <w:gridCol w:w="1823"/>
        <w:gridCol w:w="2587"/>
        <w:gridCol w:w="90"/>
        <w:gridCol w:w="1440"/>
        <w:gridCol w:w="1080"/>
        <w:gridCol w:w="990"/>
      </w:tblGrid>
      <w:tr w:rsidR="0063512B" w:rsidRPr="00CE63CB" w14:paraId="6E3E7700" w14:textId="77777777" w:rsidTr="006F714D">
        <w:trPr>
          <w:trHeight w:val="300"/>
        </w:trPr>
        <w:tc>
          <w:tcPr>
            <w:tcW w:w="1345" w:type="dxa"/>
            <w:noWrap/>
            <w:hideMark/>
          </w:tcPr>
          <w:p w14:paraId="309D5EC8" w14:textId="77777777" w:rsidR="0063512B" w:rsidRPr="0063512B" w:rsidRDefault="0063512B" w:rsidP="00191E85">
            <w:pPr>
              <w:spacing w:line="240" w:lineRule="auto"/>
              <w:jc w:val="center"/>
              <w:rPr>
                <w:b/>
                <w:bCs/>
              </w:rPr>
            </w:pPr>
            <w:r w:rsidRPr="0063512B">
              <w:rPr>
                <w:b/>
                <w:bCs/>
              </w:rPr>
              <w:lastRenderedPageBreak/>
              <w:t>Name</w:t>
            </w:r>
          </w:p>
        </w:tc>
        <w:tc>
          <w:tcPr>
            <w:tcW w:w="1823" w:type="dxa"/>
          </w:tcPr>
          <w:p w14:paraId="56C0ACC9" w14:textId="3869ED63" w:rsidR="0063512B" w:rsidRPr="0063512B" w:rsidRDefault="0063512B" w:rsidP="00191E85">
            <w:pPr>
              <w:spacing w:line="240" w:lineRule="auto"/>
              <w:jc w:val="center"/>
              <w:rPr>
                <w:b/>
                <w:bCs/>
              </w:rPr>
            </w:pPr>
            <w:r w:rsidRPr="0063512B">
              <w:rPr>
                <w:b/>
                <w:bCs/>
              </w:rPr>
              <w:t>Complexity</w:t>
            </w:r>
          </w:p>
        </w:tc>
        <w:tc>
          <w:tcPr>
            <w:tcW w:w="2587" w:type="dxa"/>
            <w:noWrap/>
            <w:hideMark/>
          </w:tcPr>
          <w:p w14:paraId="2049E2B2" w14:textId="01989CB6" w:rsidR="0063512B" w:rsidRPr="0063512B" w:rsidRDefault="0063512B" w:rsidP="00191E85">
            <w:pPr>
              <w:spacing w:line="240" w:lineRule="auto"/>
              <w:jc w:val="center"/>
              <w:rPr>
                <w:b/>
                <w:bCs/>
              </w:rPr>
            </w:pPr>
            <w:r w:rsidRPr="0063512B">
              <w:rPr>
                <w:b/>
                <w:bCs/>
              </w:rPr>
              <w:t>Description</w:t>
            </w:r>
          </w:p>
        </w:tc>
        <w:tc>
          <w:tcPr>
            <w:tcW w:w="1530" w:type="dxa"/>
            <w:gridSpan w:val="2"/>
            <w:noWrap/>
            <w:hideMark/>
          </w:tcPr>
          <w:p w14:paraId="4D8A7771" w14:textId="77777777" w:rsidR="0063512B" w:rsidRPr="0063512B" w:rsidRDefault="0063512B" w:rsidP="00191E85">
            <w:pPr>
              <w:spacing w:line="240" w:lineRule="auto"/>
              <w:jc w:val="center"/>
              <w:rPr>
                <w:b/>
                <w:bCs/>
              </w:rPr>
            </w:pPr>
            <w:r w:rsidRPr="0063512B">
              <w:rPr>
                <w:b/>
                <w:bCs/>
              </w:rPr>
              <w:t>Range [worst, best]</w:t>
            </w:r>
          </w:p>
        </w:tc>
        <w:tc>
          <w:tcPr>
            <w:tcW w:w="1080" w:type="dxa"/>
          </w:tcPr>
          <w:p w14:paraId="54150D68" w14:textId="77777777" w:rsidR="0063512B" w:rsidRPr="0063512B" w:rsidRDefault="0063512B" w:rsidP="00191E85">
            <w:pPr>
              <w:spacing w:line="240" w:lineRule="auto"/>
              <w:jc w:val="center"/>
              <w:rPr>
                <w:b/>
                <w:bCs/>
              </w:rPr>
            </w:pPr>
            <w:r w:rsidRPr="0063512B">
              <w:rPr>
                <w:b/>
                <w:bCs/>
              </w:rPr>
              <w:t>REF</w:t>
            </w:r>
          </w:p>
        </w:tc>
        <w:tc>
          <w:tcPr>
            <w:tcW w:w="990" w:type="dxa"/>
          </w:tcPr>
          <w:p w14:paraId="46B02313" w14:textId="77777777" w:rsidR="0063512B" w:rsidRPr="0063512B" w:rsidRDefault="0063512B" w:rsidP="00191E85">
            <w:pPr>
              <w:spacing w:line="240" w:lineRule="auto"/>
              <w:jc w:val="center"/>
              <w:rPr>
                <w:b/>
                <w:bCs/>
              </w:rPr>
            </w:pPr>
            <w:r w:rsidRPr="0063512B">
              <w:rPr>
                <w:b/>
                <w:bCs/>
              </w:rPr>
              <w:t>CREF</w:t>
            </w:r>
          </w:p>
        </w:tc>
      </w:tr>
      <w:tr w:rsidR="0063512B" w:rsidRPr="00CE63CB" w14:paraId="20D1BEB7" w14:textId="77777777" w:rsidTr="006F714D">
        <w:trPr>
          <w:trHeight w:val="300"/>
        </w:trPr>
        <w:tc>
          <w:tcPr>
            <w:tcW w:w="1345" w:type="dxa"/>
            <w:noWrap/>
            <w:hideMark/>
          </w:tcPr>
          <w:p w14:paraId="6D6838CD" w14:textId="7271B915" w:rsidR="0063512B" w:rsidRPr="00CE63CB" w:rsidRDefault="0063512B" w:rsidP="00191E85">
            <w:pPr>
              <w:spacing w:line="240" w:lineRule="auto"/>
              <w:jc w:val="center"/>
              <w:rPr>
                <w:b/>
                <w:bCs/>
              </w:rPr>
            </w:pPr>
            <w:r>
              <w:t>DB (↓)</w:t>
            </w:r>
          </w:p>
        </w:tc>
        <w:tc>
          <w:tcPr>
            <w:tcW w:w="1823" w:type="dxa"/>
          </w:tcPr>
          <w:p w14:paraId="0C278A30" w14:textId="00C16DFC" w:rsidR="0063512B" w:rsidRDefault="00371F55" w:rsidP="00191E85">
            <w:pPr>
              <w:spacing w:line="240" w:lineRule="auto"/>
              <w:jc w:val="center"/>
            </w:pPr>
            <m:oMathPara>
              <m:oMath>
                <m:r>
                  <w:rPr>
                    <w:rFonts w:ascii="Cambria Math" w:hAnsi="Cambria Math"/>
                  </w:rPr>
                  <m:t>O(ND+</m:t>
                </m:r>
                <m:sSup>
                  <m:sSupPr>
                    <m:ctrlPr>
                      <w:rPr>
                        <w:rFonts w:ascii="Cambria Math" w:hAnsi="Cambria Math"/>
                        <w:i/>
                      </w:rPr>
                    </m:ctrlPr>
                  </m:sSupPr>
                  <m:e>
                    <m:r>
                      <w:rPr>
                        <w:rFonts w:ascii="Cambria Math" w:hAnsi="Cambria Math"/>
                      </w:rPr>
                      <m:t>K</m:t>
                    </m:r>
                  </m:e>
                  <m:sup>
                    <m:r>
                      <w:rPr>
                        <w:rFonts w:ascii="Cambria Math" w:hAnsi="Cambria Math"/>
                      </w:rPr>
                      <m:t>2</m:t>
                    </m:r>
                  </m:sup>
                </m:sSup>
                <m:r>
                  <w:rPr>
                    <w:rFonts w:ascii="Cambria Math" w:hAnsi="Cambria Math"/>
                  </w:rPr>
                  <m:t>D)</m:t>
                </m:r>
              </m:oMath>
            </m:oMathPara>
          </w:p>
        </w:tc>
        <w:tc>
          <w:tcPr>
            <w:tcW w:w="2677" w:type="dxa"/>
            <w:gridSpan w:val="2"/>
            <w:noWrap/>
          </w:tcPr>
          <w:p w14:paraId="52580FC6" w14:textId="38B17D7A" w:rsidR="0063512B" w:rsidRPr="00CE63CB" w:rsidRDefault="0063512B" w:rsidP="00191E85">
            <w:pPr>
              <w:spacing w:line="240" w:lineRule="auto"/>
              <w:jc w:val="center"/>
            </w:pPr>
            <w:r>
              <w:t>A</w:t>
            </w:r>
            <w:r w:rsidRPr="00AD41C2">
              <w:t>verage similarity ratio of each cluster with its most similar cluster, where similarity is defined as the sum of within‐cluster scatter relative to between‐cluster separation</w:t>
            </w:r>
            <w:r>
              <w:t>.</w:t>
            </w:r>
          </w:p>
        </w:tc>
        <w:tc>
          <w:tcPr>
            <w:tcW w:w="1440" w:type="dxa"/>
            <w:noWrap/>
            <w:hideMark/>
          </w:tcPr>
          <w:p w14:paraId="17621026" w14:textId="77777777" w:rsidR="0063512B" w:rsidRPr="00CE63CB" w:rsidRDefault="0063512B" w:rsidP="00191E85">
            <w:pPr>
              <w:spacing w:line="240" w:lineRule="auto"/>
              <w:jc w:val="center"/>
            </w:pPr>
            <w:r>
              <w:t>(+inf, 0]</w:t>
            </w:r>
          </w:p>
        </w:tc>
        <w:tc>
          <w:tcPr>
            <w:tcW w:w="1080" w:type="dxa"/>
          </w:tcPr>
          <w:p w14:paraId="281246E4" w14:textId="200C9045" w:rsidR="0063512B" w:rsidRDefault="0063512B" w:rsidP="00191E85">
            <w:pPr>
              <w:spacing w:line="240" w:lineRule="auto"/>
              <w:jc w:val="center"/>
            </w:pPr>
            <w:r w:rsidRPr="001D2C69">
              <w:rPr>
                <w:color w:val="EE0000"/>
              </w:rPr>
              <w:fldChar w:fldCharType="begin"/>
            </w:r>
            <w:r w:rsidR="000B2032">
              <w:rPr>
                <w:color w:val="EE0000"/>
              </w:rPr>
              <w:instrText xml:space="preserve"> ADDIN ZOTERO_ITEM CSL_CITATION {"citationID":"YE55OV50","properties":{"formattedCitation":"(2,45,46)","plainCitation":"(2,45,46)","noteIndex":0},"citationItems":[{"id":1743,"uris":["http://zotero.org/users/8619560/items/E98MYUML"],"itemData":{"id":1743,"type":"article-journal","abstract":"Cluster analysis aims at identifying groups of similar objects and, therefore helps to discover distribution of patterns and interesting correlations in large data sets. It has been subject of wide research since it arises in many application domains in engineering, business and social sciences. Especially, in the last years the availability of huge transactional and experimental data sets and the arising requirements for data mining created needs for clustering algorithms that scale and can be applied in diverse domains.","container-title":"Journal of Intelligent Information Systems","DOI":"10.1023/A:1012801612483","ISSN":"1573-7675","issue":"2","journalAbbreviation":"Journal of Intelligent Information Systems","language":"en","page":"107-145","source":"Springer Link","title":"On Clustering Validation Techniques","volume":"17","author":[{"family":"Halkidi","given":"Maria"},{"family":"Batistakis","given":"Yannis"},{"family":"Vazirgiannis","given":"Michalis"}],"issued":{"date-parts":[["2001",12,1]]}}},{"id":154,"uris":["http://zotero.org/users/8619560/items/JAMXA2K4"],"itemData":{"id":154,"type":"article-journal","abstract":"A method for identifying clusters of points in a multidimensional Euclidean space is described and its application to taxonomy considered. It reconciles, in a sense, two different approaches to the investigation of the spatial relationships between the points, viz., the agglomerative and the divisive methods. A graph, the shortest dendrite of Florek etal. (1951a), is constructed on a nearest neighbour basis and then divided into clusters by applying the criterion of minimum within cluster sum of squares. This procedure ensures an effective reduction of the number of possible splits. The method may be applied to a dichotomous division, but is perfectly suitable also for a global division into any number of clusters. An informal indicator of the \"best number\" of clusters is suggested. It is a\"variance ratio criterion\" giving some insight into the structure of the points. The method is illustrated by three examples, one of which is original. The results obtained by the dendrite method are compared with those obtained by using the agglomerative method or Ward (1963) and the divisive method of Edwards and Cavalli-Sforza (1965).","container-title":"Communications in Statistics - Theory and Methods","DOI":"10.1080/03610927408827101","journalAbbreviation":"Communications in Statistics - Theory and Methods","page":"1-27","source":"ResearchGate","title":"A Dendrite Method for Cluster Analysis","volume":"3","author":[{"family":"Caliński","given":"Tadeusz"},{"family":"JA","given":"Harabasz"}],"issued":{"date-parts":[["1974",1,1]]}}},{"id":153,"uris":["http://zotero.org/users/8619560/items/UYDIEUBT"],"itemData":{"id":153,"type":"article-journal","abstract":"A measure is presented which indicates the similarity of clusters which are assumed to have a data density which is a decreasing function of distance from a vector characteristic of the cluster. The measure can be used to infer the appropriateness of data partitions and can therefore be used to compare relative appropriateness of various divisions of the data. The measure does not depend on either the number of clusters analyzed nor the method of partitioning of the data and can be used to guide a cluster seeking algorithm.","container-title":"IEEE Transactions on Pattern Analysis and Machine Intelligence","DOI":"10.1109/TPAMI.1979.4766909","ISSN":"1939-3539","issue":"2","note":"event-title: IEEE Transactions on Pattern Analysis and Machine Intelligence","page":"224-227","source":"IEEE Xplore","title":"A Cluster Separation Measure","volume":"PAMI-1","author":[{"family":"Davies","given":"David L."},{"family":"Bouldin","given":"Donald W."}],"issued":{"date-parts":[["1979",4]]}}}],"schema":"https://github.com/citation-style-language/schema/raw/master/csl-citation.json"} </w:instrText>
            </w:r>
            <w:r w:rsidRPr="001D2C69">
              <w:rPr>
                <w:color w:val="EE0000"/>
              </w:rPr>
              <w:fldChar w:fldCharType="separate"/>
            </w:r>
            <w:r w:rsidR="000B2032" w:rsidRPr="000B2032">
              <w:t>(2,45,46)</w:t>
            </w:r>
            <w:r w:rsidRPr="001D2C69">
              <w:rPr>
                <w:color w:val="EE0000"/>
              </w:rPr>
              <w:fldChar w:fldCharType="end"/>
            </w:r>
          </w:p>
        </w:tc>
        <w:tc>
          <w:tcPr>
            <w:tcW w:w="990" w:type="dxa"/>
          </w:tcPr>
          <w:p w14:paraId="60365E6F" w14:textId="60B86857" w:rsidR="0063512B" w:rsidRDefault="0063512B" w:rsidP="00191E85">
            <w:pPr>
              <w:spacing w:line="240" w:lineRule="auto"/>
              <w:jc w:val="center"/>
            </w:pPr>
            <w:r w:rsidRPr="00167D9E">
              <w:rPr>
                <w:b/>
                <w:bCs/>
              </w:rPr>
              <w:fldChar w:fldCharType="begin"/>
            </w:r>
            <w:r w:rsidR="000B2032">
              <w:rPr>
                <w:b/>
                <w:bCs/>
              </w:rPr>
              <w:instrText xml:space="preserve"> ADDIN ZOTERO_ITEM CSL_CITATION {"citationID":"UPbSH6vt","properties":{"formattedCitation":"(71)","plainCitation":"(71)","noteIndex":0},"citationItems":[{"id":522,"uris":["http://zotero.org/users/8619560/items/YA7W2QR8"],"itemData":{"id":522,"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container-title":"Journal of Machine Learning Research","ISSN":"1533-7928","issue":"85","page":"2825-2830","source":"jmlr.csail.mit.edu","title":"Scikit-learn: Machine Learning in Python","title-short":"Scikit-lear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schema":"https://github.com/citation-style-language/schema/raw/master/csl-citation.json"} </w:instrText>
            </w:r>
            <w:r w:rsidRPr="00167D9E">
              <w:rPr>
                <w:b/>
                <w:bCs/>
              </w:rPr>
              <w:fldChar w:fldCharType="separate"/>
            </w:r>
            <w:r w:rsidR="000B2032" w:rsidRPr="000B2032">
              <w:t>(71)</w:t>
            </w:r>
            <w:r w:rsidRPr="00167D9E">
              <w:rPr>
                <w:b/>
                <w:bCs/>
              </w:rPr>
              <w:fldChar w:fldCharType="end"/>
            </w:r>
          </w:p>
        </w:tc>
      </w:tr>
      <w:tr w:rsidR="0063512B" w:rsidRPr="00131A93" w14:paraId="19C1F946" w14:textId="77777777" w:rsidTr="006F714D">
        <w:trPr>
          <w:trHeight w:val="300"/>
        </w:trPr>
        <w:tc>
          <w:tcPr>
            <w:tcW w:w="1345" w:type="dxa"/>
            <w:noWrap/>
          </w:tcPr>
          <w:p w14:paraId="298E25A8" w14:textId="68E4D42B" w:rsidR="0063512B" w:rsidRPr="0063512B" w:rsidRDefault="0063512B" w:rsidP="0063512B">
            <w:pPr>
              <w:spacing w:line="240" w:lineRule="auto"/>
              <w:jc w:val="center"/>
            </w:pPr>
            <w:r>
              <w:t>CH (↑)</w:t>
            </w:r>
          </w:p>
        </w:tc>
        <w:tc>
          <w:tcPr>
            <w:tcW w:w="1823" w:type="dxa"/>
          </w:tcPr>
          <w:p w14:paraId="19A1B47D" w14:textId="3114AEF4" w:rsidR="0063512B" w:rsidRDefault="00371F55" w:rsidP="00191E85">
            <w:pPr>
              <w:spacing w:line="240" w:lineRule="auto"/>
              <w:jc w:val="center"/>
            </w:pPr>
            <m:oMathPara>
              <m:oMath>
                <m:r>
                  <w:rPr>
                    <w:rFonts w:ascii="Cambria Math" w:hAnsi="Cambria Math"/>
                  </w:rPr>
                  <m:t>O(ND)</m:t>
                </m:r>
              </m:oMath>
            </m:oMathPara>
          </w:p>
        </w:tc>
        <w:tc>
          <w:tcPr>
            <w:tcW w:w="2677" w:type="dxa"/>
            <w:gridSpan w:val="2"/>
            <w:noWrap/>
          </w:tcPr>
          <w:p w14:paraId="4D477A31" w14:textId="63ED173F" w:rsidR="0063512B" w:rsidRPr="00131A93" w:rsidRDefault="0063512B" w:rsidP="00191E85">
            <w:pPr>
              <w:spacing w:line="240" w:lineRule="auto"/>
              <w:jc w:val="center"/>
            </w:pPr>
            <w:r>
              <w:t>R</w:t>
            </w:r>
            <w:r w:rsidRPr="00A94CC9">
              <w:t>atio of between‐cluster dispersion to within‐cluster dispersion, normalized by the number of clusters and total points.</w:t>
            </w:r>
          </w:p>
        </w:tc>
        <w:tc>
          <w:tcPr>
            <w:tcW w:w="1440" w:type="dxa"/>
            <w:noWrap/>
          </w:tcPr>
          <w:p w14:paraId="4A2793AD" w14:textId="77777777" w:rsidR="0063512B" w:rsidRPr="00131A93" w:rsidRDefault="0063512B" w:rsidP="00191E85">
            <w:pPr>
              <w:spacing w:line="240" w:lineRule="auto"/>
              <w:jc w:val="center"/>
            </w:pPr>
            <w:r>
              <w:t>[0, +inf)</w:t>
            </w:r>
          </w:p>
        </w:tc>
        <w:tc>
          <w:tcPr>
            <w:tcW w:w="1080" w:type="dxa"/>
          </w:tcPr>
          <w:p w14:paraId="6B592092" w14:textId="350C5BC9" w:rsidR="0063512B" w:rsidRDefault="0063512B" w:rsidP="00191E85">
            <w:pPr>
              <w:spacing w:line="240" w:lineRule="auto"/>
              <w:jc w:val="center"/>
            </w:pPr>
            <w:r w:rsidRPr="001D2C69">
              <w:rPr>
                <w:color w:val="EE0000"/>
              </w:rPr>
              <w:fldChar w:fldCharType="begin"/>
            </w:r>
            <w:r w:rsidR="000B2032">
              <w:rPr>
                <w:color w:val="EE0000"/>
              </w:rPr>
              <w:instrText xml:space="preserve"> ADDIN ZOTERO_ITEM CSL_CITATION {"citationID":"lMOn2c2J","properties":{"formattedCitation":"(47,48)","plainCitation":"(47,48)","noteIndex":0},"citationItems":[{"id":"v5t0h67K/ysoG6Zx3","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id":427,"uris":["http://zotero.org/users/8619560/items/DT9RVGF2"],"itemData":{"id":427,"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rsidRPr="001D2C69">
              <w:rPr>
                <w:color w:val="EE0000"/>
              </w:rPr>
              <w:fldChar w:fldCharType="separate"/>
            </w:r>
            <w:r w:rsidR="000B2032" w:rsidRPr="000B2032">
              <w:t>(47,48)</w:t>
            </w:r>
            <w:r w:rsidRPr="001D2C69">
              <w:rPr>
                <w:color w:val="EE0000"/>
              </w:rPr>
              <w:fldChar w:fldCharType="end"/>
            </w:r>
          </w:p>
        </w:tc>
        <w:tc>
          <w:tcPr>
            <w:tcW w:w="990" w:type="dxa"/>
          </w:tcPr>
          <w:p w14:paraId="5543813E" w14:textId="6D656E39" w:rsidR="0063512B" w:rsidRDefault="0063512B" w:rsidP="00191E85">
            <w:pPr>
              <w:spacing w:line="240" w:lineRule="auto"/>
              <w:jc w:val="center"/>
            </w:pPr>
            <w:r w:rsidRPr="00167D9E">
              <w:rPr>
                <w:b/>
                <w:bCs/>
              </w:rPr>
              <w:fldChar w:fldCharType="begin"/>
            </w:r>
            <w:r w:rsidR="000B2032">
              <w:rPr>
                <w:b/>
                <w:bCs/>
              </w:rPr>
              <w:instrText xml:space="preserve"> ADDIN ZOTERO_ITEM CSL_CITATION {"citationID":"tbBg875A","properties":{"formattedCitation":"(71)","plainCitation":"(71)","noteIndex":0},"citationItems":[{"id":522,"uris":["http://zotero.org/users/8619560/items/YA7W2QR8"],"itemData":{"id":522,"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container-title":"Journal of Machine Learning Research","ISSN":"1533-7928","issue":"85","page":"2825-2830","source":"jmlr.csail.mit.edu","title":"Scikit-learn: Machine Learning in Python","title-short":"Scikit-lear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schema":"https://github.com/citation-style-language/schema/raw/master/csl-citation.json"} </w:instrText>
            </w:r>
            <w:r w:rsidRPr="00167D9E">
              <w:rPr>
                <w:b/>
                <w:bCs/>
              </w:rPr>
              <w:fldChar w:fldCharType="separate"/>
            </w:r>
            <w:r w:rsidR="000B2032" w:rsidRPr="000B2032">
              <w:t>(71)</w:t>
            </w:r>
            <w:r w:rsidRPr="00167D9E">
              <w:rPr>
                <w:b/>
                <w:bCs/>
              </w:rPr>
              <w:fldChar w:fldCharType="end"/>
            </w:r>
          </w:p>
        </w:tc>
      </w:tr>
      <w:tr w:rsidR="0063512B" w:rsidRPr="00131A93" w14:paraId="35738998" w14:textId="77777777" w:rsidTr="006F714D">
        <w:trPr>
          <w:trHeight w:val="300"/>
        </w:trPr>
        <w:tc>
          <w:tcPr>
            <w:tcW w:w="1345" w:type="dxa"/>
            <w:noWrap/>
          </w:tcPr>
          <w:p w14:paraId="4184AC6D" w14:textId="2DC64AC9" w:rsidR="0063512B" w:rsidRDefault="0063512B" w:rsidP="00191E85">
            <w:pPr>
              <w:spacing w:line="240" w:lineRule="auto"/>
              <w:jc w:val="center"/>
              <w:rPr>
                <w:b/>
                <w:bCs/>
              </w:rPr>
            </w:pPr>
            <w:r>
              <w:t>S (↑)</w:t>
            </w:r>
          </w:p>
        </w:tc>
        <w:tc>
          <w:tcPr>
            <w:tcW w:w="1823" w:type="dxa"/>
          </w:tcPr>
          <w:p w14:paraId="710F7A5F" w14:textId="148769F2" w:rsidR="0063512B" w:rsidRDefault="00371F55" w:rsidP="00191E85">
            <w:pPr>
              <w:spacing w:line="240" w:lineRule="auto"/>
              <w:jc w:val="center"/>
            </w:pPr>
            <m:oMathPara>
              <m:oMath>
                <m:r>
                  <w:rPr>
                    <w:rFonts w:ascii="Cambria Math" w:hAnsi="Cambria Math"/>
                  </w:rPr>
                  <m:t>O(</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oMath>
            </m:oMathPara>
          </w:p>
        </w:tc>
        <w:tc>
          <w:tcPr>
            <w:tcW w:w="2677" w:type="dxa"/>
            <w:gridSpan w:val="2"/>
            <w:noWrap/>
          </w:tcPr>
          <w:p w14:paraId="19D79BB4" w14:textId="6B95E8C3" w:rsidR="0063512B" w:rsidRPr="00131A93" w:rsidRDefault="0063512B" w:rsidP="00191E85">
            <w:pPr>
              <w:spacing w:line="240" w:lineRule="auto"/>
              <w:jc w:val="center"/>
            </w:pPr>
            <w:r>
              <w:t xml:space="preserve">Average across all data points for </w:t>
            </w:r>
            <w:r w:rsidRPr="0034084E">
              <w:t>the normalized difference between its mean intra‐cluster distance and lowest mean inter‐cluster distance</w:t>
            </w:r>
          </w:p>
        </w:tc>
        <w:tc>
          <w:tcPr>
            <w:tcW w:w="1440" w:type="dxa"/>
            <w:noWrap/>
          </w:tcPr>
          <w:p w14:paraId="7F7D1484" w14:textId="77777777" w:rsidR="0063512B" w:rsidRPr="00131A93" w:rsidRDefault="0063512B" w:rsidP="00191E85">
            <w:pPr>
              <w:spacing w:line="240" w:lineRule="auto"/>
              <w:jc w:val="center"/>
            </w:pPr>
            <w:r>
              <w:t>[-1, +1]</w:t>
            </w:r>
          </w:p>
        </w:tc>
        <w:tc>
          <w:tcPr>
            <w:tcW w:w="1080" w:type="dxa"/>
          </w:tcPr>
          <w:p w14:paraId="7C88FAC5" w14:textId="6CB5F6F0" w:rsidR="0063512B" w:rsidRDefault="0063512B" w:rsidP="00191E85">
            <w:pPr>
              <w:spacing w:line="240" w:lineRule="auto"/>
              <w:jc w:val="center"/>
            </w:pPr>
            <w:r w:rsidRPr="001D2C69">
              <w:rPr>
                <w:color w:val="EE0000"/>
              </w:rPr>
              <w:fldChar w:fldCharType="begin"/>
            </w:r>
            <w:r w:rsidR="000B2032">
              <w:rPr>
                <w:color w:val="EE0000"/>
              </w:rPr>
              <w:instrText xml:space="preserve"> ADDIN ZOTERO_ITEM CSL_CITATION {"citationID":"VuRGLp8s","properties":{"formattedCitation":"(47,49)","plainCitation":"(47,49)","noteIndex":0},"citationItems":[{"id":151,"uris":["http://zotero.org/users/8619560/items/Z2YN978U"],"itemData":{"id":151,"type":"article-journal","abstract":"A new graphical display is proposed for partitioning techniques. Each cluster is represented by a so-called silhouette, which is based on the comparison of its tightness and separation. This silhouette shows which objects lie well within their cluster, and which ones are merely somewhere in between clusters. The entire clustering is displayed by combining the silhouettes into a single plot, allowing an appreciation of the relative quality of the clusters and an overview of the data configuration. The average silhouette width provides an evaluation of clustering validity, and might be used to select an ‘appropriate’ number of clusters.","container-title":"Journal of Computational and Applied Mathematics","DOI":"10.1016/0377-0427(87)90125-7","ISSN":"0377-0427","journalAbbreviation":"Journal of Computational and Applied Mathematics","language":"en","page":"53-65","source":"ScienceDirect","title":"Silhouettes: A graphical aid to the interpretation and validation of cluster analysis","title-short":"Silhouettes","volume":"20","author":[{"family":"Rousseeuw","given":"Peter J."}],"issued":{"date-parts":[["1987",11,1]]}}},{"id":"v5t0h67K/ysoG6Zx3","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rsidRPr="001D2C69">
              <w:rPr>
                <w:color w:val="EE0000"/>
              </w:rPr>
              <w:fldChar w:fldCharType="separate"/>
            </w:r>
            <w:r w:rsidR="000B2032" w:rsidRPr="000B2032">
              <w:t>(47,49)</w:t>
            </w:r>
            <w:r w:rsidRPr="001D2C69">
              <w:rPr>
                <w:color w:val="EE0000"/>
              </w:rPr>
              <w:fldChar w:fldCharType="end"/>
            </w:r>
          </w:p>
        </w:tc>
        <w:tc>
          <w:tcPr>
            <w:tcW w:w="990" w:type="dxa"/>
          </w:tcPr>
          <w:p w14:paraId="2E094A48" w14:textId="630E920A" w:rsidR="0063512B" w:rsidRDefault="0063512B" w:rsidP="00191E85">
            <w:pPr>
              <w:spacing w:line="240" w:lineRule="auto"/>
              <w:jc w:val="center"/>
            </w:pPr>
            <w:r w:rsidRPr="00167D9E">
              <w:rPr>
                <w:b/>
                <w:bCs/>
              </w:rPr>
              <w:fldChar w:fldCharType="begin"/>
            </w:r>
            <w:r w:rsidR="000B2032">
              <w:rPr>
                <w:b/>
                <w:bCs/>
              </w:rPr>
              <w:instrText xml:space="preserve"> ADDIN ZOTERO_ITEM CSL_CITATION {"citationID":"3nGFCVy7","properties":{"formattedCitation":"(71)","plainCitation":"(71)","noteIndex":0},"citationItems":[{"id":522,"uris":["http://zotero.org/users/8619560/items/YA7W2QR8"],"itemData":{"id":522,"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container-title":"Journal of Machine Learning Research","ISSN":"1533-7928","issue":"85","page":"2825-2830","source":"jmlr.csail.mit.edu","title":"Scikit-learn: Machine Learning in Python","title-short":"Scikit-lear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schema":"https://github.com/citation-style-language/schema/raw/master/csl-citation.json"} </w:instrText>
            </w:r>
            <w:r w:rsidRPr="00167D9E">
              <w:rPr>
                <w:b/>
                <w:bCs/>
              </w:rPr>
              <w:fldChar w:fldCharType="separate"/>
            </w:r>
            <w:r w:rsidR="000B2032" w:rsidRPr="000B2032">
              <w:t>(71)</w:t>
            </w:r>
            <w:r w:rsidRPr="00167D9E">
              <w:rPr>
                <w:b/>
                <w:bCs/>
              </w:rPr>
              <w:fldChar w:fldCharType="end"/>
            </w:r>
          </w:p>
        </w:tc>
      </w:tr>
      <w:tr w:rsidR="0063512B" w:rsidRPr="00131A93" w14:paraId="26595590" w14:textId="77777777" w:rsidTr="006F714D">
        <w:trPr>
          <w:trHeight w:val="300"/>
        </w:trPr>
        <w:tc>
          <w:tcPr>
            <w:tcW w:w="1345" w:type="dxa"/>
            <w:noWrap/>
          </w:tcPr>
          <w:p w14:paraId="2C72531A" w14:textId="241230BF" w:rsidR="0063512B" w:rsidRPr="0063512B" w:rsidRDefault="0063512B" w:rsidP="0063512B">
            <w:pPr>
              <w:spacing w:line="240" w:lineRule="auto"/>
              <w:jc w:val="center"/>
            </w:pPr>
            <w:r w:rsidRPr="008F1C37">
              <w:t>BH</w:t>
            </w:r>
            <w:r>
              <w:t xml:space="preserve"> (↓)</w:t>
            </w:r>
          </w:p>
        </w:tc>
        <w:tc>
          <w:tcPr>
            <w:tcW w:w="1823" w:type="dxa"/>
          </w:tcPr>
          <w:p w14:paraId="3505ED0F" w14:textId="6D86A435" w:rsidR="0063512B" w:rsidRPr="0068692A" w:rsidRDefault="00371F55" w:rsidP="00191E85">
            <w:pPr>
              <w:spacing w:line="240" w:lineRule="auto"/>
              <w:jc w:val="center"/>
            </w:pPr>
            <m:oMathPara>
              <m:oMath>
                <m:r>
                  <w:rPr>
                    <w:rFonts w:ascii="Cambria Math" w:hAnsi="Cambria Math"/>
                  </w:rPr>
                  <m:t>O(ND)</m:t>
                </m:r>
              </m:oMath>
            </m:oMathPara>
          </w:p>
        </w:tc>
        <w:tc>
          <w:tcPr>
            <w:tcW w:w="2677" w:type="dxa"/>
            <w:gridSpan w:val="2"/>
            <w:noWrap/>
          </w:tcPr>
          <w:p w14:paraId="38EADFD7" w14:textId="79D68053" w:rsidR="0063512B" w:rsidRDefault="0063512B" w:rsidP="00191E85">
            <w:pPr>
              <w:spacing w:line="240" w:lineRule="auto"/>
              <w:jc w:val="center"/>
            </w:pPr>
            <w:r w:rsidRPr="0068692A">
              <w:t>Mean within-cluster variance (average squared distance of points to their cluster centroids), normalized by the number of clusters.</w:t>
            </w:r>
          </w:p>
        </w:tc>
        <w:tc>
          <w:tcPr>
            <w:tcW w:w="1440" w:type="dxa"/>
            <w:noWrap/>
          </w:tcPr>
          <w:p w14:paraId="259A1B51" w14:textId="77777777" w:rsidR="0063512B" w:rsidRDefault="0063512B" w:rsidP="00191E85">
            <w:pPr>
              <w:spacing w:line="240" w:lineRule="auto"/>
              <w:jc w:val="center"/>
            </w:pPr>
            <w:r>
              <w:t>(+inf, 0]</w:t>
            </w:r>
          </w:p>
        </w:tc>
        <w:tc>
          <w:tcPr>
            <w:tcW w:w="1080" w:type="dxa"/>
          </w:tcPr>
          <w:p w14:paraId="2416AE98" w14:textId="21AFC11C" w:rsidR="0063512B" w:rsidRDefault="0063512B" w:rsidP="00191E85">
            <w:pPr>
              <w:spacing w:line="240" w:lineRule="auto"/>
              <w:jc w:val="center"/>
            </w:pPr>
            <w:r w:rsidRPr="007E6CAC">
              <w:rPr>
                <w:lang w:eastAsia="en-US"/>
              </w:rPr>
              <w:fldChar w:fldCharType="begin"/>
            </w:r>
            <w:r w:rsidR="000B2032">
              <w:rPr>
                <w:lang w:eastAsia="en-US"/>
              </w:rPr>
              <w:instrText xml:space="preserve"> ADDIN ZOTERO_ITEM CSL_CITATION {"citationID":"4QQPyItY","properties":{"formattedCitation":"(63,65)","plainCitation":"(63,65)","noteIndex":0},"citationItems":[{"id":1730,"uris":["http://zotero.org/users/8619560/items/P7QCKUDQ"],"itemData":{"id":1730,"type":"article-journal","abstract":"A Monte Carlo evaluation of 30 procedures for determining the number of clusters was conducted on artificial data sets which contained either 2, 3, 4, or 5 distinct nonoverlapping clusters. To provide a variety of clustering solutions, the data sets were analyzed by four hierarchical clustering methods. External criterion measures indicated excellent recovery of the true cluster structure by the methods at the correct hierarchy level. Thus, the clustering present in the data was quite strong. The simulation results for the stopping rules revealed a wide range in their ability to determine the correct number of clusters in the data. Several procedures worked fairly well, whereas others performed rather poorly. Thus, the latter group of rules would appear to have little validity, particularly for data sets containing distinct clusters. Applied researchers are urged to select one or more of the better criteria. However, users are cautioned that the performance of some of the criteria may be data dependent.","container-title":"Psychometrika","DOI":"10.1007/BF02294245","ISSN":"1860-0980","issue":"2","journalAbbreviation":"Psychometrika","language":"en","page":"159-179","source":"Springer Link","title":"An examination of procedures for determining the number of clusters in a data set","volume":"50","author":[{"family":"Milligan","given":"Glenn W."},{"family":"Cooper","given":"Martha C."}],"issued":{"date-parts":[["1985",6,1]]}}},{"id":1731,"uris":["http://zotero.org/users/8619560/items/QNDP6J3A"],"itemData":{"id":1731,"type":"paper-conference","abstract":"Abstract : ISODATA, a novel method of data analysis and pattern classification, is described in verbal and pictorial terms, in terms of a two-dimensional example, and by giving the mathematical calculations that the method uses. The technique clusters many-variable data around points in the data's original high- dimensional space and by doing so provides a useful description of the data. A brief summary of results from analyzing alphanumeric, gaussian, sociological and meteorological data is given. In the appendix, generalizations of the existing technique to clustering around lines and planes are discussed and a tentative algorithm for clustering around lines is given.","source":"Semantic Scholar","title":"ISODATA, A NOVEL METHOD OF DATA ANALYSIS AND PATTERN CLASSIFICATION","URL":"https://www.semanticscholar.org/paper/ISODATA%2C-A-NOVEL-METHOD-OF-DATA-ANALYSIS-AND-Ball-Hall/7dac28166b91d89ef6c38cf4fbb9f647b1d73c61","author":[{"family":"Ball","given":"G."},{"family":"Hall","given":"D. J."}],"accessed":{"date-parts":[["2025",11,4]]},"issued":{"date-parts":[["1965",4,1]]}}}],"schema":"https://github.com/citation-style-language/schema/raw/master/csl-citation.json"} </w:instrText>
            </w:r>
            <w:r w:rsidRPr="007E6CAC">
              <w:rPr>
                <w:lang w:eastAsia="en-US"/>
              </w:rPr>
              <w:fldChar w:fldCharType="separate"/>
            </w:r>
            <w:r w:rsidR="000B2032" w:rsidRPr="000B2032">
              <w:t>(63,65)</w:t>
            </w:r>
            <w:r w:rsidRPr="007E6CAC">
              <w:rPr>
                <w:lang w:eastAsia="en-US"/>
              </w:rPr>
              <w:fldChar w:fldCharType="end"/>
            </w:r>
          </w:p>
        </w:tc>
        <w:tc>
          <w:tcPr>
            <w:tcW w:w="990" w:type="dxa"/>
          </w:tcPr>
          <w:p w14:paraId="1534D197" w14:textId="38DE722C" w:rsidR="0063512B" w:rsidRDefault="0063512B" w:rsidP="00191E85">
            <w:pPr>
              <w:spacing w:line="240" w:lineRule="auto"/>
              <w:jc w:val="center"/>
            </w:pPr>
            <w:r w:rsidRPr="00237FFD">
              <w:rPr>
                <w:b/>
                <w:bCs/>
              </w:rPr>
              <w:fldChar w:fldCharType="begin"/>
            </w:r>
            <w:r w:rsidR="000B2032">
              <w:rPr>
                <w:b/>
                <w:bCs/>
              </w:rPr>
              <w:instrText xml:space="preserve"> ADDIN ZOTERO_ITEM CSL_CITATION {"citationID":"rQAYHBRI","properties":{"formattedCitation":"(58)","plainCitation":"(58)","noteIndex":0},"citationItems":[{"id":1714,"uris":["http://zotero.org/users/8619560/items/S2CJ7K4X"],"itemData":{"id":1714,"type":"article-journal","abstract":"Van Thieu, N., (2024). PerMetrics: A Framework of Performance Metrics for Machine Learning Models. Journal of Open Source Software, 9(95), 6143, https://doi.org/10.21105/joss.06143","container-title":"Journal of Open Source Software","DOI":"10.21105/joss.06143","ISSN":"2475-9066","issue":"95","language":"en","page":"6143","source":"joss.theoj.org","title":"PerMetrics: A Framework of Performance Metrics for Machine Learning Models","title-short":"PerMetrics","volume":"9","author":[{"family":"Thieu","given":"Nguyen Van"}],"issued":{"date-parts":[["2024",3,9]]}}}],"schema":"https://github.com/citation-style-language/schema/raw/master/csl-citation.json"} </w:instrText>
            </w:r>
            <w:r w:rsidRPr="00237FFD">
              <w:rPr>
                <w:b/>
                <w:bCs/>
              </w:rPr>
              <w:fldChar w:fldCharType="separate"/>
            </w:r>
            <w:r w:rsidR="000B2032" w:rsidRPr="000B2032">
              <w:t>(58)</w:t>
            </w:r>
            <w:r w:rsidRPr="00237FFD">
              <w:rPr>
                <w:b/>
                <w:bCs/>
              </w:rPr>
              <w:fldChar w:fldCharType="end"/>
            </w:r>
          </w:p>
        </w:tc>
      </w:tr>
      <w:tr w:rsidR="0063512B" w:rsidRPr="00131A93" w14:paraId="6CAB233F" w14:textId="77777777" w:rsidTr="006F714D">
        <w:trPr>
          <w:trHeight w:val="300"/>
        </w:trPr>
        <w:tc>
          <w:tcPr>
            <w:tcW w:w="1345" w:type="dxa"/>
            <w:noWrap/>
          </w:tcPr>
          <w:p w14:paraId="4C3448A2" w14:textId="77777777" w:rsidR="0063512B" w:rsidRPr="008F1C37" w:rsidRDefault="0063512B" w:rsidP="00191E85">
            <w:pPr>
              <w:spacing w:line="240" w:lineRule="auto"/>
              <w:jc w:val="center"/>
              <w:rPr>
                <w:b/>
                <w:bCs/>
              </w:rPr>
            </w:pPr>
            <w:r w:rsidRPr="008F1C37">
              <w:t>XBI</w:t>
            </w:r>
            <w:r>
              <w:t xml:space="preserve"> (↓)</w:t>
            </w:r>
          </w:p>
        </w:tc>
        <w:tc>
          <w:tcPr>
            <w:tcW w:w="1823" w:type="dxa"/>
          </w:tcPr>
          <w:p w14:paraId="00BF2002" w14:textId="1797052F" w:rsidR="0063512B" w:rsidRPr="0068692A" w:rsidRDefault="00371F55" w:rsidP="00191E85">
            <w:pPr>
              <w:spacing w:line="240" w:lineRule="auto"/>
              <w:jc w:val="center"/>
            </w:pPr>
            <m:oMathPara>
              <m:oMath>
                <m:r>
                  <w:rPr>
                    <w:rFonts w:ascii="Cambria Math" w:hAnsi="Cambria Math"/>
                  </w:rPr>
                  <m:t>O(ND)</m:t>
                </m:r>
              </m:oMath>
            </m:oMathPara>
          </w:p>
        </w:tc>
        <w:tc>
          <w:tcPr>
            <w:tcW w:w="2677" w:type="dxa"/>
            <w:gridSpan w:val="2"/>
            <w:noWrap/>
          </w:tcPr>
          <w:p w14:paraId="0CD34818" w14:textId="3F642A7F" w:rsidR="0063512B" w:rsidRPr="004C28E5" w:rsidRDefault="0063512B" w:rsidP="00191E85">
            <w:pPr>
              <w:spacing w:line="240" w:lineRule="auto"/>
              <w:jc w:val="center"/>
            </w:pPr>
            <w:r w:rsidRPr="0068692A">
              <w:t>Total (fuzzy) intra-cluster scatter divided by the squared minimum inter-centroid distance.</w:t>
            </w:r>
          </w:p>
        </w:tc>
        <w:tc>
          <w:tcPr>
            <w:tcW w:w="1440" w:type="dxa"/>
            <w:noWrap/>
          </w:tcPr>
          <w:p w14:paraId="20818102" w14:textId="77777777" w:rsidR="0063512B" w:rsidRPr="004C28E5" w:rsidRDefault="0063512B" w:rsidP="00191E85">
            <w:pPr>
              <w:spacing w:line="240" w:lineRule="auto"/>
              <w:jc w:val="center"/>
            </w:pPr>
            <w:r>
              <w:t>(+inf, 0]</w:t>
            </w:r>
          </w:p>
        </w:tc>
        <w:tc>
          <w:tcPr>
            <w:tcW w:w="1080" w:type="dxa"/>
          </w:tcPr>
          <w:p w14:paraId="233EFDB9" w14:textId="2407DBAE" w:rsidR="0063512B" w:rsidRDefault="0063512B" w:rsidP="00191E85">
            <w:pPr>
              <w:spacing w:line="240" w:lineRule="auto"/>
              <w:jc w:val="center"/>
            </w:pPr>
            <w:r>
              <w:fldChar w:fldCharType="begin"/>
            </w:r>
            <w:r w:rsidR="000B2032">
              <w:instrText xml:space="preserve"> ADDIN ZOTERO_ITEM CSL_CITATION {"citationID":"3JxycTBC","properties":{"formattedCitation":"(51)","plainCitation":"(51)","noteIndex":0},"citationItems":[{"id":1703,"uris":["http://zotero.org/users/8619560/items/5BEQYYMK"],"itemData":{"id":1703,"type":"article-journal","abstract":"The authors present a fuzzy validity criterion based on a validity function which identifies compact and separate fuzzy c-partitions without assumptions as to the number of substructures inherent in the data. This function depends on the data set, geometric distance measure, distance between cluster centroids and more importantly on the fuzzy partition generated by any fuzzy algorithm used. The function is mathematically justified via its relationship to a well-defined hard clustering validity function, the separation index for which the condition of uniqueness has already been established. The performance of this validity function compares favorably to that of several others. The application of this validity function to color image segmentation in a computer color vision system for recognition of IC wafer defects which are otherwise impossible to detect using gray-scale image processing is discussed.&lt;&gt;","container-title":"IEEE Transactions on Pattern Analysis and Machine Intelligence","DOI":"10.1109/34.85677","ISSN":"1939-3539","issue":"8","page":"841-847","source":"IEEE Xplore","title":"A validity measure for fuzzy clustering","volume":"13","author":[{"family":"Xie","given":"X.L."},{"family":"Beni","given":"G."}],"issued":{"date-parts":[["1991",8]]}}}],"schema":"https://github.com/citation-style-language/schema/raw/master/csl-citation.json"} </w:instrText>
            </w:r>
            <w:r>
              <w:fldChar w:fldCharType="separate"/>
            </w:r>
            <w:r w:rsidR="000B2032" w:rsidRPr="000B2032">
              <w:t>(51)</w:t>
            </w:r>
            <w:r>
              <w:fldChar w:fldCharType="end"/>
            </w:r>
          </w:p>
        </w:tc>
        <w:tc>
          <w:tcPr>
            <w:tcW w:w="990" w:type="dxa"/>
          </w:tcPr>
          <w:p w14:paraId="42986D6F" w14:textId="703CACE3" w:rsidR="0063512B" w:rsidRDefault="0063512B" w:rsidP="00191E85">
            <w:pPr>
              <w:spacing w:line="240" w:lineRule="auto"/>
              <w:jc w:val="center"/>
            </w:pPr>
            <w:r>
              <w:rPr>
                <w:b/>
                <w:bCs/>
              </w:rPr>
              <w:fldChar w:fldCharType="begin"/>
            </w:r>
            <w:r w:rsidR="000B2032">
              <w:rPr>
                <w:b/>
                <w:bCs/>
              </w:rPr>
              <w:instrText xml:space="preserve"> ADDIN ZOTERO_ITEM CSL_CITATION {"citationID":"uvBy3Hcn","properties":{"formattedCitation":"(50)","plainCitation":"(50)","noteIndex":0},"citationItems":[{"id":1718,"uris":["http://zotero.org/users/8619560/items/XVBFPCQJ"],"itemData":{"id":1718,"type":"software","genre":"Python","license":"OSI Approved :: MIT License","source":"PyPI","title":"cvi: A Python package for both batch and incremental cluster validity indices.","title-short":"cvi","URL":"https://github.com/AP6YC/cvi","version":"0.6.0","accessed":{"date-parts":[["2025",11,4]]}}}],"schema":"https://github.com/citation-style-language/schema/raw/master/csl-citation.json"} </w:instrText>
            </w:r>
            <w:r>
              <w:rPr>
                <w:b/>
                <w:bCs/>
              </w:rPr>
              <w:fldChar w:fldCharType="separate"/>
            </w:r>
            <w:r w:rsidR="000B2032" w:rsidRPr="000B2032">
              <w:t>(50)</w:t>
            </w:r>
            <w:r>
              <w:rPr>
                <w:b/>
                <w:bCs/>
              </w:rPr>
              <w:fldChar w:fldCharType="end"/>
            </w:r>
          </w:p>
        </w:tc>
      </w:tr>
      <w:tr w:rsidR="0063512B" w:rsidRPr="00131A93" w14:paraId="345D1511" w14:textId="77777777" w:rsidTr="006F714D">
        <w:trPr>
          <w:trHeight w:val="300"/>
        </w:trPr>
        <w:tc>
          <w:tcPr>
            <w:tcW w:w="1345" w:type="dxa"/>
            <w:noWrap/>
          </w:tcPr>
          <w:p w14:paraId="7C74259D" w14:textId="77777777" w:rsidR="0063512B" w:rsidRPr="008F1C37" w:rsidRDefault="0063512B" w:rsidP="00191E85">
            <w:pPr>
              <w:spacing w:line="240" w:lineRule="auto"/>
              <w:jc w:val="center"/>
              <w:rPr>
                <w:b/>
                <w:bCs/>
              </w:rPr>
            </w:pPr>
            <w:r>
              <w:t>XBI*(↓)</w:t>
            </w:r>
          </w:p>
        </w:tc>
        <w:tc>
          <w:tcPr>
            <w:tcW w:w="1823" w:type="dxa"/>
          </w:tcPr>
          <w:p w14:paraId="6E6971F5" w14:textId="77777777" w:rsidR="0063512B" w:rsidRPr="0068692A" w:rsidRDefault="0063512B" w:rsidP="00191E85">
            <w:pPr>
              <w:spacing w:line="240" w:lineRule="auto"/>
              <w:jc w:val="center"/>
            </w:pPr>
          </w:p>
        </w:tc>
        <w:tc>
          <w:tcPr>
            <w:tcW w:w="2677" w:type="dxa"/>
            <w:gridSpan w:val="2"/>
            <w:noWrap/>
          </w:tcPr>
          <w:p w14:paraId="0ED3F073" w14:textId="3F3BA659" w:rsidR="0063512B" w:rsidRPr="004C28E5" w:rsidRDefault="0063512B" w:rsidP="00191E85">
            <w:pPr>
              <w:spacing w:line="240" w:lineRule="auto"/>
              <w:jc w:val="center"/>
            </w:pPr>
            <w:r w:rsidRPr="0068692A">
              <w:t>Variant of Xie-Beni that modifies the separation term (e.g., average or normalized inter-centroid distance) to reduce bias.</w:t>
            </w:r>
          </w:p>
        </w:tc>
        <w:tc>
          <w:tcPr>
            <w:tcW w:w="1440" w:type="dxa"/>
            <w:noWrap/>
          </w:tcPr>
          <w:p w14:paraId="73BC1B5B" w14:textId="77777777" w:rsidR="0063512B" w:rsidRDefault="0063512B" w:rsidP="00191E85">
            <w:pPr>
              <w:spacing w:line="240" w:lineRule="auto"/>
              <w:jc w:val="center"/>
            </w:pPr>
            <w:r>
              <w:t>(+inf, 0]</w:t>
            </w:r>
          </w:p>
        </w:tc>
        <w:tc>
          <w:tcPr>
            <w:tcW w:w="1080" w:type="dxa"/>
          </w:tcPr>
          <w:p w14:paraId="12725903" w14:textId="51D36928" w:rsidR="0063512B" w:rsidRDefault="0063512B" w:rsidP="00191E85">
            <w:pPr>
              <w:spacing w:line="240" w:lineRule="auto"/>
              <w:jc w:val="center"/>
            </w:pPr>
            <w:r>
              <w:fldChar w:fldCharType="begin"/>
            </w:r>
            <w:r w:rsidR="000B2032">
              <w:rPr>
                <w:lang w:val="de-DE"/>
              </w:rPr>
              <w:instrText xml:space="preserve"> ADDIN ZOTERO_ITEM CSL_CITATION {"citationID":"R4jFabNo","properties":{"formattedCitation":"(40)","plainCitation":"(40)","noteIndex":0},"citationItems":[{"id":1704,"uris":["http://zotero.org/users/8619560/items/SGH3BMER"],"itemData":{"id":1704,"type":"article-journal","abstract":"Cluster validation is a technique for finding a set of clusters that best fits natural partitions (of given datasets) without the benefit of any a priori class information. A cluster validity index is used to validate the outcome. This paper presents an analysis of design principles implicitly used in defining cluster validity indices and reviews a variety of existing cluster validity indices in the light of these principles. This includes an analysis of their design and performance. Armed with a knowledge of the limitations of existing indices, we proceed to remedy the situation by proposing six new indices. The new indices are evaluated through a series of experiments.","container-title":"Pattern Recognition Letters","DOI":"10.1016/j.patrec.2005.04.007","ISSN":"0167-8655","issue":"15","journalAbbreviation":"Pattern Recognition Letters","page":"2353-2363","source":"ScienceDirect","title":"New indices for cluster validity assessment","volume":"26","author":[{"family":"Kim","given":"Minho"},{"family":"Ramakrishna","given":"R. S."}],"issued":{"date-parts":[["2005",11,1]]}}}],"schema":"https://github.com/citation-style-language/schema/raw/master/csl-citation.json"} </w:instrText>
            </w:r>
            <w:r>
              <w:fldChar w:fldCharType="separate"/>
            </w:r>
            <w:r w:rsidR="000B2032" w:rsidRPr="000B2032">
              <w:t>(40)</w:t>
            </w:r>
            <w:r>
              <w:fldChar w:fldCharType="end"/>
            </w:r>
          </w:p>
        </w:tc>
        <w:tc>
          <w:tcPr>
            <w:tcW w:w="990" w:type="dxa"/>
          </w:tcPr>
          <w:p w14:paraId="47CD91BF" w14:textId="771D4BDD" w:rsidR="0063512B" w:rsidRDefault="0063512B" w:rsidP="00191E85">
            <w:pPr>
              <w:spacing w:line="240" w:lineRule="auto"/>
              <w:jc w:val="center"/>
            </w:pPr>
            <w:r w:rsidRPr="00237FFD">
              <w:rPr>
                <w:b/>
                <w:bCs/>
              </w:rPr>
              <w:fldChar w:fldCharType="begin"/>
            </w:r>
            <w:r w:rsidR="000B2032">
              <w:rPr>
                <w:b/>
                <w:bCs/>
              </w:rPr>
              <w:instrText xml:space="preserve"> ADDIN ZOTERO_ITEM CSL_CITATION {"citationID":"V4ZoAurp","properties":{"formattedCitation":"(67)","plainCitation":"(67)","noteIndex":0},"citationItems":[{"id":1700,"uris":["http://zotero.org/users/8619560/items/3GDFCIC9"],"itemData":{"id":1700,"type":"article-journal","abstract":"Galmiche, N., (2024). PyCVI: A Python package for internal Cluster Validity Indices, compatible with time-series data. Journal of Open Source Software, 9(102), 6841, https://doi.org/10.21105/joss.06841","container-title":"Journal of Open Source Software","DOI":"10.21105/joss.06841","ISSN":"2475-9066","issue":"102","language":"en","page":"6841","source":"joss.theoj.org","title":"PyCVI: A Python package for internal Cluster Validity Indices, compatible with time-series data","title-short":"PyCVI","volume":"9","author":[{"family":"Galmiche","given":"Natacha"}],"issued":{"date-parts":[["2024",10,8]]}}}],"schema":"https://github.com/citation-style-language/schema/raw/master/csl-citation.json"} </w:instrText>
            </w:r>
            <w:r w:rsidRPr="00237FFD">
              <w:rPr>
                <w:b/>
                <w:bCs/>
              </w:rPr>
              <w:fldChar w:fldCharType="separate"/>
            </w:r>
            <w:r w:rsidR="000B2032" w:rsidRPr="000B2032">
              <w:t>(67)</w:t>
            </w:r>
            <w:r w:rsidRPr="00237FFD">
              <w:rPr>
                <w:b/>
                <w:bCs/>
              </w:rPr>
              <w:fldChar w:fldCharType="end"/>
            </w:r>
          </w:p>
        </w:tc>
      </w:tr>
      <w:tr w:rsidR="0063512B" w:rsidRPr="00131A93" w14:paraId="728D0089" w14:textId="77777777" w:rsidTr="006F714D">
        <w:trPr>
          <w:trHeight w:val="300"/>
        </w:trPr>
        <w:tc>
          <w:tcPr>
            <w:tcW w:w="1345" w:type="dxa"/>
            <w:noWrap/>
          </w:tcPr>
          <w:p w14:paraId="71FE0E5B" w14:textId="77777777" w:rsidR="0063512B" w:rsidRPr="008F1C37" w:rsidRDefault="0063512B" w:rsidP="00191E85">
            <w:pPr>
              <w:spacing w:line="240" w:lineRule="auto"/>
              <w:jc w:val="center"/>
              <w:rPr>
                <w:b/>
                <w:bCs/>
              </w:rPr>
            </w:pPr>
            <w:r w:rsidRPr="008F1C37">
              <w:t>DI</w:t>
            </w:r>
            <w:r>
              <w:t xml:space="preserve"> (↑)</w:t>
            </w:r>
          </w:p>
        </w:tc>
        <w:tc>
          <w:tcPr>
            <w:tcW w:w="1823" w:type="dxa"/>
          </w:tcPr>
          <w:p w14:paraId="32857975" w14:textId="44DFFC3A" w:rsidR="0063512B" w:rsidRPr="0068692A" w:rsidRDefault="00371F55" w:rsidP="00191E85">
            <w:pPr>
              <w:spacing w:line="240" w:lineRule="auto"/>
              <w:jc w:val="center"/>
            </w:pPr>
            <m:oMathPara>
              <m:oMath>
                <m:r>
                  <w:rPr>
                    <w:rFonts w:ascii="Cambria Math" w:hAnsi="Cambria Math"/>
                  </w:rPr>
                  <m:t>O(</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oMath>
            </m:oMathPara>
          </w:p>
        </w:tc>
        <w:tc>
          <w:tcPr>
            <w:tcW w:w="2677" w:type="dxa"/>
            <w:gridSpan w:val="2"/>
            <w:noWrap/>
          </w:tcPr>
          <w:p w14:paraId="3A79A974" w14:textId="5E45B033" w:rsidR="0063512B" w:rsidRPr="004C28E5" w:rsidRDefault="0063512B" w:rsidP="00191E85">
            <w:pPr>
              <w:spacing w:line="240" w:lineRule="auto"/>
              <w:jc w:val="center"/>
            </w:pPr>
            <w:r w:rsidRPr="0068692A">
              <w:t>Minimum pairwise inter-cluster distance divided by the maximum intra-cluster diameter</w:t>
            </w:r>
          </w:p>
        </w:tc>
        <w:tc>
          <w:tcPr>
            <w:tcW w:w="1440" w:type="dxa"/>
            <w:noWrap/>
          </w:tcPr>
          <w:p w14:paraId="68668C4C" w14:textId="77777777" w:rsidR="0063512B" w:rsidRPr="004C28E5" w:rsidRDefault="0063512B" w:rsidP="00191E85">
            <w:pPr>
              <w:spacing w:line="240" w:lineRule="auto"/>
              <w:jc w:val="center"/>
            </w:pPr>
            <w:r w:rsidRPr="004C28E5">
              <w:t>[0, +inf)</w:t>
            </w:r>
          </w:p>
        </w:tc>
        <w:tc>
          <w:tcPr>
            <w:tcW w:w="1080" w:type="dxa"/>
          </w:tcPr>
          <w:p w14:paraId="4121328D" w14:textId="2AC34326" w:rsidR="0063512B" w:rsidRPr="004C28E5" w:rsidRDefault="0063512B" w:rsidP="00191E85">
            <w:pPr>
              <w:spacing w:line="240" w:lineRule="auto"/>
              <w:jc w:val="center"/>
            </w:pPr>
            <w:r w:rsidRPr="004C4EEF">
              <w:fldChar w:fldCharType="begin"/>
            </w:r>
            <w:r w:rsidR="000B2032">
              <w:instrText xml:space="preserve"> ADDIN ZOTERO_ITEM CSL_CITATION {"citationID":"TKdQHkXB","properties":{"formattedCitation":"(54,60)","plainCitation":"(54,60)","noteIndex":0},"citationItems":[{"id":1719,"uris":["http://zotero.org/users/8619560/items/I9874D3I"],"itemData":{"id":1719,"type":"article-journal","container-title":"Journal of Cybernetics","DOI":"10.1080/01969727308546046","ISSN":"0022-0280","issue":"3","note":"publisher: Taylor &amp; Francis","page":"32-57","source":"tandfonline.com (Atypon)","title":"A Fuzzy Relative of the ISODATA Process and Its Use in Detecting Compact Well-Separated Clusters","volume":"3","author":[{"family":"Dunn","given":"J. C."}],"issued":{"date-parts":[["1973",1]]}}},{"id":1702,"uris":["http://zotero.org/users/8619560/items/5IYWNMQB"],"itemData":{"id":1702,"type":"article-journal","abstract":"Two separation indices are considered for partitions P = X1, …, Xk of a finite data set X in a general inner product space. Both indices increase as the pairwise distances between the subsets Xi become large compared to the diameters of Xi Maximally separated partitions p' are defined and it is shown that as the indices of p' increase without bound, the characteristic functions of Xi' in P' are approximated more and more closely by the membership functions in fuzzy partitions which minimize certain fuzzy extensions of the k-means squared error criterion function.","container-title":"Journal of Cybernetics","DOI":"10.1080/01969727408546059","ISSN":"0022-0280","issue":"1","note":"publisher: Taylor &amp; Francis\n_eprint: https://doi.org/10.1080/01969727408546059","page":"95-104","source":"Taylor and Francis+NEJM","title":"Well-Separated Clusters and Optimal Fuzzy Partitions","volume":"4","author":[{"family":"Dunn†","given":"J. C."}],"issued":{"date-parts":[["1974",1,1]]}}}],"schema":"https://github.com/citation-style-language/schema/raw/master/csl-citation.json"} </w:instrText>
            </w:r>
            <w:r w:rsidRPr="004C4EEF">
              <w:fldChar w:fldCharType="separate"/>
            </w:r>
            <w:r w:rsidR="000B2032" w:rsidRPr="000B2032">
              <w:t>(54,60)</w:t>
            </w:r>
            <w:r w:rsidRPr="004C4EEF">
              <w:fldChar w:fldCharType="end"/>
            </w:r>
          </w:p>
        </w:tc>
        <w:tc>
          <w:tcPr>
            <w:tcW w:w="990" w:type="dxa"/>
          </w:tcPr>
          <w:p w14:paraId="319D1720" w14:textId="1A338821" w:rsidR="0063512B" w:rsidRPr="004C28E5" w:rsidRDefault="0063512B" w:rsidP="00191E85">
            <w:pPr>
              <w:spacing w:line="240" w:lineRule="auto"/>
              <w:jc w:val="center"/>
            </w:pPr>
            <w:r w:rsidRPr="00237FFD">
              <w:rPr>
                <w:b/>
                <w:bCs/>
              </w:rPr>
              <w:fldChar w:fldCharType="begin"/>
            </w:r>
            <w:r w:rsidR="000B2032">
              <w:rPr>
                <w:b/>
                <w:bCs/>
              </w:rPr>
              <w:instrText xml:space="preserve"> ADDIN ZOTERO_ITEM CSL_CITATION {"citationID":"mxmBXD5S","properties":{"formattedCitation":"(58)","plainCitation":"(58)","noteIndex":0},"citationItems":[{"id":1714,"uris":["http://zotero.org/users/8619560/items/S2CJ7K4X"],"itemData":{"id":1714,"type":"article-journal","abstract":"Van Thieu, N., (2024). PerMetrics: A Framework of Performance Metrics for Machine Learning Models. Journal of Open Source Software, 9(95), 6143, https://doi.org/10.21105/joss.06143","container-title":"Journal of Open Source Software","DOI":"10.21105/joss.06143","ISSN":"2475-9066","issue":"95","language":"en","page":"6143","source":"joss.theoj.org","title":"PerMetrics: A Framework of Performance Metrics for Machine Learning Models","title-short":"PerMetrics","volume":"9","author":[{"family":"Thieu","given":"Nguyen Van"}],"issued":{"date-parts":[["2024",3,9]]}}}],"schema":"https://github.com/citation-style-language/schema/raw/master/csl-citation.json"} </w:instrText>
            </w:r>
            <w:r w:rsidRPr="00237FFD">
              <w:rPr>
                <w:b/>
                <w:bCs/>
              </w:rPr>
              <w:fldChar w:fldCharType="separate"/>
            </w:r>
            <w:r w:rsidR="000B2032" w:rsidRPr="000B2032">
              <w:t>(58)</w:t>
            </w:r>
            <w:r w:rsidRPr="00237FFD">
              <w:rPr>
                <w:b/>
                <w:bCs/>
              </w:rPr>
              <w:fldChar w:fldCharType="end"/>
            </w:r>
          </w:p>
        </w:tc>
      </w:tr>
      <w:tr w:rsidR="0063512B" w:rsidRPr="00131A93" w14:paraId="5C0E2F2C" w14:textId="77777777" w:rsidTr="006F714D">
        <w:trPr>
          <w:trHeight w:val="300"/>
        </w:trPr>
        <w:tc>
          <w:tcPr>
            <w:tcW w:w="1345" w:type="dxa"/>
            <w:noWrap/>
          </w:tcPr>
          <w:p w14:paraId="265A86C6" w14:textId="62B8C073" w:rsidR="0063512B" w:rsidRPr="008F1C37" w:rsidRDefault="0063512B" w:rsidP="00191E85">
            <w:pPr>
              <w:spacing w:line="240" w:lineRule="auto"/>
              <w:jc w:val="center"/>
              <w:rPr>
                <w:b/>
                <w:bCs/>
              </w:rPr>
            </w:pPr>
            <w:r w:rsidRPr="008F1C37">
              <w:t>SSE</w:t>
            </w:r>
            <w:r>
              <w:t xml:space="preserve"> (↓)</w:t>
            </w:r>
          </w:p>
        </w:tc>
        <w:tc>
          <w:tcPr>
            <w:tcW w:w="1823" w:type="dxa"/>
          </w:tcPr>
          <w:p w14:paraId="71EAD27E" w14:textId="47291A9F" w:rsidR="0063512B" w:rsidRPr="00572DD6" w:rsidRDefault="00371F55" w:rsidP="00191E85">
            <w:pPr>
              <w:spacing w:line="240" w:lineRule="auto"/>
              <w:jc w:val="center"/>
            </w:pPr>
            <m:oMathPara>
              <m:oMath>
                <m:r>
                  <w:rPr>
                    <w:rFonts w:ascii="Cambria Math" w:hAnsi="Cambria Math"/>
                  </w:rPr>
                  <m:t>O(NKD)</m:t>
                </m:r>
              </m:oMath>
            </m:oMathPara>
          </w:p>
        </w:tc>
        <w:tc>
          <w:tcPr>
            <w:tcW w:w="2677" w:type="dxa"/>
            <w:gridSpan w:val="2"/>
            <w:noWrap/>
          </w:tcPr>
          <w:p w14:paraId="79F12F45" w14:textId="45914AAE" w:rsidR="0063512B" w:rsidRPr="004C28E5" w:rsidRDefault="0063512B" w:rsidP="00191E85">
            <w:pPr>
              <w:spacing w:line="240" w:lineRule="auto"/>
              <w:jc w:val="center"/>
            </w:pPr>
            <w:r w:rsidRPr="00572DD6">
              <w:t>Sum of squared distances of all points to their assigned cluster centroids (total within-cluster sum of squares).</w:t>
            </w:r>
          </w:p>
        </w:tc>
        <w:tc>
          <w:tcPr>
            <w:tcW w:w="1440" w:type="dxa"/>
            <w:noWrap/>
          </w:tcPr>
          <w:p w14:paraId="34AF6600" w14:textId="77777777" w:rsidR="0063512B" w:rsidRPr="004C28E5" w:rsidRDefault="0063512B" w:rsidP="00191E85">
            <w:pPr>
              <w:spacing w:line="240" w:lineRule="auto"/>
              <w:jc w:val="center"/>
            </w:pPr>
            <w:r>
              <w:t>(+inf, 0]</w:t>
            </w:r>
          </w:p>
        </w:tc>
        <w:tc>
          <w:tcPr>
            <w:tcW w:w="1080" w:type="dxa"/>
          </w:tcPr>
          <w:p w14:paraId="47E8D242" w14:textId="7DE017A5" w:rsidR="0063512B" w:rsidRDefault="0063512B" w:rsidP="00191E85">
            <w:pPr>
              <w:spacing w:line="240" w:lineRule="auto"/>
              <w:jc w:val="center"/>
            </w:pPr>
            <w:r w:rsidRPr="009E4E97">
              <w:fldChar w:fldCharType="begin"/>
            </w:r>
            <w:r w:rsidR="000B2032">
              <w:instrText xml:space="preserve"> ADDIN ZOTERO_ITEM CSL_CITATION {"citationID":"brQ8DOa6","properties":{"formattedCitation":"(62)","plainCitation":"(62)","noteIndex":0},"citationItems":[{"id":1728,"uris":["http://zotero.org/users/8619560/items/BARTHWVT"],"itemData":{"id":1728,"type":"paper-conference","abstract":"Different clustering algorithms achieve different results with certain data sets because most clustering algorithms are sensitive to the input parameters and the structure of data sets. The way of evaluating the result of the clustering algorithms, cluster validity, is one of the problems in cluster analysis. In this paper, we build a framework for cluster validity process, while proposing a sum-of-squares based index for purpose of cluster validity. We use the resampling method in the framework to analyze the stability of the clustering algorithm, and the certainty of the cluster validity index. For homogeneous data based on independent variables, the proposed clustering validity index is effective in comparison to some other commonly used indexes.","container-title":"Adaptive and Natural Computing Algorithms","DOI":"10.1007/978-3-642-04921-7_32","event-place":"Berlin, Heidelberg","ISBN":"978-3-642-04921-7","language":"en","page":"313-322","publisher":"Springer","publisher-place":"Berlin, Heidelberg","source":"Springer Link","title":"Sum-of-Squares Based Cluster Validity Index and Significance Analysis","author":[{"family":"Zhao","given":"Qinpei"},{"family":"Xu","given":"Mantao"},{"family":"Fränti","given":"Pasi"}],"editor":[{"family":"Kolehmainen","given":"Mikko"},{"family":"Toivanen","given":"Pekka"},{"family":"Beliczynski","given":"Bartlomiej"}],"issued":{"date-parts":[["2009"]]}}}],"schema":"https://github.com/citation-style-language/schema/raw/master/csl-citation.json"} </w:instrText>
            </w:r>
            <w:r w:rsidRPr="009E4E97">
              <w:fldChar w:fldCharType="separate"/>
            </w:r>
            <w:r w:rsidR="000B2032" w:rsidRPr="000B2032">
              <w:t>(62)</w:t>
            </w:r>
            <w:r w:rsidRPr="009E4E97">
              <w:fldChar w:fldCharType="end"/>
            </w:r>
          </w:p>
        </w:tc>
        <w:tc>
          <w:tcPr>
            <w:tcW w:w="990" w:type="dxa"/>
          </w:tcPr>
          <w:p w14:paraId="49D71A06" w14:textId="2E293328" w:rsidR="0063512B" w:rsidRDefault="0063512B" w:rsidP="00191E85">
            <w:pPr>
              <w:spacing w:line="240" w:lineRule="auto"/>
              <w:jc w:val="center"/>
            </w:pPr>
            <w:r w:rsidRPr="00237FFD">
              <w:rPr>
                <w:b/>
                <w:bCs/>
              </w:rPr>
              <w:fldChar w:fldCharType="begin"/>
            </w:r>
            <w:r w:rsidR="000B2032">
              <w:rPr>
                <w:b/>
                <w:bCs/>
              </w:rPr>
              <w:instrText xml:space="preserve"> ADDIN ZOTERO_ITEM CSL_CITATION {"citationID":"XTNO49Wc","properties":{"formattedCitation":"(58)","plainCitation":"(58)","noteIndex":0},"citationItems":[{"id":1714,"uris":["http://zotero.org/users/8619560/items/S2CJ7K4X"],"itemData":{"id":1714,"type":"article-journal","abstract":"Van Thieu, N., (2024). PerMetrics: A Framework of Performance Metrics for Machine Learning Models. Journal of Open Source Software, 9(95), 6143, https://doi.org/10.21105/joss.06143","container-title":"Journal of Open Source Software","DOI":"10.21105/joss.06143","ISSN":"2475-9066","issue":"95","language":"en","page":"6143","source":"joss.theoj.org","title":"PerMetrics: A Framework of Performance Metrics for Machine Learning Models","title-short":"PerMetrics","volume":"9","author":[{"family":"Thieu","given":"Nguyen Van"}],"issued":{"date-parts":[["2024",3,9]]}}}],"schema":"https://github.com/citation-style-language/schema/raw/master/csl-citation.json"} </w:instrText>
            </w:r>
            <w:r w:rsidRPr="00237FFD">
              <w:rPr>
                <w:b/>
                <w:bCs/>
              </w:rPr>
              <w:fldChar w:fldCharType="separate"/>
            </w:r>
            <w:r w:rsidR="000B2032" w:rsidRPr="000B2032">
              <w:t>(58)</w:t>
            </w:r>
            <w:r w:rsidRPr="00237FFD">
              <w:rPr>
                <w:b/>
                <w:bCs/>
              </w:rPr>
              <w:fldChar w:fldCharType="end"/>
            </w:r>
          </w:p>
        </w:tc>
      </w:tr>
      <w:tr w:rsidR="0063512B" w:rsidRPr="00131A93" w14:paraId="655E74DD" w14:textId="77777777" w:rsidTr="006F714D">
        <w:trPr>
          <w:trHeight w:val="300"/>
        </w:trPr>
        <w:tc>
          <w:tcPr>
            <w:tcW w:w="1345" w:type="dxa"/>
            <w:noWrap/>
          </w:tcPr>
          <w:p w14:paraId="27348068" w14:textId="70E4E1A1" w:rsidR="0063512B" w:rsidRPr="008F1C37" w:rsidRDefault="0063512B" w:rsidP="00191E85">
            <w:pPr>
              <w:spacing w:line="240" w:lineRule="auto"/>
              <w:jc w:val="center"/>
              <w:rPr>
                <w:b/>
                <w:bCs/>
              </w:rPr>
            </w:pPr>
            <w:r w:rsidRPr="008F1C37">
              <w:lastRenderedPageBreak/>
              <w:t>DH</w:t>
            </w:r>
            <w:r>
              <w:t xml:space="preserve"> </w:t>
            </w:r>
            <w:r w:rsidR="00F60346">
              <w:t>(↓)</w:t>
            </w:r>
          </w:p>
        </w:tc>
        <w:tc>
          <w:tcPr>
            <w:tcW w:w="1823" w:type="dxa"/>
          </w:tcPr>
          <w:p w14:paraId="2E67BE0E" w14:textId="77777777" w:rsidR="0063512B" w:rsidRDefault="0063512B" w:rsidP="00191E85">
            <w:pPr>
              <w:spacing w:line="240" w:lineRule="auto"/>
              <w:jc w:val="center"/>
            </w:pPr>
          </w:p>
        </w:tc>
        <w:tc>
          <w:tcPr>
            <w:tcW w:w="2677" w:type="dxa"/>
            <w:gridSpan w:val="2"/>
            <w:noWrap/>
          </w:tcPr>
          <w:p w14:paraId="242ECBF5" w14:textId="589A3172" w:rsidR="0063512B" w:rsidRPr="004C28E5" w:rsidRDefault="0063512B" w:rsidP="00191E85">
            <w:pPr>
              <w:spacing w:line="240" w:lineRule="auto"/>
              <w:jc w:val="center"/>
            </w:pPr>
            <w:r>
              <w:t>R</w:t>
            </w:r>
            <w:r w:rsidRPr="00167D9E">
              <w:t>atio between the average pairwise distance within clusters and the average pairwise distance between clusters</w:t>
            </w:r>
          </w:p>
        </w:tc>
        <w:tc>
          <w:tcPr>
            <w:tcW w:w="1440" w:type="dxa"/>
            <w:noWrap/>
          </w:tcPr>
          <w:p w14:paraId="325335FE" w14:textId="77777777" w:rsidR="0063512B" w:rsidRPr="004C28E5" w:rsidRDefault="0063512B" w:rsidP="00191E85">
            <w:pPr>
              <w:spacing w:line="240" w:lineRule="auto"/>
              <w:jc w:val="center"/>
            </w:pPr>
            <w:r>
              <w:t>(+inf, 0]</w:t>
            </w:r>
          </w:p>
        </w:tc>
        <w:tc>
          <w:tcPr>
            <w:tcW w:w="1080" w:type="dxa"/>
          </w:tcPr>
          <w:p w14:paraId="3D4B2FC2" w14:textId="0C1E765C" w:rsidR="0063512B" w:rsidRDefault="0063512B" w:rsidP="00191E85">
            <w:pPr>
              <w:spacing w:line="240" w:lineRule="auto"/>
              <w:jc w:val="center"/>
            </w:pPr>
            <w:r>
              <w:fldChar w:fldCharType="begin"/>
            </w:r>
            <w:r w:rsidR="000B2032">
              <w:instrText xml:space="preserve"> ADDIN ZOTERO_ITEM CSL_CITATION {"citationID":"xsyIMGJ1","properties":{"formattedCitation":"(61)","plainCitation":"(61)","noteIndex":0},"citationItems":[{"id":1753,"uris":["http://zotero.org/users/8619560/items/FBL554X6"],"itemData":{"id":1753,"type":"paper-conference","abstract":"Provides a unified, comprehensive and up-to-date treatment of both statistical and descriptive methods for pattern recognition. The topics treated include Bayesian decision theory, supervised and unsupervised learning, nonparametric techniques, discriminant analysis, clustering, preprosessing of pictorial data, spatial filtering, shape description techniques, perspective transformations, projective invariants, linguistic procedures, and artificial intelligence techniques for scene analysis.","container-title":"Leonardo","DOI":"10.2307/1573081","note":"ISSN: 0024094X\nissue: 4\njournalAbbreviation: Leonardo","page":"370","source":"Semantic Scholar","title":"Pattern Classification and Scene Analysis","URL":"https://www.jstor.org/stable/1573081?origin=crossref","volume":"7","author":[{"family":"Thompson","given":"Michael"},{"family":"Duda","given":"Richard O."},{"family":"Hart","given":"Peter E."}],"accessed":{"date-parts":[["2025",11,7]]},"issued":{"date-parts":[["1974"]]}}}],"schema":"https://github.com/citation-style-language/schema/raw/master/csl-citation.json"} </w:instrText>
            </w:r>
            <w:r>
              <w:fldChar w:fldCharType="separate"/>
            </w:r>
            <w:r w:rsidR="000B2032" w:rsidRPr="000B2032">
              <w:t>(61)</w:t>
            </w:r>
            <w:r>
              <w:fldChar w:fldCharType="end"/>
            </w:r>
          </w:p>
        </w:tc>
        <w:tc>
          <w:tcPr>
            <w:tcW w:w="990" w:type="dxa"/>
          </w:tcPr>
          <w:p w14:paraId="08740131" w14:textId="0B209095" w:rsidR="0063512B" w:rsidRDefault="0063512B" w:rsidP="00191E85">
            <w:pPr>
              <w:spacing w:line="240" w:lineRule="auto"/>
              <w:jc w:val="center"/>
            </w:pPr>
            <w:r w:rsidRPr="00237FFD">
              <w:rPr>
                <w:b/>
                <w:bCs/>
              </w:rPr>
              <w:fldChar w:fldCharType="begin"/>
            </w:r>
            <w:r w:rsidR="000B2032">
              <w:rPr>
                <w:b/>
                <w:bCs/>
              </w:rPr>
              <w:instrText xml:space="preserve"> ADDIN ZOTERO_ITEM CSL_CITATION {"citationID":"umjiIzmW","properties":{"formattedCitation":"(58)","plainCitation":"(58)","noteIndex":0},"citationItems":[{"id":1714,"uris":["http://zotero.org/users/8619560/items/S2CJ7K4X"],"itemData":{"id":1714,"type":"article-journal","abstract":"Van Thieu, N., (2024). PerMetrics: A Framework of Performance Metrics for Machine Learning Models. Journal of Open Source Software, 9(95), 6143, https://doi.org/10.21105/joss.06143","container-title":"Journal of Open Source Software","DOI":"10.21105/joss.06143","ISSN":"2475-9066","issue":"95","language":"en","page":"6143","source":"joss.theoj.org","title":"PerMetrics: A Framework of Performance Metrics for Machine Learning Models","title-short":"PerMetrics","volume":"9","author":[{"family":"Thieu","given":"Nguyen Van"}],"issued":{"date-parts":[["2024",3,9]]}}}],"schema":"https://github.com/citation-style-language/schema/raw/master/csl-citation.json"} </w:instrText>
            </w:r>
            <w:r w:rsidRPr="00237FFD">
              <w:rPr>
                <w:b/>
                <w:bCs/>
              </w:rPr>
              <w:fldChar w:fldCharType="separate"/>
            </w:r>
            <w:r w:rsidR="000B2032" w:rsidRPr="000B2032">
              <w:t>(58)</w:t>
            </w:r>
            <w:r w:rsidRPr="00237FFD">
              <w:rPr>
                <w:b/>
                <w:bCs/>
              </w:rPr>
              <w:fldChar w:fldCharType="end"/>
            </w:r>
          </w:p>
        </w:tc>
      </w:tr>
      <w:tr w:rsidR="0063512B" w:rsidRPr="00131A93" w14:paraId="50926853" w14:textId="77777777" w:rsidTr="006F714D">
        <w:trPr>
          <w:trHeight w:val="300"/>
        </w:trPr>
        <w:tc>
          <w:tcPr>
            <w:tcW w:w="1345" w:type="dxa"/>
            <w:noWrap/>
          </w:tcPr>
          <w:p w14:paraId="73B627BC" w14:textId="71FD69DF" w:rsidR="0063512B" w:rsidRPr="008F1C37" w:rsidRDefault="0063512B" w:rsidP="00191E85">
            <w:pPr>
              <w:spacing w:line="240" w:lineRule="auto"/>
              <w:jc w:val="center"/>
              <w:rPr>
                <w:b/>
                <w:bCs/>
              </w:rPr>
            </w:pPr>
            <w:r w:rsidRPr="008F1C37">
              <w:t>B</w:t>
            </w:r>
            <w:r>
              <w:t xml:space="preserve"> </w:t>
            </w:r>
            <w:r w:rsidR="00F60346">
              <w:t>(↓)</w:t>
            </w:r>
          </w:p>
        </w:tc>
        <w:tc>
          <w:tcPr>
            <w:tcW w:w="1823" w:type="dxa"/>
          </w:tcPr>
          <w:p w14:paraId="6B5C4648" w14:textId="77777777" w:rsidR="0063512B" w:rsidRDefault="0063512B" w:rsidP="00191E85">
            <w:pPr>
              <w:spacing w:line="240" w:lineRule="auto"/>
              <w:jc w:val="center"/>
            </w:pPr>
          </w:p>
        </w:tc>
        <w:tc>
          <w:tcPr>
            <w:tcW w:w="2677" w:type="dxa"/>
            <w:gridSpan w:val="2"/>
            <w:noWrap/>
          </w:tcPr>
          <w:p w14:paraId="2E1F5541" w14:textId="5CF2D82E" w:rsidR="0063512B" w:rsidRPr="004C28E5" w:rsidRDefault="0063512B" w:rsidP="00191E85">
            <w:pPr>
              <w:spacing w:line="240" w:lineRule="auto"/>
              <w:jc w:val="center"/>
            </w:pPr>
            <w:r>
              <w:t>R</w:t>
            </w:r>
            <w:r w:rsidRPr="00A37F30">
              <w:t>atio of the within-cluster sum of squares to the between-cluster sum of squares.</w:t>
            </w:r>
          </w:p>
        </w:tc>
        <w:tc>
          <w:tcPr>
            <w:tcW w:w="1440" w:type="dxa"/>
            <w:noWrap/>
          </w:tcPr>
          <w:p w14:paraId="03165F21" w14:textId="77777777" w:rsidR="0063512B" w:rsidRPr="004C28E5" w:rsidRDefault="0063512B" w:rsidP="00191E85">
            <w:pPr>
              <w:spacing w:line="240" w:lineRule="auto"/>
              <w:jc w:val="center"/>
            </w:pPr>
            <w:r>
              <w:t>(+inf, 0]</w:t>
            </w:r>
          </w:p>
        </w:tc>
        <w:tc>
          <w:tcPr>
            <w:tcW w:w="1080" w:type="dxa"/>
          </w:tcPr>
          <w:p w14:paraId="0C4C3787" w14:textId="0EE7B408" w:rsidR="0063512B" w:rsidRDefault="0063512B" w:rsidP="00191E85">
            <w:pPr>
              <w:spacing w:line="240" w:lineRule="auto"/>
              <w:jc w:val="center"/>
            </w:pPr>
            <w:r w:rsidRPr="00A37F30">
              <w:fldChar w:fldCharType="begin"/>
            </w:r>
            <w:r w:rsidR="000B2032">
              <w:instrText xml:space="preserve"> ADDIN ZOTERO_ITEM CSL_CITATION {"citationID":"R555M9C0","properties":{"formattedCitation":"(63,64)","plainCitation":"(63,64)","noteIndex":0},"citationItems":[{"id":1730,"uris":["http://zotero.org/users/8619560/items/P7QCKUDQ"],"itemData":{"id":1730,"type":"article-journal","abstract":"A Monte Carlo evaluation of 30 procedures for determining the number of clusters was conducted on artificial data sets which contained either 2, 3, 4, or 5 distinct nonoverlapping clusters. To provide a variety of clustering solutions, the data sets were analyzed by four hierarchical clustering methods. External criterion measures indicated excellent recovery of the true cluster structure by the methods at the correct hierarchy level. Thus, the clustering present in the data was quite strong. The simulation results for the stopping rules revealed a wide range in their ability to determine the correct number of clusters in the data. Several procedures worked fairly well, whereas others performed rather poorly. Thus, the latter group of rules would appear to have little validity, particularly for data sets containing distinct clusters. Applied researchers are urged to select one or more of the better criteria. However, users are cautioned that the performance of some of the criteria may be data dependent.","container-title":"Psychometrika","DOI":"10.1007/BF02294245","ISSN":"1860-0980","issue":"2","journalAbbreviation":"Psychometrika","language":"en","page":"159-179","source":"Springer Link","title":"An examination of procedures for determining the number of clusters in a data set","volume":"50","author":[{"family":"Milligan","given":"Glenn W."},{"family":"Cooper","given":"Martha C."}],"issued":{"date-parts":[["1985",6,1]]}}},{"id":1734,"uris":["http://zotero.org/users/8619560/items/92V236LM"],"itemData":{"id":1734,"type":"book","language":"en","note":"Google-Books-ID: o3QdMwEACAAJ","number-of-pages":"book","publisher":"Scientific Control Systems Limited","source":"Google Books","title":"Euclidean Cluster Analysis","author":[{"family":"Beale","given":"E. M. L."}],"issued":{"date-parts":[["1969"]]}}}],"schema":"https://github.com/citation-style-language/schema/raw/master/csl-citation.json"} </w:instrText>
            </w:r>
            <w:r w:rsidRPr="00A37F30">
              <w:fldChar w:fldCharType="separate"/>
            </w:r>
            <w:r w:rsidR="000B2032" w:rsidRPr="000B2032">
              <w:t>(63,64)</w:t>
            </w:r>
            <w:r w:rsidRPr="00A37F30">
              <w:fldChar w:fldCharType="end"/>
            </w:r>
          </w:p>
        </w:tc>
        <w:tc>
          <w:tcPr>
            <w:tcW w:w="990" w:type="dxa"/>
          </w:tcPr>
          <w:p w14:paraId="62FAF4E9" w14:textId="01F2F90D" w:rsidR="0063512B" w:rsidRDefault="0063512B" w:rsidP="00191E85">
            <w:pPr>
              <w:spacing w:line="240" w:lineRule="auto"/>
              <w:jc w:val="center"/>
            </w:pPr>
            <w:r w:rsidRPr="00237FFD">
              <w:rPr>
                <w:b/>
                <w:bCs/>
              </w:rPr>
              <w:fldChar w:fldCharType="begin"/>
            </w:r>
            <w:r w:rsidR="000B2032">
              <w:rPr>
                <w:b/>
                <w:bCs/>
              </w:rPr>
              <w:instrText xml:space="preserve"> ADDIN ZOTERO_ITEM CSL_CITATION {"citationID":"4BjrXKPb","properties":{"formattedCitation":"(58)","plainCitation":"(58)","noteIndex":0},"citationItems":[{"id":1714,"uris":["http://zotero.org/users/8619560/items/S2CJ7K4X"],"itemData":{"id":1714,"type":"article-journal","abstract":"Van Thieu, N., (2024). PerMetrics: A Framework of Performance Metrics for Machine Learning Models. Journal of Open Source Software, 9(95), 6143, https://doi.org/10.21105/joss.06143","container-title":"Journal of Open Source Software","DOI":"10.21105/joss.06143","ISSN":"2475-9066","issue":"95","language":"en","page":"6143","source":"joss.theoj.org","title":"PerMetrics: A Framework of Performance Metrics for Machine Learning Models","title-short":"PerMetrics","volume":"9","author":[{"family":"Thieu","given":"Nguyen Van"}],"issued":{"date-parts":[["2024",3,9]]}}}],"schema":"https://github.com/citation-style-language/schema/raw/master/csl-citation.json"} </w:instrText>
            </w:r>
            <w:r w:rsidRPr="00237FFD">
              <w:rPr>
                <w:b/>
                <w:bCs/>
              </w:rPr>
              <w:fldChar w:fldCharType="separate"/>
            </w:r>
            <w:r w:rsidR="000B2032" w:rsidRPr="000B2032">
              <w:t>(58)</w:t>
            </w:r>
            <w:r w:rsidRPr="00237FFD">
              <w:rPr>
                <w:b/>
                <w:bCs/>
              </w:rPr>
              <w:fldChar w:fldCharType="end"/>
            </w:r>
          </w:p>
        </w:tc>
      </w:tr>
      <w:tr w:rsidR="0063512B" w:rsidRPr="00131A93" w14:paraId="56BD8AF0" w14:textId="77777777" w:rsidTr="006F714D">
        <w:trPr>
          <w:trHeight w:val="300"/>
        </w:trPr>
        <w:tc>
          <w:tcPr>
            <w:tcW w:w="1345" w:type="dxa"/>
            <w:noWrap/>
          </w:tcPr>
          <w:p w14:paraId="1BB912F8" w14:textId="2BE4BC25" w:rsidR="0063512B" w:rsidRPr="008F1C37" w:rsidRDefault="0063512B" w:rsidP="00191E85">
            <w:pPr>
              <w:spacing w:line="240" w:lineRule="auto"/>
              <w:jc w:val="center"/>
              <w:rPr>
                <w:b/>
                <w:bCs/>
              </w:rPr>
            </w:pPr>
            <w:r w:rsidRPr="008F1C37">
              <w:t>RS</w:t>
            </w:r>
            <w:r>
              <w:t xml:space="preserve"> (↑)</w:t>
            </w:r>
          </w:p>
        </w:tc>
        <w:tc>
          <w:tcPr>
            <w:tcW w:w="1823" w:type="dxa"/>
          </w:tcPr>
          <w:p w14:paraId="1F77579F" w14:textId="711E0738" w:rsidR="0063512B" w:rsidRPr="009019CF" w:rsidRDefault="00371F55" w:rsidP="00191E85">
            <w:pPr>
              <w:spacing w:line="240" w:lineRule="auto"/>
              <w:jc w:val="center"/>
            </w:pPr>
            <m:oMathPara>
              <m:oMath>
                <m:r>
                  <w:rPr>
                    <w:rFonts w:ascii="Cambria Math" w:hAnsi="Cambria Math"/>
                  </w:rPr>
                  <m:t>O(NK)</m:t>
                </m:r>
              </m:oMath>
            </m:oMathPara>
          </w:p>
        </w:tc>
        <w:tc>
          <w:tcPr>
            <w:tcW w:w="2677" w:type="dxa"/>
            <w:gridSpan w:val="2"/>
            <w:noWrap/>
          </w:tcPr>
          <w:p w14:paraId="26196D44" w14:textId="4E0135BC" w:rsidR="0063512B" w:rsidRPr="004C28E5" w:rsidRDefault="0063512B" w:rsidP="00191E85">
            <w:pPr>
              <w:spacing w:line="240" w:lineRule="auto"/>
              <w:jc w:val="center"/>
            </w:pPr>
            <w:r w:rsidRPr="009019CF">
              <w:t>Fraction of total variance explained by the clustering</w:t>
            </w:r>
          </w:p>
        </w:tc>
        <w:tc>
          <w:tcPr>
            <w:tcW w:w="1440" w:type="dxa"/>
            <w:noWrap/>
          </w:tcPr>
          <w:p w14:paraId="388193E2" w14:textId="77777777" w:rsidR="0063512B" w:rsidRPr="004C28E5" w:rsidRDefault="0063512B" w:rsidP="00191E85">
            <w:pPr>
              <w:spacing w:line="240" w:lineRule="auto"/>
              <w:jc w:val="center"/>
            </w:pPr>
            <w:r w:rsidRPr="004C28E5">
              <w:t>(-inf, 1]</w:t>
            </w:r>
          </w:p>
        </w:tc>
        <w:tc>
          <w:tcPr>
            <w:tcW w:w="1080" w:type="dxa"/>
          </w:tcPr>
          <w:p w14:paraId="5E131832" w14:textId="77777777" w:rsidR="0063512B" w:rsidRPr="004C28E5" w:rsidRDefault="0063512B" w:rsidP="00191E85">
            <w:pPr>
              <w:spacing w:line="240" w:lineRule="auto"/>
              <w:jc w:val="center"/>
            </w:pPr>
            <w:r>
              <w:t>-</w:t>
            </w:r>
          </w:p>
        </w:tc>
        <w:tc>
          <w:tcPr>
            <w:tcW w:w="990" w:type="dxa"/>
          </w:tcPr>
          <w:p w14:paraId="1D9420DD" w14:textId="4A668CDB" w:rsidR="0063512B" w:rsidRPr="004C28E5" w:rsidRDefault="0063512B" w:rsidP="00191E85">
            <w:pPr>
              <w:spacing w:line="240" w:lineRule="auto"/>
              <w:jc w:val="center"/>
            </w:pPr>
            <w:r w:rsidRPr="00237FFD">
              <w:rPr>
                <w:b/>
                <w:bCs/>
              </w:rPr>
              <w:fldChar w:fldCharType="begin"/>
            </w:r>
            <w:r w:rsidR="000B2032">
              <w:rPr>
                <w:b/>
                <w:bCs/>
              </w:rPr>
              <w:instrText xml:space="preserve"> ADDIN ZOTERO_ITEM CSL_CITATION {"citationID":"YIIi2PHV","properties":{"formattedCitation":"(58)","plainCitation":"(58)","noteIndex":0},"citationItems":[{"id":1714,"uris":["http://zotero.org/users/8619560/items/S2CJ7K4X"],"itemData":{"id":1714,"type":"article-journal","abstract":"Van Thieu, N., (2024). PerMetrics: A Framework of Performance Metrics for Machine Learning Models. Journal of Open Source Software, 9(95), 6143, https://doi.org/10.21105/joss.06143","container-title":"Journal of Open Source Software","DOI":"10.21105/joss.06143","ISSN":"2475-9066","issue":"95","language":"en","page":"6143","source":"joss.theoj.org","title":"PerMetrics: A Framework of Performance Metrics for Machine Learning Models","title-short":"PerMetrics","volume":"9","author":[{"family":"Thieu","given":"Nguyen Van"}],"issued":{"date-parts":[["2024",3,9]]}}}],"schema":"https://github.com/citation-style-language/schema/raw/master/csl-citation.json"} </w:instrText>
            </w:r>
            <w:r w:rsidRPr="00237FFD">
              <w:rPr>
                <w:b/>
                <w:bCs/>
              </w:rPr>
              <w:fldChar w:fldCharType="separate"/>
            </w:r>
            <w:r w:rsidR="000B2032" w:rsidRPr="000B2032">
              <w:t>(58)</w:t>
            </w:r>
            <w:r w:rsidRPr="00237FFD">
              <w:rPr>
                <w:b/>
                <w:bCs/>
              </w:rPr>
              <w:fldChar w:fldCharType="end"/>
            </w:r>
          </w:p>
        </w:tc>
      </w:tr>
      <w:tr w:rsidR="0063512B" w:rsidRPr="00131A93" w14:paraId="1A4CC830" w14:textId="77777777" w:rsidTr="006F714D">
        <w:trPr>
          <w:trHeight w:val="300"/>
        </w:trPr>
        <w:tc>
          <w:tcPr>
            <w:tcW w:w="1345" w:type="dxa"/>
            <w:noWrap/>
          </w:tcPr>
          <w:p w14:paraId="4087EC0F" w14:textId="3241659D" w:rsidR="0063512B" w:rsidRPr="008F1C37" w:rsidRDefault="0063512B" w:rsidP="00191E85">
            <w:pPr>
              <w:spacing w:line="240" w:lineRule="auto"/>
              <w:jc w:val="center"/>
              <w:rPr>
                <w:b/>
                <w:bCs/>
              </w:rPr>
            </w:pPr>
            <w:r w:rsidRPr="008F1C37">
              <w:t>DBCV</w:t>
            </w:r>
            <w:r>
              <w:t xml:space="preserve"> (</w:t>
            </w:r>
            <w:r w:rsidR="006F714D">
              <w:t>↑</w:t>
            </w:r>
            <w:r>
              <w:t>)</w:t>
            </w:r>
          </w:p>
        </w:tc>
        <w:tc>
          <w:tcPr>
            <w:tcW w:w="1823" w:type="dxa"/>
          </w:tcPr>
          <w:p w14:paraId="20A03E4D" w14:textId="77777777" w:rsidR="0063512B" w:rsidRPr="009019CF" w:rsidRDefault="0063512B" w:rsidP="00191E85">
            <w:pPr>
              <w:spacing w:line="240" w:lineRule="auto"/>
              <w:jc w:val="center"/>
            </w:pPr>
          </w:p>
        </w:tc>
        <w:tc>
          <w:tcPr>
            <w:tcW w:w="2677" w:type="dxa"/>
            <w:gridSpan w:val="2"/>
            <w:noWrap/>
          </w:tcPr>
          <w:p w14:paraId="3977D13E" w14:textId="40693EEF" w:rsidR="0063512B" w:rsidRPr="004C28E5" w:rsidRDefault="0063512B" w:rsidP="00191E85">
            <w:pPr>
              <w:spacing w:line="240" w:lineRule="auto"/>
              <w:jc w:val="center"/>
            </w:pPr>
            <w:r w:rsidRPr="009019CF">
              <w:t>Density-based cluster validity measure comparing intra-cluster density to inter-cluster density</w:t>
            </w:r>
          </w:p>
        </w:tc>
        <w:tc>
          <w:tcPr>
            <w:tcW w:w="1440" w:type="dxa"/>
            <w:noWrap/>
          </w:tcPr>
          <w:p w14:paraId="44A3108A" w14:textId="77777777" w:rsidR="0063512B" w:rsidRPr="004C28E5" w:rsidRDefault="0063512B" w:rsidP="00191E85">
            <w:pPr>
              <w:spacing w:line="240" w:lineRule="auto"/>
              <w:jc w:val="center"/>
            </w:pPr>
            <w:r>
              <w:t>[-1, +1]</w:t>
            </w:r>
          </w:p>
        </w:tc>
        <w:tc>
          <w:tcPr>
            <w:tcW w:w="1080" w:type="dxa"/>
          </w:tcPr>
          <w:p w14:paraId="3EBE4FE1" w14:textId="1CF9C8AC" w:rsidR="0063512B" w:rsidRPr="004C28E5" w:rsidRDefault="0063512B" w:rsidP="00191E85">
            <w:pPr>
              <w:spacing w:line="240" w:lineRule="auto"/>
              <w:jc w:val="center"/>
            </w:pPr>
            <w:r w:rsidRPr="00EC7C00">
              <w:fldChar w:fldCharType="begin"/>
            </w:r>
            <w:r w:rsidR="00074BDC">
              <w:instrText xml:space="preserve"> ADDIN ZOTERO_ITEM CSL_CITATION {"citationID":"mfTQqrtc","properties":{"formattedCitation":"(23)","plainCitation":"(23)","noteIndex":0},"citationItems":[{"id":1716,"uris":["http://zotero.org/users/8619560/items/EN8YPFRE"],"itemData":{"id":1716,"type":"chapter","abstract":"One of the most challenging aspects of clustering is validation, which is the objective and quantitative assessment of clustering results. A number of different relative validity criteria have been proposed for the validation of globular, clusters. Not all data, however, are composed of globular clusters. Density-based clustering algorithms seek partitions with high density areas of points (clusters, not necessarily globular) separated by low density areas, possibly containing noise objects. In these cases relative validity indices proposed for globular cluster validation may fail. In this paper we propose a relative validation index for density-based, arbitrarily shaped clusters. The index assesses clustering quality based on the relative density connection between pairs of objects. Our index is formulated on the basis of a new kernel density function, which is used to compute the density of objects and to evaluate the within- and between-cluster density connectedness of clustering results. Experiments on synthetic and real world data show the effectiveness of our approach for the evaluation and selection of clustering algorithms and their respective appropriate parameters.","collection-title":"Proceedings","container-title":"Proceedings of the 2014 SIAM International Conference on Data Mining (SDM)","note":"DOI: 10.1137/1.9781611973440.96","page":"839-847","publisher":"Society for Industrial and Applied Mathematics","source":"epubs.siam.org (Atypon)","title":"Density-Based Clustering Validation","URL":"https://epubs.siam.org/doi/10.1137/1.9781611973440.96","author":[{"family":"Moulavi","given":"Davoud"},{"family":"Jaskowiak","given":"Pablo A."},{"family":"Campello","given":"Ricardo J. G. B."},{"family":"Zimek","given":"Arthur"},{"family":"Sander","given":"Jörg"}],"accessed":{"date-parts":[["2025",11,4]]},"issued":{"date-parts":[["2014",4,28]]}}}],"schema":"https://github.com/citation-style-language/schema/raw/master/csl-citation.json"} </w:instrText>
            </w:r>
            <w:r w:rsidRPr="00EC7C00">
              <w:fldChar w:fldCharType="separate"/>
            </w:r>
            <w:r w:rsidR="00074BDC" w:rsidRPr="00074BDC">
              <w:t>(23)</w:t>
            </w:r>
            <w:r w:rsidRPr="00EC7C00">
              <w:fldChar w:fldCharType="end"/>
            </w:r>
          </w:p>
        </w:tc>
        <w:tc>
          <w:tcPr>
            <w:tcW w:w="990" w:type="dxa"/>
          </w:tcPr>
          <w:p w14:paraId="260B4B19" w14:textId="1322F4B4" w:rsidR="0063512B" w:rsidRPr="004C28E5" w:rsidRDefault="0063512B" w:rsidP="00191E85">
            <w:pPr>
              <w:spacing w:line="240" w:lineRule="auto"/>
              <w:jc w:val="center"/>
            </w:pPr>
            <w:r w:rsidRPr="00237FFD">
              <w:rPr>
                <w:b/>
                <w:bCs/>
              </w:rPr>
              <w:fldChar w:fldCharType="begin"/>
            </w:r>
            <w:r w:rsidR="000B2032">
              <w:rPr>
                <w:b/>
                <w:bCs/>
              </w:rPr>
              <w:instrText xml:space="preserve"> ADDIN ZOTERO_ITEM CSL_CITATION {"citationID":"ctn2S3L5","properties":{"formattedCitation":"(58)","plainCitation":"(58)","noteIndex":0},"citationItems":[{"id":1714,"uris":["http://zotero.org/users/8619560/items/S2CJ7K4X"],"itemData":{"id":1714,"type":"article-journal","abstract":"Van Thieu, N., (2024). PerMetrics: A Framework of Performance Metrics for Machine Learning Models. Journal of Open Source Software, 9(95), 6143, https://doi.org/10.21105/joss.06143","container-title":"Journal of Open Source Software","DOI":"10.21105/joss.06143","ISSN":"2475-9066","issue":"95","language":"en","page":"6143","source":"joss.theoj.org","title":"PerMetrics: A Framework of Performance Metrics for Machine Learning Models","title-short":"PerMetrics","volume":"9","author":[{"family":"Thieu","given":"Nguyen Van"}],"issued":{"date-parts":[["2024",3,9]]}}}],"schema":"https://github.com/citation-style-language/schema/raw/master/csl-citation.json"} </w:instrText>
            </w:r>
            <w:r w:rsidRPr="00237FFD">
              <w:rPr>
                <w:b/>
                <w:bCs/>
              </w:rPr>
              <w:fldChar w:fldCharType="separate"/>
            </w:r>
            <w:r w:rsidR="000B2032" w:rsidRPr="000B2032">
              <w:t>(58)</w:t>
            </w:r>
            <w:r w:rsidRPr="00237FFD">
              <w:rPr>
                <w:b/>
                <w:bCs/>
              </w:rPr>
              <w:fldChar w:fldCharType="end"/>
            </w:r>
          </w:p>
        </w:tc>
      </w:tr>
      <w:tr w:rsidR="0063512B" w:rsidRPr="00131A93" w14:paraId="4FE711A3" w14:textId="77777777" w:rsidTr="006F714D">
        <w:trPr>
          <w:trHeight w:val="300"/>
        </w:trPr>
        <w:tc>
          <w:tcPr>
            <w:tcW w:w="1345" w:type="dxa"/>
            <w:noWrap/>
          </w:tcPr>
          <w:p w14:paraId="0EA8A591" w14:textId="4AE821E8" w:rsidR="0063512B" w:rsidRPr="008F1C37" w:rsidRDefault="0063512B" w:rsidP="00191E85">
            <w:pPr>
              <w:spacing w:line="240" w:lineRule="auto"/>
              <w:jc w:val="center"/>
              <w:rPr>
                <w:b/>
                <w:bCs/>
              </w:rPr>
            </w:pPr>
            <w:r w:rsidRPr="008F1C37">
              <w:t>H</w:t>
            </w:r>
            <w:r w:rsidR="00A73386">
              <w:t xml:space="preserve"> (↓)</w:t>
            </w:r>
          </w:p>
        </w:tc>
        <w:tc>
          <w:tcPr>
            <w:tcW w:w="1823" w:type="dxa"/>
          </w:tcPr>
          <w:p w14:paraId="3E6D8C74" w14:textId="77777777" w:rsidR="0063512B" w:rsidRPr="009019CF" w:rsidRDefault="0063512B" w:rsidP="00191E85">
            <w:pPr>
              <w:spacing w:line="240" w:lineRule="auto"/>
              <w:jc w:val="center"/>
            </w:pPr>
          </w:p>
        </w:tc>
        <w:tc>
          <w:tcPr>
            <w:tcW w:w="2677" w:type="dxa"/>
            <w:gridSpan w:val="2"/>
            <w:noWrap/>
          </w:tcPr>
          <w:p w14:paraId="76E47421" w14:textId="3E82E3E5" w:rsidR="0063512B" w:rsidRPr="004C28E5" w:rsidRDefault="0063512B" w:rsidP="00191E85">
            <w:pPr>
              <w:spacing w:line="240" w:lineRule="auto"/>
              <w:jc w:val="center"/>
            </w:pPr>
            <w:r w:rsidRPr="009019CF">
              <w:t>Hartigan criterion measuring change in explained variance when increasing cluster count</w:t>
            </w:r>
          </w:p>
        </w:tc>
        <w:tc>
          <w:tcPr>
            <w:tcW w:w="1440" w:type="dxa"/>
            <w:noWrap/>
          </w:tcPr>
          <w:p w14:paraId="354808A1" w14:textId="379776BC" w:rsidR="0063512B" w:rsidRPr="004C28E5" w:rsidRDefault="00A73386" w:rsidP="00191E85">
            <w:pPr>
              <w:spacing w:line="240" w:lineRule="auto"/>
              <w:jc w:val="center"/>
            </w:pPr>
            <w:r>
              <w:t>(+inf, 0]</w:t>
            </w:r>
          </w:p>
        </w:tc>
        <w:tc>
          <w:tcPr>
            <w:tcW w:w="1080" w:type="dxa"/>
          </w:tcPr>
          <w:p w14:paraId="277FDF08" w14:textId="58A44462" w:rsidR="0063512B" w:rsidRPr="004C28E5" w:rsidRDefault="0063512B" w:rsidP="00191E85">
            <w:pPr>
              <w:spacing w:line="240" w:lineRule="auto"/>
              <w:jc w:val="center"/>
            </w:pPr>
            <w:r w:rsidRPr="00EC3E53">
              <w:fldChar w:fldCharType="begin"/>
            </w:r>
            <w:r w:rsidR="000B2032">
              <w:instrText xml:space="preserve"> ADDIN ZOTERO_ITEM CSL_CITATION {"citationID":"7pre9V8b","properties":{"formattedCitation":"(66)","plainCitation":"(66)","noteIndex":0},"citationItems":[{"id":1729,"uris":["http://zotero.org/users/8619560/items/74XE5JLM"],"itemData":{"id":1729,"type":"book","edition":"99th","event-place":"USA","ISBN":"978-0-471-35645-5","number-of-pages":"351","publisher":"John Wiley &amp; Sons, Inc.","publisher-place":"USA","source":"ACM Digital Library","title":"Clustering Algorithms","author":[{"family":"Hartigan","given":"John A."}],"issued":{"date-parts":[["1975",1]]}}}],"schema":"https://github.com/citation-style-language/schema/raw/master/csl-citation.json"} </w:instrText>
            </w:r>
            <w:r w:rsidRPr="00EC3E53">
              <w:fldChar w:fldCharType="separate"/>
            </w:r>
            <w:r w:rsidR="000B2032" w:rsidRPr="000B2032">
              <w:t>(66)</w:t>
            </w:r>
            <w:r w:rsidRPr="00EC3E53">
              <w:fldChar w:fldCharType="end"/>
            </w:r>
          </w:p>
        </w:tc>
        <w:tc>
          <w:tcPr>
            <w:tcW w:w="990" w:type="dxa"/>
          </w:tcPr>
          <w:p w14:paraId="6F9C07E0" w14:textId="0595325B" w:rsidR="0063512B" w:rsidRPr="004C28E5" w:rsidRDefault="0063512B" w:rsidP="00191E85">
            <w:pPr>
              <w:spacing w:line="240" w:lineRule="auto"/>
              <w:jc w:val="center"/>
            </w:pPr>
            <w:r w:rsidRPr="00237FFD">
              <w:rPr>
                <w:b/>
                <w:bCs/>
              </w:rPr>
              <w:fldChar w:fldCharType="begin"/>
            </w:r>
            <w:r w:rsidR="000B2032">
              <w:rPr>
                <w:b/>
                <w:bCs/>
              </w:rPr>
              <w:instrText xml:space="preserve"> ADDIN ZOTERO_ITEM CSL_CITATION {"citationID":"20RsBgrV","properties":{"formattedCitation":"(58)","plainCitation":"(58)","noteIndex":0},"citationItems":[{"id":1714,"uris":["http://zotero.org/users/8619560/items/S2CJ7K4X"],"itemData":{"id":1714,"type":"article-journal","abstract":"Van Thieu, N., (2024). PerMetrics: A Framework of Performance Metrics for Machine Learning Models. Journal of Open Source Software, 9(95), 6143, https://doi.org/10.21105/joss.06143","container-title":"Journal of Open Source Software","DOI":"10.21105/joss.06143","ISSN":"2475-9066","issue":"95","language":"en","page":"6143","source":"joss.theoj.org","title":"PerMetrics: A Framework of Performance Metrics for Machine Learning Models","title-short":"PerMetrics","volume":"9","author":[{"family":"Thieu","given":"Nguyen Van"}],"issued":{"date-parts":[["2024",3,9]]}}}],"schema":"https://github.com/citation-style-language/schema/raw/master/csl-citation.json"} </w:instrText>
            </w:r>
            <w:r w:rsidRPr="00237FFD">
              <w:rPr>
                <w:b/>
                <w:bCs/>
              </w:rPr>
              <w:fldChar w:fldCharType="separate"/>
            </w:r>
            <w:r w:rsidR="000B2032" w:rsidRPr="000B2032">
              <w:t>(58)</w:t>
            </w:r>
            <w:r w:rsidRPr="00237FFD">
              <w:rPr>
                <w:b/>
                <w:bCs/>
              </w:rPr>
              <w:fldChar w:fldCharType="end"/>
            </w:r>
          </w:p>
        </w:tc>
      </w:tr>
      <w:tr w:rsidR="0063512B" w:rsidRPr="00131A93" w14:paraId="20177ECC" w14:textId="77777777" w:rsidTr="006F714D">
        <w:trPr>
          <w:trHeight w:val="300"/>
        </w:trPr>
        <w:tc>
          <w:tcPr>
            <w:tcW w:w="1345" w:type="dxa"/>
            <w:noWrap/>
          </w:tcPr>
          <w:p w14:paraId="6E9C7E64" w14:textId="77777777" w:rsidR="0063512B" w:rsidRPr="00BD4ACB" w:rsidRDefault="0063512B" w:rsidP="00191E85">
            <w:pPr>
              <w:spacing w:line="240" w:lineRule="auto"/>
              <w:jc w:val="center"/>
              <w:rPr>
                <w:b/>
                <w:bCs/>
              </w:rPr>
            </w:pPr>
            <w:r w:rsidRPr="00BD4ACB">
              <w:t>cSIL (↑)</w:t>
            </w:r>
          </w:p>
        </w:tc>
        <w:tc>
          <w:tcPr>
            <w:tcW w:w="1823" w:type="dxa"/>
          </w:tcPr>
          <w:p w14:paraId="47498CA5" w14:textId="77777777" w:rsidR="0063512B" w:rsidRPr="009019CF" w:rsidRDefault="0063512B" w:rsidP="00191E85">
            <w:pPr>
              <w:spacing w:line="240" w:lineRule="auto"/>
              <w:jc w:val="center"/>
            </w:pPr>
          </w:p>
        </w:tc>
        <w:tc>
          <w:tcPr>
            <w:tcW w:w="2677" w:type="dxa"/>
            <w:gridSpan w:val="2"/>
            <w:noWrap/>
          </w:tcPr>
          <w:p w14:paraId="04A9BCEA" w14:textId="0BB203D4" w:rsidR="0063512B" w:rsidRPr="004C28E5" w:rsidRDefault="0063512B" w:rsidP="00191E85">
            <w:pPr>
              <w:spacing w:line="240" w:lineRule="auto"/>
              <w:jc w:val="center"/>
            </w:pPr>
            <w:r w:rsidRPr="009019CF">
              <w:t>Centroid-based silhouette: per-point silhouette computed using centroid distances instead of full pairwise distances, averaged over points</w:t>
            </w:r>
          </w:p>
        </w:tc>
        <w:tc>
          <w:tcPr>
            <w:tcW w:w="1440" w:type="dxa"/>
            <w:noWrap/>
          </w:tcPr>
          <w:p w14:paraId="7EC116C6" w14:textId="77777777" w:rsidR="0063512B" w:rsidRPr="004C28E5" w:rsidRDefault="0063512B" w:rsidP="00191E85">
            <w:pPr>
              <w:spacing w:line="240" w:lineRule="auto"/>
              <w:jc w:val="center"/>
            </w:pPr>
            <w:r>
              <w:t>[-1, +1]</w:t>
            </w:r>
          </w:p>
        </w:tc>
        <w:tc>
          <w:tcPr>
            <w:tcW w:w="1080" w:type="dxa"/>
          </w:tcPr>
          <w:p w14:paraId="5093ABDB" w14:textId="28BB96F0" w:rsidR="0063512B" w:rsidRPr="004C28E5" w:rsidRDefault="0063512B" w:rsidP="00191E85">
            <w:pPr>
              <w:spacing w:line="240" w:lineRule="auto"/>
              <w:jc w:val="center"/>
            </w:pPr>
            <w:r>
              <w:fldChar w:fldCharType="begin"/>
            </w:r>
            <w:r w:rsidR="000B2032">
              <w:instrText xml:space="preserve"> ADDIN ZOTERO_ITEM CSL_CITATION {"citationID":"mWVqfs16","properties":{"formattedCitation":"(49,52)","plainCitation":"(49,52)","noteIndex":0},"citationItems":[{"id":151,"uris":["http://zotero.org/users/8619560/items/Z2YN978U"],"itemData":{"id":151,"type":"article-journal","abstract":"A new graphical display is proposed for partitioning techniques. Each cluster is represented by a so-called silhouette, which is based on the comparison of its tightness and separation. This silhouette shows which objects lie well within their cluster, and which ones are merely somewhere in between clusters. The entire clustering is displayed by combining the silhouettes into a single plot, allowing an appreciation of the relative quality of the clusters and an overview of the data configuration. The average silhouette width provides an evaluation of clustering validity, and might be used to select an ‘appropriate’ number of clusters.","container-title":"Journal of Computational and Applied Mathematics","DOI":"10.1016/0377-0427(87)90125-7","ISSN":"0377-0427","journalAbbreviation":"Journal of Computational and Applied Mathematics","language":"en","page":"53-65","source":"ScienceDirect","title":"Silhouettes: A graphical aid to the interpretation and validation of cluster analysis","title-short":"Silhouettes","volume":"20","author":[{"family":"Rousseeuw","given":"Peter J."}],"issued":{"date-parts":[["1987",11,1]]}}},{"id":1724,"uris":["http://zotero.org/users/8619560/items/55EYAHU9"],"itemData":{"id":1724,"type":"paper-conference","abstract":"Silhouettes were defined as measures of clustering quality in the context of crisp partitions. This study extends the work that generalized silhouettes to fuzzy partitions in a natural profound manner. As opposed to constructing silhouettes for each data point, described here is the construction of silhouettes for each cluster center in terms of center-to-point distances rather than point-to-point distances.","container-title":"Scalable Uncertainty Management","DOI":"10.1007/978-3-642-33362-0_31","event-place":"Berlin, Heidelberg","ISBN":"978-3-642-33362-0","language":"en","page":"406-419","publisher":"Springer","publisher-place":"Berlin, Heidelberg","source":"Springer Link","title":"Center-Wise Intra-Inter Silhouettes","author":[{"family":"Rawashdeh","given":"Mohammad"},{"family":"Ralescu","given":"Anca"}],"editor":[{"family":"Hüllermeier","given":"Eyke"},{"family":"Link","given":"Sebastian"},{"family":"Fober","given":"Thomas"},{"family":"Seeger","given":"Bernhard"}],"issued":{"date-parts":[["2012"]]}}}],"schema":"https://github.com/citation-style-language/schema/raw/master/csl-citation.json"} </w:instrText>
            </w:r>
            <w:r>
              <w:fldChar w:fldCharType="separate"/>
            </w:r>
            <w:r w:rsidR="000B2032" w:rsidRPr="000B2032">
              <w:t>(49,52)</w:t>
            </w:r>
            <w:r>
              <w:fldChar w:fldCharType="end"/>
            </w:r>
          </w:p>
        </w:tc>
        <w:tc>
          <w:tcPr>
            <w:tcW w:w="990" w:type="dxa"/>
          </w:tcPr>
          <w:p w14:paraId="4C34C933" w14:textId="5BCB9580" w:rsidR="0063512B" w:rsidRPr="004C28E5" w:rsidRDefault="0063512B" w:rsidP="00191E85">
            <w:pPr>
              <w:spacing w:line="240" w:lineRule="auto"/>
              <w:jc w:val="center"/>
            </w:pPr>
            <w:r>
              <w:rPr>
                <w:b/>
                <w:bCs/>
              </w:rPr>
              <w:fldChar w:fldCharType="begin"/>
            </w:r>
            <w:r w:rsidR="000B2032">
              <w:rPr>
                <w:b/>
                <w:bCs/>
              </w:rPr>
              <w:instrText xml:space="preserve"> ADDIN ZOTERO_ITEM CSL_CITATION {"citationID":"qtjf3nrm","properties":{"formattedCitation":"(50)","plainCitation":"(50)","noteIndex":0},"citationItems":[{"id":1718,"uris":["http://zotero.org/users/8619560/items/XVBFPCQJ"],"itemData":{"id":1718,"type":"software","genre":"Python","license":"OSI Approved :: MIT License","source":"PyPI","title":"cvi: A Python package for both batch and incremental cluster validity indices.","title-short":"cvi","URL":"https://github.com/AP6YC/cvi","version":"0.6.0","accessed":{"date-parts":[["2025",11,4]]}}}],"schema":"https://github.com/citation-style-language/schema/raw/master/csl-citation.json"} </w:instrText>
            </w:r>
            <w:r>
              <w:rPr>
                <w:b/>
                <w:bCs/>
              </w:rPr>
              <w:fldChar w:fldCharType="separate"/>
            </w:r>
            <w:r w:rsidR="000B2032" w:rsidRPr="000B2032">
              <w:t>(50)</w:t>
            </w:r>
            <w:r>
              <w:rPr>
                <w:b/>
                <w:bCs/>
              </w:rPr>
              <w:fldChar w:fldCharType="end"/>
            </w:r>
          </w:p>
        </w:tc>
      </w:tr>
      <w:tr w:rsidR="0063512B" w:rsidRPr="00131A93" w14:paraId="2B05DCE5" w14:textId="77777777" w:rsidTr="006F714D">
        <w:trPr>
          <w:trHeight w:val="300"/>
        </w:trPr>
        <w:tc>
          <w:tcPr>
            <w:tcW w:w="1345" w:type="dxa"/>
            <w:noWrap/>
          </w:tcPr>
          <w:p w14:paraId="406826B6" w14:textId="77777777" w:rsidR="0063512B" w:rsidRPr="00BD4ACB" w:rsidRDefault="0063512B" w:rsidP="00191E85">
            <w:pPr>
              <w:spacing w:line="240" w:lineRule="auto"/>
              <w:jc w:val="center"/>
              <w:rPr>
                <w:b/>
                <w:bCs/>
              </w:rPr>
            </w:pPr>
            <w:r w:rsidRPr="00BD4ACB">
              <w:t>GD43 (↑)</w:t>
            </w:r>
          </w:p>
        </w:tc>
        <w:tc>
          <w:tcPr>
            <w:tcW w:w="1823" w:type="dxa"/>
          </w:tcPr>
          <w:p w14:paraId="441484F5" w14:textId="50250625" w:rsidR="0063512B" w:rsidRPr="009019CF" w:rsidRDefault="00371F55" w:rsidP="00191E85">
            <w:pPr>
              <w:spacing w:line="240" w:lineRule="auto"/>
              <w:jc w:val="center"/>
            </w:pPr>
            <m:oMathPara>
              <m:oMath>
                <m:r>
                  <w:rPr>
                    <w:rFonts w:ascii="Cambria Math" w:hAnsi="Cambria Math"/>
                  </w:rPr>
                  <m:t>O(</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oMath>
            </m:oMathPara>
          </w:p>
        </w:tc>
        <w:tc>
          <w:tcPr>
            <w:tcW w:w="2677" w:type="dxa"/>
            <w:gridSpan w:val="2"/>
            <w:noWrap/>
          </w:tcPr>
          <w:p w14:paraId="76A1DC58" w14:textId="6BA56B5B" w:rsidR="0063512B" w:rsidRPr="004C28E5" w:rsidRDefault="0063512B" w:rsidP="00191E85">
            <w:pPr>
              <w:spacing w:line="240" w:lineRule="auto"/>
              <w:jc w:val="center"/>
            </w:pPr>
            <w:r w:rsidRPr="009019CF">
              <w:t>Generalized Dunn variant (4/3) using specific choices for inter-cluster distance and intra-cluster diameter.</w:t>
            </w:r>
          </w:p>
        </w:tc>
        <w:tc>
          <w:tcPr>
            <w:tcW w:w="1440" w:type="dxa"/>
            <w:noWrap/>
          </w:tcPr>
          <w:p w14:paraId="3A8F2011" w14:textId="77777777" w:rsidR="0063512B" w:rsidRPr="004C28E5" w:rsidRDefault="0063512B" w:rsidP="00191E85">
            <w:pPr>
              <w:spacing w:line="240" w:lineRule="auto"/>
              <w:jc w:val="center"/>
            </w:pPr>
            <w:r w:rsidRPr="004C28E5">
              <w:t>[0, +inf)</w:t>
            </w:r>
          </w:p>
        </w:tc>
        <w:tc>
          <w:tcPr>
            <w:tcW w:w="1080" w:type="dxa"/>
          </w:tcPr>
          <w:p w14:paraId="1FCE0F02" w14:textId="3FAF85A2" w:rsidR="0063512B" w:rsidRPr="004C28E5" w:rsidRDefault="0063512B" w:rsidP="00191E85">
            <w:pPr>
              <w:spacing w:line="240" w:lineRule="auto"/>
              <w:jc w:val="center"/>
            </w:pPr>
            <w:r>
              <w:fldChar w:fldCharType="begin"/>
            </w:r>
            <w:r w:rsidR="000B2032">
              <w:instrText xml:space="preserve"> ADDIN ZOTERO_ITEM CSL_CITATION {"citationID":"31YcEGac","properties":{"formattedCitation":"(53,54)","plainCitation":"(53,54)","noteIndex":0},"citationItems":[{"id":1720,"uris":["http://zotero.org/users/8619560/items/KJ857ZCY"],"itemData":{"id":1720,"type":"article-journal","abstract":"We review two clustering algorithms (hard c-means and single linkage) and three indexes of crisp cluster validity (Hubert's statistics, the Davies-Bouldin index, and Dunn's index). We illustrate two deficiencies of Dunn's index which make it overly sensitive to noisy clusters and propose several generalizations of it that are not as brittle to outliers in the clusters. Our numerical examples show that the standard measure of interset distance (the minimum distance between points in a pair of sets) is the worst (least reliable) measure upon which to base cluster validation indexes when the clusters are expected to form volumetric clouds. Experimental results also suggest that intercluster separation plays a more important role in cluster validation than cluster diameter. Our simulations show that while Dunn's original index has operational flaws, the concept it embodies provides a rich paradigm for validation of partitions that have cloud-like clusters. Five of our generalized Dunn's indexes provide the best validation results for the simulations presented.","container-title":"IEEE Transactions on Systems, Man, and Cybernetics, Part B (Cybernetics)","DOI":"10.1109/3477.678624","ISSN":"1941-0492","issue":"3","page":"301-315","source":"IEEE Xplore","title":"Some new indexes of cluster validity","volume":"28","author":[{"family":"Bezdek","given":"J.C."},{"family":"Pal","given":"N.R."}],"issued":{"date-parts":[["1998",6]]}}},{"id":1719,"uris":["http://zotero.org/users/8619560/items/I9874D3I"],"itemData":{"id":1719,"type":"article-journal","container-title":"Journal of Cybernetics","DOI":"10.1080/01969727308546046","ISSN":"0022-0280","issue":"3","note":"publisher: Taylor &amp; Francis","page":"32-57","source":"tandfonline.com (Atypon)","title":"A Fuzzy Relative of the ISODATA Process and Its Use in Detecting Compact Well-Separated Clusters","volume":"3","author":[{"family":"Dunn","given":"J. C."}],"issued":{"date-parts":[["1973",1]]}}}],"schema":"https://github.com/citation-style-language/schema/raw/master/csl-citation.json"} </w:instrText>
            </w:r>
            <w:r>
              <w:fldChar w:fldCharType="separate"/>
            </w:r>
            <w:r w:rsidR="000B2032" w:rsidRPr="000B2032">
              <w:t>(53,54)</w:t>
            </w:r>
            <w:r>
              <w:fldChar w:fldCharType="end"/>
            </w:r>
          </w:p>
        </w:tc>
        <w:tc>
          <w:tcPr>
            <w:tcW w:w="990" w:type="dxa"/>
          </w:tcPr>
          <w:p w14:paraId="3F22899B" w14:textId="19913901" w:rsidR="0063512B" w:rsidRPr="004C28E5" w:rsidRDefault="0063512B" w:rsidP="00191E85">
            <w:pPr>
              <w:spacing w:line="240" w:lineRule="auto"/>
              <w:jc w:val="center"/>
            </w:pPr>
            <w:r>
              <w:rPr>
                <w:b/>
                <w:bCs/>
              </w:rPr>
              <w:fldChar w:fldCharType="begin"/>
            </w:r>
            <w:r w:rsidR="000B2032">
              <w:rPr>
                <w:b/>
                <w:bCs/>
              </w:rPr>
              <w:instrText xml:space="preserve"> ADDIN ZOTERO_ITEM CSL_CITATION {"citationID":"vLx7ZXMS","properties":{"formattedCitation":"(50)","plainCitation":"(50)","noteIndex":0},"citationItems":[{"id":1718,"uris":["http://zotero.org/users/8619560/items/XVBFPCQJ"],"itemData":{"id":1718,"type":"software","genre":"Python","license":"OSI Approved :: MIT License","source":"PyPI","title":"cvi: A Python package for both batch and incremental cluster validity indices.","title-short":"cvi","URL":"https://github.com/AP6YC/cvi","version":"0.6.0","accessed":{"date-parts":[["2025",11,4]]}}}],"schema":"https://github.com/citation-style-language/schema/raw/master/csl-citation.json"} </w:instrText>
            </w:r>
            <w:r>
              <w:rPr>
                <w:b/>
                <w:bCs/>
              </w:rPr>
              <w:fldChar w:fldCharType="separate"/>
            </w:r>
            <w:r w:rsidR="000B2032" w:rsidRPr="000B2032">
              <w:t>(50)</w:t>
            </w:r>
            <w:r>
              <w:rPr>
                <w:b/>
                <w:bCs/>
              </w:rPr>
              <w:fldChar w:fldCharType="end"/>
            </w:r>
          </w:p>
        </w:tc>
      </w:tr>
      <w:tr w:rsidR="0063512B" w:rsidRPr="00131A93" w14:paraId="429FA4AE" w14:textId="77777777" w:rsidTr="006F714D">
        <w:trPr>
          <w:trHeight w:val="300"/>
        </w:trPr>
        <w:tc>
          <w:tcPr>
            <w:tcW w:w="1345" w:type="dxa"/>
            <w:noWrap/>
          </w:tcPr>
          <w:p w14:paraId="1AF81203" w14:textId="77777777" w:rsidR="0063512B" w:rsidRPr="00BD4ACB" w:rsidRDefault="0063512B" w:rsidP="00191E85">
            <w:pPr>
              <w:spacing w:line="240" w:lineRule="auto"/>
              <w:jc w:val="center"/>
              <w:rPr>
                <w:b/>
                <w:bCs/>
              </w:rPr>
            </w:pPr>
            <w:r w:rsidRPr="00BD4ACB">
              <w:t>GD53 (↑)</w:t>
            </w:r>
          </w:p>
        </w:tc>
        <w:tc>
          <w:tcPr>
            <w:tcW w:w="1823" w:type="dxa"/>
          </w:tcPr>
          <w:p w14:paraId="6F010E69" w14:textId="54F8E3E1" w:rsidR="0063512B" w:rsidRPr="009019CF" w:rsidRDefault="00371F55" w:rsidP="00191E85">
            <w:pPr>
              <w:spacing w:line="240" w:lineRule="auto"/>
              <w:jc w:val="center"/>
            </w:pPr>
            <m:oMathPara>
              <m:oMath>
                <m:r>
                  <w:rPr>
                    <w:rFonts w:ascii="Cambria Math" w:hAnsi="Cambria Math"/>
                  </w:rPr>
                  <m:t>O(</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oMath>
            </m:oMathPara>
          </w:p>
        </w:tc>
        <w:tc>
          <w:tcPr>
            <w:tcW w:w="2677" w:type="dxa"/>
            <w:gridSpan w:val="2"/>
            <w:noWrap/>
          </w:tcPr>
          <w:p w14:paraId="39D7C83E" w14:textId="623D916E" w:rsidR="0063512B" w:rsidRPr="004C28E5" w:rsidRDefault="0063512B" w:rsidP="00191E85">
            <w:pPr>
              <w:spacing w:line="240" w:lineRule="auto"/>
              <w:jc w:val="center"/>
            </w:pPr>
            <w:r w:rsidRPr="009019CF">
              <w:t>Generalized Dunn variant (5/3</w:t>
            </w:r>
            <w:r>
              <w:t>)</w:t>
            </w:r>
            <w:r w:rsidRPr="009019CF">
              <w:t xml:space="preserve"> with different distance/diameter definitions</w:t>
            </w:r>
          </w:p>
        </w:tc>
        <w:tc>
          <w:tcPr>
            <w:tcW w:w="1440" w:type="dxa"/>
            <w:noWrap/>
          </w:tcPr>
          <w:p w14:paraId="2629D37C" w14:textId="77777777" w:rsidR="0063512B" w:rsidRPr="004C28E5" w:rsidRDefault="0063512B" w:rsidP="00191E85">
            <w:pPr>
              <w:spacing w:line="240" w:lineRule="auto"/>
              <w:jc w:val="center"/>
            </w:pPr>
            <w:r w:rsidRPr="004C28E5">
              <w:t>[0, +inf)</w:t>
            </w:r>
          </w:p>
        </w:tc>
        <w:tc>
          <w:tcPr>
            <w:tcW w:w="1080" w:type="dxa"/>
          </w:tcPr>
          <w:p w14:paraId="2DA2F12C" w14:textId="2A808F23" w:rsidR="0063512B" w:rsidRPr="004C28E5" w:rsidRDefault="0063512B" w:rsidP="00191E85">
            <w:pPr>
              <w:spacing w:line="240" w:lineRule="auto"/>
              <w:jc w:val="center"/>
            </w:pPr>
            <w:r>
              <w:fldChar w:fldCharType="begin"/>
            </w:r>
            <w:r w:rsidR="000B2032">
              <w:instrText xml:space="preserve"> ADDIN ZOTERO_ITEM CSL_CITATION {"citationID":"87O36DCZ","properties":{"formattedCitation":"(53,54)","plainCitation":"(53,54)","noteIndex":0},"citationItems":[{"id":1720,"uris":["http://zotero.org/users/8619560/items/KJ857ZCY"],"itemData":{"id":1720,"type":"article-journal","abstract":"We review two clustering algorithms (hard c-means and single linkage) and three indexes of crisp cluster validity (Hubert's statistics, the Davies-Bouldin index, and Dunn's index). We illustrate two deficiencies of Dunn's index which make it overly sensitive to noisy clusters and propose several generalizations of it that are not as brittle to outliers in the clusters. Our numerical examples show that the standard measure of interset distance (the minimum distance between points in a pair of sets) is the worst (least reliable) measure upon which to base cluster validation indexes when the clusters are expected to form volumetric clouds. Experimental results also suggest that intercluster separation plays a more important role in cluster validation than cluster diameter. Our simulations show that while Dunn's original index has operational flaws, the concept it embodies provides a rich paradigm for validation of partitions that have cloud-like clusters. Five of our generalized Dunn's indexes provide the best validation results for the simulations presented.","container-title":"IEEE Transactions on Systems, Man, and Cybernetics, Part B (Cybernetics)","DOI":"10.1109/3477.678624","ISSN":"1941-0492","issue":"3","page":"301-315","source":"IEEE Xplore","title":"Some new indexes of cluster validity","volume":"28","author":[{"family":"Bezdek","given":"J.C."},{"family":"Pal","given":"N.R."}],"issued":{"date-parts":[["1998",6]]}}},{"id":1719,"uris":["http://zotero.org/users/8619560/items/I9874D3I"],"itemData":{"id":1719,"type":"article-journal","container-title":"Journal of Cybernetics","DOI":"10.1080/01969727308546046","ISSN":"0022-0280","issue":"3","note":"publisher: Taylor &amp; Francis","page":"32-57","source":"tandfonline.com (Atypon)","title":"A Fuzzy Relative of the ISODATA Process and Its Use in Detecting Compact Well-Separated Clusters","volume":"3","author":[{"family":"Dunn","given":"J. C."}],"issued":{"date-parts":[["1973",1]]}}}],"schema":"https://github.com/citation-style-language/schema/raw/master/csl-citation.json"} </w:instrText>
            </w:r>
            <w:r>
              <w:fldChar w:fldCharType="separate"/>
            </w:r>
            <w:r w:rsidR="000B2032" w:rsidRPr="000B2032">
              <w:t>(53,54)</w:t>
            </w:r>
            <w:r>
              <w:fldChar w:fldCharType="end"/>
            </w:r>
          </w:p>
        </w:tc>
        <w:tc>
          <w:tcPr>
            <w:tcW w:w="990" w:type="dxa"/>
          </w:tcPr>
          <w:p w14:paraId="5F0AF681" w14:textId="70649A00" w:rsidR="0063512B" w:rsidRPr="004C28E5" w:rsidRDefault="0063512B" w:rsidP="00191E85">
            <w:pPr>
              <w:spacing w:line="240" w:lineRule="auto"/>
              <w:jc w:val="center"/>
            </w:pPr>
            <w:r>
              <w:rPr>
                <w:b/>
                <w:bCs/>
              </w:rPr>
              <w:fldChar w:fldCharType="begin"/>
            </w:r>
            <w:r w:rsidR="000B2032">
              <w:rPr>
                <w:b/>
                <w:bCs/>
              </w:rPr>
              <w:instrText xml:space="preserve"> ADDIN ZOTERO_ITEM CSL_CITATION {"citationID":"nsZqm1aX","properties":{"formattedCitation":"(50)","plainCitation":"(50)","noteIndex":0},"citationItems":[{"id":1718,"uris":["http://zotero.org/users/8619560/items/XVBFPCQJ"],"itemData":{"id":1718,"type":"software","genre":"Python","license":"OSI Approved :: MIT License","source":"PyPI","title":"cvi: A Python package for both batch and incremental cluster validity indices.","title-short":"cvi","URL":"https://github.com/AP6YC/cvi","version":"0.6.0","accessed":{"date-parts":[["2025",11,4]]}}}],"schema":"https://github.com/citation-style-language/schema/raw/master/csl-citation.json"} </w:instrText>
            </w:r>
            <w:r>
              <w:rPr>
                <w:b/>
                <w:bCs/>
              </w:rPr>
              <w:fldChar w:fldCharType="separate"/>
            </w:r>
            <w:r w:rsidR="000B2032" w:rsidRPr="000B2032">
              <w:t>(50)</w:t>
            </w:r>
            <w:r>
              <w:rPr>
                <w:b/>
                <w:bCs/>
              </w:rPr>
              <w:fldChar w:fldCharType="end"/>
            </w:r>
          </w:p>
        </w:tc>
      </w:tr>
      <w:tr w:rsidR="0063512B" w:rsidRPr="00131A93" w14:paraId="1B438086" w14:textId="77777777" w:rsidTr="006F714D">
        <w:trPr>
          <w:trHeight w:val="300"/>
        </w:trPr>
        <w:tc>
          <w:tcPr>
            <w:tcW w:w="1345" w:type="dxa"/>
            <w:noWrap/>
          </w:tcPr>
          <w:p w14:paraId="017D7DAF" w14:textId="77777777" w:rsidR="0063512B" w:rsidRPr="00BD4ACB" w:rsidRDefault="0063512B" w:rsidP="00191E85">
            <w:pPr>
              <w:spacing w:line="240" w:lineRule="auto"/>
              <w:jc w:val="center"/>
              <w:rPr>
                <w:b/>
                <w:bCs/>
              </w:rPr>
            </w:pPr>
            <w:r w:rsidRPr="00BD4ACB">
              <w:t>PS (↑)</w:t>
            </w:r>
          </w:p>
        </w:tc>
        <w:tc>
          <w:tcPr>
            <w:tcW w:w="1823" w:type="dxa"/>
          </w:tcPr>
          <w:p w14:paraId="194635F6" w14:textId="77777777" w:rsidR="0063512B" w:rsidRDefault="0063512B" w:rsidP="00191E85">
            <w:pPr>
              <w:spacing w:line="240" w:lineRule="auto"/>
              <w:jc w:val="center"/>
            </w:pPr>
          </w:p>
        </w:tc>
        <w:tc>
          <w:tcPr>
            <w:tcW w:w="2677" w:type="dxa"/>
            <w:gridSpan w:val="2"/>
            <w:noWrap/>
          </w:tcPr>
          <w:p w14:paraId="464B4737" w14:textId="1692D01A" w:rsidR="0063512B" w:rsidRPr="004C28E5" w:rsidRDefault="0063512B" w:rsidP="00191E85">
            <w:pPr>
              <w:spacing w:line="240" w:lineRule="auto"/>
              <w:jc w:val="center"/>
            </w:pPr>
            <w:r>
              <w:t>A</w:t>
            </w:r>
            <w:r w:rsidRPr="009019CF">
              <w:t>ggregate measure of separation between cluster prototypes relative to within-cluster spread</w:t>
            </w:r>
          </w:p>
        </w:tc>
        <w:tc>
          <w:tcPr>
            <w:tcW w:w="1440" w:type="dxa"/>
            <w:noWrap/>
          </w:tcPr>
          <w:p w14:paraId="50F7DC00" w14:textId="77777777" w:rsidR="0063512B" w:rsidRPr="004C28E5" w:rsidRDefault="0063512B" w:rsidP="00191E85">
            <w:pPr>
              <w:spacing w:line="240" w:lineRule="auto"/>
              <w:jc w:val="center"/>
            </w:pPr>
            <w:r w:rsidRPr="004C28E5">
              <w:t>[0, +inf)</w:t>
            </w:r>
          </w:p>
        </w:tc>
        <w:tc>
          <w:tcPr>
            <w:tcW w:w="1080" w:type="dxa"/>
          </w:tcPr>
          <w:p w14:paraId="4FBFDB31" w14:textId="0C25254E" w:rsidR="0063512B" w:rsidRPr="004C28E5" w:rsidRDefault="0063512B" w:rsidP="00191E85">
            <w:pPr>
              <w:spacing w:line="240" w:lineRule="auto"/>
              <w:jc w:val="center"/>
            </w:pPr>
            <w:r>
              <w:fldChar w:fldCharType="begin"/>
            </w:r>
            <w:r w:rsidR="000B2032">
              <w:instrText xml:space="preserve"> ADDIN ZOTERO_ITEM CSL_CITATION {"citationID":"BT0zCXUi","properties":{"formattedCitation":"(55)","plainCitation":"(55)","noteIndex":0},"citationItems":[{"id":1722,"uris":["http://zotero.org/users/8619560/items/IA7KCCYQ"],"itemData":{"id":1722,"type":"paper-conference","abstract":"This paper presents a new validity index for fuzzy clustering called a partition separation (PS) index. It uses the factors of a normalized partition coefficient and an exponential separation measure. According to the numerical comparisons with the other five cluster-validity indexes, the proposed PS index shows its high ability to produce a valid clustering of the data set.","container-title":"10th IEEE International Conference on Fuzzy Systems. (Cat. No.01CH37297)","DOI":"10.1109/FUZZ.2001.1007254","event-title":"10th IEEE International Conference on Fuzzy Systems. (Cat. No.01CH37297)","page":"89-92 vol.1","source":"IEEE Xplore","title":"A new validity index for fuzzy clustering","URL":"https://ieeexplore.ieee.org/document/1007254","volume":"1","author":[{"family":"Yang","given":"Miin-Shen"},{"family":"Wu","given":"Kuo-Lung"}],"accessed":{"date-parts":[["2025",11,4]]},"issued":{"date-parts":[["2001",12]]}}}],"schema":"https://github.com/citation-style-language/schema/raw/master/csl-citation.json"} </w:instrText>
            </w:r>
            <w:r>
              <w:fldChar w:fldCharType="separate"/>
            </w:r>
            <w:r w:rsidR="000B2032" w:rsidRPr="000B2032">
              <w:t>(55)</w:t>
            </w:r>
            <w:r>
              <w:fldChar w:fldCharType="end"/>
            </w:r>
          </w:p>
        </w:tc>
        <w:tc>
          <w:tcPr>
            <w:tcW w:w="990" w:type="dxa"/>
          </w:tcPr>
          <w:p w14:paraId="0E48D5EC" w14:textId="02FAC3D5" w:rsidR="0063512B" w:rsidRPr="004C28E5" w:rsidRDefault="0063512B" w:rsidP="00191E85">
            <w:pPr>
              <w:spacing w:line="240" w:lineRule="auto"/>
              <w:jc w:val="center"/>
            </w:pPr>
            <w:r>
              <w:rPr>
                <w:b/>
                <w:bCs/>
              </w:rPr>
              <w:fldChar w:fldCharType="begin"/>
            </w:r>
            <w:r w:rsidR="000B2032">
              <w:rPr>
                <w:b/>
                <w:bCs/>
              </w:rPr>
              <w:instrText xml:space="preserve"> ADDIN ZOTERO_ITEM CSL_CITATION {"citationID":"6TssEZCu","properties":{"formattedCitation":"(50)","plainCitation":"(50)","noteIndex":0},"citationItems":[{"id":1718,"uris":["http://zotero.org/users/8619560/items/XVBFPCQJ"],"itemData":{"id":1718,"type":"software","genre":"Python","license":"OSI Approved :: MIT License","source":"PyPI","title":"cvi: A Python package for both batch and incremental cluster validity indices.","title-short":"cvi","URL":"https://github.com/AP6YC/cvi","version":"0.6.0","accessed":{"date-parts":[["2025",11,4]]}}}],"schema":"https://github.com/citation-style-language/schema/raw/master/csl-citation.json"} </w:instrText>
            </w:r>
            <w:r>
              <w:rPr>
                <w:b/>
                <w:bCs/>
              </w:rPr>
              <w:fldChar w:fldCharType="separate"/>
            </w:r>
            <w:r w:rsidR="000B2032" w:rsidRPr="000B2032">
              <w:t>(50)</w:t>
            </w:r>
            <w:r>
              <w:rPr>
                <w:b/>
                <w:bCs/>
              </w:rPr>
              <w:fldChar w:fldCharType="end"/>
            </w:r>
          </w:p>
        </w:tc>
      </w:tr>
      <w:tr w:rsidR="0063512B" w:rsidRPr="00131A93" w14:paraId="54BE6D05" w14:textId="77777777" w:rsidTr="006F714D">
        <w:trPr>
          <w:trHeight w:val="278"/>
        </w:trPr>
        <w:tc>
          <w:tcPr>
            <w:tcW w:w="1345" w:type="dxa"/>
            <w:noWrap/>
          </w:tcPr>
          <w:p w14:paraId="07A65A97" w14:textId="77777777" w:rsidR="0063512B" w:rsidRPr="00BD4ACB" w:rsidRDefault="0063512B" w:rsidP="00191E85">
            <w:pPr>
              <w:spacing w:line="240" w:lineRule="auto"/>
              <w:jc w:val="center"/>
              <w:rPr>
                <w:b/>
                <w:bCs/>
              </w:rPr>
            </w:pPr>
            <w:r w:rsidRPr="00BD4ACB">
              <w:t>rCIP (↓)</w:t>
            </w:r>
          </w:p>
        </w:tc>
        <w:tc>
          <w:tcPr>
            <w:tcW w:w="1823" w:type="dxa"/>
          </w:tcPr>
          <w:p w14:paraId="1210E326" w14:textId="77777777" w:rsidR="0063512B" w:rsidRDefault="0063512B" w:rsidP="00191E85">
            <w:pPr>
              <w:spacing w:line="240" w:lineRule="auto"/>
              <w:jc w:val="center"/>
            </w:pPr>
          </w:p>
        </w:tc>
        <w:tc>
          <w:tcPr>
            <w:tcW w:w="2677" w:type="dxa"/>
            <w:gridSpan w:val="2"/>
            <w:noWrap/>
          </w:tcPr>
          <w:p w14:paraId="13EE1864" w14:textId="3590E0E8" w:rsidR="0063512B" w:rsidRPr="004C28E5" w:rsidRDefault="0063512B" w:rsidP="00191E85">
            <w:pPr>
              <w:spacing w:line="240" w:lineRule="auto"/>
              <w:jc w:val="center"/>
            </w:pPr>
            <w:r>
              <w:t>C</w:t>
            </w:r>
            <w:r w:rsidRPr="009019CF">
              <w:t>ross-potential between cluster representative distributions</w:t>
            </w:r>
          </w:p>
        </w:tc>
        <w:tc>
          <w:tcPr>
            <w:tcW w:w="1440" w:type="dxa"/>
            <w:noWrap/>
          </w:tcPr>
          <w:p w14:paraId="302A7D62" w14:textId="77777777" w:rsidR="0063512B" w:rsidRPr="004C28E5" w:rsidRDefault="0063512B" w:rsidP="00191E85">
            <w:pPr>
              <w:spacing w:line="240" w:lineRule="auto"/>
              <w:jc w:val="center"/>
            </w:pPr>
            <w:r>
              <w:t>(+inf, 0]</w:t>
            </w:r>
          </w:p>
        </w:tc>
        <w:tc>
          <w:tcPr>
            <w:tcW w:w="1080" w:type="dxa"/>
          </w:tcPr>
          <w:p w14:paraId="6918F642" w14:textId="6647A2CB" w:rsidR="0063512B" w:rsidRPr="004C28E5" w:rsidRDefault="0063512B" w:rsidP="00191E85">
            <w:pPr>
              <w:spacing w:line="240" w:lineRule="auto"/>
              <w:jc w:val="center"/>
            </w:pPr>
            <w:r>
              <w:fldChar w:fldCharType="begin"/>
            </w:r>
            <w:r w:rsidR="000B2032">
              <w:instrText xml:space="preserve"> ADDIN ZOTERO_ITEM CSL_CITATION {"citationID":"6rr1v3eo","properties":{"formattedCitation":"(56)","plainCitation":"(56)","noteIndex":0},"citationItems":[{"id":1725,"uris":["http://zotero.org/users/8619560/items/FCW7NLKD"],"itemData":{"id":1725,"type":"article","abstract":"Cluster analysis is used to explore structure in unlabeled data sets in a wide range of applications. An important part of cluster analysis is validating the quality of computationally obtained clusters. A large number of different internal indices have been developed for validation in the offline setting. However, this concept has not been extended to the online setting. A key challenge is to find an efficient incremental formulation of an index that can capture both cohesion and separation of the clusters over potentially infinite data streams. In this paper, we develop two online versions (with and without forgetting factors) of the Xie-Beni and Davies-Bouldin internal validity indices, and analyze their characteristics, using two streaming clustering algorithms (sk-means and online ellipsoidal clustering), and illustrate their use in monitoring evolving clusters in streaming data. We also show that incremental cluster validity indices are capable of sending a distress signal to online monitors when evolving clusters go awry. Our numerical examples indicate that the incremental Xie-Beni index with forgetting factor is superior to the other three indices tested.","DOI":"10.48550/arXiv.1801.02937","note":"arXiv:1801.02937 [stat]","number":"arXiv:1801.02937","publisher":"arXiv","source":"arXiv.org","title":"Online Cluster Validity Indices for Streaming Data","URL":"http://arxiv.org/abs/1801.02937","author":[{"family":"Moshtaghi","given":"Masud"},{"family":"Bezdek","given":"James C."},{"family":"Erfani","given":"Sarah M."},{"family":"Leckie","given":"Christopher"},{"family":"Bailey","given":"James"}],"accessed":{"date-parts":[["2025",11,4]]},"issued":{"date-parts":[["2018",1,8]]}}}],"schema":"https://github.com/citation-style-language/schema/raw/master/csl-citation.json"} </w:instrText>
            </w:r>
            <w:r>
              <w:fldChar w:fldCharType="separate"/>
            </w:r>
            <w:r w:rsidR="000B2032" w:rsidRPr="000B2032">
              <w:t>(56)</w:t>
            </w:r>
            <w:r>
              <w:fldChar w:fldCharType="end"/>
            </w:r>
          </w:p>
        </w:tc>
        <w:tc>
          <w:tcPr>
            <w:tcW w:w="990" w:type="dxa"/>
          </w:tcPr>
          <w:p w14:paraId="7DAC4420" w14:textId="634ED905" w:rsidR="0063512B" w:rsidRPr="004C28E5" w:rsidRDefault="0063512B" w:rsidP="00191E85">
            <w:pPr>
              <w:spacing w:line="240" w:lineRule="auto"/>
              <w:jc w:val="center"/>
            </w:pPr>
            <w:r>
              <w:rPr>
                <w:b/>
                <w:bCs/>
              </w:rPr>
              <w:fldChar w:fldCharType="begin"/>
            </w:r>
            <w:r w:rsidR="000B2032">
              <w:rPr>
                <w:b/>
                <w:bCs/>
              </w:rPr>
              <w:instrText xml:space="preserve"> ADDIN ZOTERO_ITEM CSL_CITATION {"citationID":"ioe9VXEk","properties":{"formattedCitation":"(50)","plainCitation":"(50)","noteIndex":0},"citationItems":[{"id":1718,"uris":["http://zotero.org/users/8619560/items/XVBFPCQJ"],"itemData":{"id":1718,"type":"software","genre":"Python","license":"OSI Approved :: MIT License","source":"PyPI","title":"cvi: A Python package for both batch and incremental cluster validity indices.","title-short":"cvi","URL":"https://github.com/AP6YC/cvi","version":"0.6.0","accessed":{"date-parts":[["2025",11,4]]}}}],"schema":"https://github.com/citation-style-language/schema/raw/master/csl-citation.json"} </w:instrText>
            </w:r>
            <w:r>
              <w:rPr>
                <w:b/>
                <w:bCs/>
              </w:rPr>
              <w:fldChar w:fldCharType="separate"/>
            </w:r>
            <w:r w:rsidR="000B2032" w:rsidRPr="000B2032">
              <w:t>(50)</w:t>
            </w:r>
            <w:r>
              <w:rPr>
                <w:b/>
                <w:bCs/>
              </w:rPr>
              <w:fldChar w:fldCharType="end"/>
            </w:r>
          </w:p>
        </w:tc>
      </w:tr>
      <w:tr w:rsidR="0063512B" w:rsidRPr="00131A93" w14:paraId="66155D2E" w14:textId="77777777" w:rsidTr="006F714D">
        <w:trPr>
          <w:trHeight w:val="300"/>
        </w:trPr>
        <w:tc>
          <w:tcPr>
            <w:tcW w:w="1345" w:type="dxa"/>
            <w:noWrap/>
          </w:tcPr>
          <w:p w14:paraId="28693A26" w14:textId="77777777" w:rsidR="0063512B" w:rsidRPr="00BD4ACB" w:rsidRDefault="0063512B" w:rsidP="00191E85">
            <w:pPr>
              <w:spacing w:line="240" w:lineRule="auto"/>
              <w:jc w:val="center"/>
              <w:rPr>
                <w:b/>
                <w:bCs/>
              </w:rPr>
            </w:pPr>
            <w:r w:rsidRPr="00BD4ACB">
              <w:lastRenderedPageBreak/>
              <w:t>WB (↓)</w:t>
            </w:r>
          </w:p>
        </w:tc>
        <w:tc>
          <w:tcPr>
            <w:tcW w:w="1823" w:type="dxa"/>
          </w:tcPr>
          <w:p w14:paraId="31E50D93" w14:textId="77777777" w:rsidR="0063512B" w:rsidRDefault="0063512B" w:rsidP="00191E85">
            <w:pPr>
              <w:spacing w:line="240" w:lineRule="auto"/>
              <w:jc w:val="center"/>
            </w:pPr>
          </w:p>
        </w:tc>
        <w:tc>
          <w:tcPr>
            <w:tcW w:w="2677" w:type="dxa"/>
            <w:gridSpan w:val="2"/>
            <w:noWrap/>
          </w:tcPr>
          <w:p w14:paraId="67E89BC5" w14:textId="2CE6EB7E" w:rsidR="0063512B" w:rsidRPr="004C28E5" w:rsidRDefault="0063512B" w:rsidP="00191E85">
            <w:pPr>
              <w:spacing w:line="240" w:lineRule="auto"/>
              <w:jc w:val="center"/>
            </w:pPr>
            <w:r>
              <w:t>C</w:t>
            </w:r>
            <w:r w:rsidRPr="009019CF">
              <w:t>ombined within-cluster scatter measure (sum-of-squares based)</w:t>
            </w:r>
          </w:p>
        </w:tc>
        <w:tc>
          <w:tcPr>
            <w:tcW w:w="1440" w:type="dxa"/>
            <w:noWrap/>
          </w:tcPr>
          <w:p w14:paraId="61ACB7D8" w14:textId="77777777" w:rsidR="0063512B" w:rsidRPr="004C28E5" w:rsidRDefault="0063512B" w:rsidP="00191E85">
            <w:pPr>
              <w:spacing w:line="240" w:lineRule="auto"/>
              <w:jc w:val="center"/>
            </w:pPr>
            <w:r>
              <w:t>(+inf, 0]</w:t>
            </w:r>
          </w:p>
        </w:tc>
        <w:tc>
          <w:tcPr>
            <w:tcW w:w="1080" w:type="dxa"/>
          </w:tcPr>
          <w:p w14:paraId="3A15CD29" w14:textId="7110835D" w:rsidR="0063512B" w:rsidRPr="004C28E5" w:rsidRDefault="0063512B" w:rsidP="00191E85">
            <w:pPr>
              <w:spacing w:line="240" w:lineRule="auto"/>
              <w:jc w:val="center"/>
            </w:pPr>
            <w:r>
              <w:rPr>
                <w:lang w:val="de-DE"/>
              </w:rPr>
              <w:fldChar w:fldCharType="begin"/>
            </w:r>
            <w:r w:rsidR="000B2032">
              <w:instrText xml:space="preserve"> ADDIN ZOTERO_ITEM CSL_CITATION {"citationID":"1f9HLgMe","properties":{"formattedCitation":"(57)","plainCitation":"(57)","noteIndex":0},"citationItems":[{"id":1723,"uris":["http://zotero.org/users/8619560/items/WUX7PP56"],"itemData":{"id":1723,"type":"paper-conference","abstract":"Different clustering algorithms achieve different results with certain data sets because most clustering algorithms are sensitive to the input parameters and the structure of data sets. The way of evaluating the result of the clustering algorithms, cluster validity, is one of the problems in cluster analysis. In this paper, we build a framework for cluster validity process, while proposing a sum-of-squares based index for purpose of cluster validity. We use the resampling method in the framework to analyze the stability of the clustering algorithm, and the certainty of the cluster validity index. For homogeneous data based on independent variables, the proposed clustering validity index is effective in comparison to some other commonly used indexes.","container-title":"Adaptive and Natural Computing Algorithms","DOI":"10.1007/978-3-642-04921-7_32","event-place":"Berlin, Heidelberg","ISBN":"978-3-642-04921-7","language":"en","page":"313-322","publisher":"Springer","publisher-place":"Berlin, Heidelberg","source":"Springer Link","title":"Sum-of-Squares Based Cluster Validity Index and Significance Analysis","author":[{"family":"Zhao","given":"Qinpei"},{"family":"Xu","given":"Mantao"},{"family":"Fränti","given":"Pasi"}],"editor":[{"family":"Kolehmainen","given":"Mikko"},{"family":"Toivanen","given":"Pekka"},{"family":"Beliczynski","given":"Bartlomiej"}],"issued":{"date-parts":[["2009"]]}}}],"schema":"https://github.com/citation-style-language/schema/raw/master/csl-citation.json"} </w:instrText>
            </w:r>
            <w:r>
              <w:rPr>
                <w:lang w:val="de-DE"/>
              </w:rPr>
              <w:fldChar w:fldCharType="separate"/>
            </w:r>
            <w:r w:rsidR="000B2032" w:rsidRPr="000B2032">
              <w:t>(57)</w:t>
            </w:r>
            <w:r>
              <w:rPr>
                <w:lang w:val="de-DE"/>
              </w:rPr>
              <w:fldChar w:fldCharType="end"/>
            </w:r>
          </w:p>
        </w:tc>
        <w:tc>
          <w:tcPr>
            <w:tcW w:w="990" w:type="dxa"/>
          </w:tcPr>
          <w:p w14:paraId="716C62C0" w14:textId="53314B48" w:rsidR="0063512B" w:rsidRPr="004C28E5" w:rsidRDefault="0063512B" w:rsidP="00191E85">
            <w:pPr>
              <w:spacing w:line="240" w:lineRule="auto"/>
              <w:jc w:val="center"/>
            </w:pPr>
            <w:r>
              <w:rPr>
                <w:b/>
                <w:bCs/>
              </w:rPr>
              <w:fldChar w:fldCharType="begin"/>
            </w:r>
            <w:r w:rsidR="000B2032">
              <w:rPr>
                <w:b/>
                <w:bCs/>
              </w:rPr>
              <w:instrText xml:space="preserve"> ADDIN ZOTERO_ITEM CSL_CITATION {"citationID":"NjpEgiyJ","properties":{"formattedCitation":"(50)","plainCitation":"(50)","noteIndex":0},"citationItems":[{"id":1718,"uris":["http://zotero.org/users/8619560/items/XVBFPCQJ"],"itemData":{"id":1718,"type":"software","genre":"Python","license":"OSI Approved :: MIT License","source":"PyPI","title":"cvi: A Python package for both batch and incremental cluster validity indices.","title-short":"cvi","URL":"https://github.com/AP6YC/cvi","version":"0.6.0","accessed":{"date-parts":[["2025",11,4]]}}}],"schema":"https://github.com/citation-style-language/schema/raw/master/csl-citation.json"} </w:instrText>
            </w:r>
            <w:r>
              <w:rPr>
                <w:b/>
                <w:bCs/>
              </w:rPr>
              <w:fldChar w:fldCharType="separate"/>
            </w:r>
            <w:r w:rsidR="000B2032" w:rsidRPr="000B2032">
              <w:t>(50)</w:t>
            </w:r>
            <w:r>
              <w:rPr>
                <w:b/>
                <w:bCs/>
              </w:rPr>
              <w:fldChar w:fldCharType="end"/>
            </w:r>
          </w:p>
        </w:tc>
      </w:tr>
      <w:tr w:rsidR="0063512B" w:rsidRPr="00131A93" w14:paraId="12706740" w14:textId="77777777" w:rsidTr="006F714D">
        <w:trPr>
          <w:trHeight w:val="300"/>
        </w:trPr>
        <w:tc>
          <w:tcPr>
            <w:tcW w:w="1345" w:type="dxa"/>
            <w:noWrap/>
          </w:tcPr>
          <w:p w14:paraId="5CA48A3F" w14:textId="77777777" w:rsidR="0063512B" w:rsidRPr="00BD4ACB" w:rsidRDefault="0063512B" w:rsidP="00191E85">
            <w:pPr>
              <w:spacing w:line="240" w:lineRule="auto"/>
              <w:jc w:val="center"/>
              <w:rPr>
                <w:b/>
                <w:bCs/>
              </w:rPr>
            </w:pPr>
            <w:r w:rsidRPr="00BD4ACB">
              <w:t>SF (↑)</w:t>
            </w:r>
          </w:p>
        </w:tc>
        <w:tc>
          <w:tcPr>
            <w:tcW w:w="1823" w:type="dxa"/>
          </w:tcPr>
          <w:p w14:paraId="1FA3622C" w14:textId="529D9E2B" w:rsidR="0063512B" w:rsidRDefault="00371F55" w:rsidP="00191E85">
            <w:pPr>
              <w:spacing w:line="240" w:lineRule="auto"/>
              <w:jc w:val="center"/>
            </w:pPr>
            <m:oMathPara>
              <m:oMath>
                <m:r>
                  <w:rPr>
                    <w:rFonts w:ascii="Cambria Math" w:hAnsi="Cambria Math"/>
                  </w:rPr>
                  <m:t>O(</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oMath>
            </m:oMathPara>
          </w:p>
        </w:tc>
        <w:tc>
          <w:tcPr>
            <w:tcW w:w="2677" w:type="dxa"/>
            <w:gridSpan w:val="2"/>
            <w:noWrap/>
          </w:tcPr>
          <w:p w14:paraId="2F58793D" w14:textId="3B46A136" w:rsidR="0063512B" w:rsidRPr="004C28E5" w:rsidRDefault="0063512B" w:rsidP="00191E85">
            <w:pPr>
              <w:spacing w:line="240" w:lineRule="auto"/>
              <w:jc w:val="center"/>
            </w:pPr>
            <w:r>
              <w:t>C</w:t>
            </w:r>
            <w:r w:rsidRPr="009019CF">
              <w:t>omposite validity score</w:t>
            </w:r>
            <w:r>
              <w:t xml:space="preserve"> of</w:t>
            </w:r>
            <w:r w:rsidRPr="009019CF">
              <w:t xml:space="preserve"> </w:t>
            </w:r>
            <w:r w:rsidRPr="002C3C8F">
              <w:t>between-</w:t>
            </w:r>
            <w:r>
              <w:t>cluster</w:t>
            </w:r>
            <w:r w:rsidRPr="002C3C8F">
              <w:t xml:space="preserve"> term </w:t>
            </w:r>
            <w:r>
              <w:t>(</w:t>
            </w:r>
            <w:r w:rsidRPr="002C3C8F">
              <w:t>measures how far cluster centroids lie from the global centroid</w:t>
            </w:r>
            <w:r>
              <w:t>)</w:t>
            </w:r>
            <w:r w:rsidRPr="002C3C8F">
              <w:t>, and a within-</w:t>
            </w:r>
            <w:r>
              <w:t>cluster</w:t>
            </w:r>
            <w:r w:rsidRPr="002C3C8F">
              <w:t xml:space="preserve"> term </w:t>
            </w:r>
            <w:r>
              <w:t>(</w:t>
            </w:r>
            <w:r w:rsidRPr="002C3C8F">
              <w:t>measures average point-to-centroid scatter inside clusters</w:t>
            </w:r>
            <w:r>
              <w:t>)</w:t>
            </w:r>
          </w:p>
        </w:tc>
        <w:tc>
          <w:tcPr>
            <w:tcW w:w="1440" w:type="dxa"/>
            <w:noWrap/>
          </w:tcPr>
          <w:p w14:paraId="702FF7A4" w14:textId="77777777" w:rsidR="0063512B" w:rsidRPr="004C28E5" w:rsidRDefault="0063512B" w:rsidP="00191E85">
            <w:pPr>
              <w:spacing w:line="240" w:lineRule="auto"/>
              <w:jc w:val="center"/>
            </w:pPr>
            <w:r>
              <w:t>[0, +1]</w:t>
            </w:r>
          </w:p>
        </w:tc>
        <w:tc>
          <w:tcPr>
            <w:tcW w:w="1080" w:type="dxa"/>
          </w:tcPr>
          <w:p w14:paraId="7B3C50A6" w14:textId="715D502B" w:rsidR="0063512B" w:rsidRPr="004C28E5" w:rsidRDefault="0063512B" w:rsidP="00191E85">
            <w:pPr>
              <w:spacing w:line="240" w:lineRule="auto"/>
              <w:jc w:val="center"/>
            </w:pPr>
            <w:r>
              <w:fldChar w:fldCharType="begin"/>
            </w:r>
            <w:r w:rsidR="000B2032">
              <w:instrText xml:space="preserve"> ADDIN ZOTERO_ITEM CSL_CITATION {"citationID":"W4wY7762","properties":{"formattedCitation":"(68)","plainCitation":"(68)","noteIndex":0},"citationItems":[{"id":1709,"uris":["http://zotero.org/users/8619560/items/A2XRS8AG"],"itemData":{"id":1709,"type":"paper-conference","abstract":"Clustering is one of the most well known types of unsupervised learning. Evaluating the quality of results and determining the number of clusters in data is an important issue. Most current validity indices only cover a subset of important aspects of clusters. Moreover, these indices are relevant only for data sets containing at least two clusters. In this paper, a new bounded index for cluster validity, called the score function (SF), is introduced. The score function is based on standard cluster properties. Several artificial and real-life data sets are used to evaluate the performance of the score function. The score function is tested against four existing validity indices. The index proposed in this paper is found to be always as good or better than these indices in the case of hyperspheroidal clusters. It is shown to work well on multi-dimensional data sets and is able to accommodate unique and sub-cluster cases.","container-title":"Machine Learning and Data Mining in Pattern Recognition","DOI":"10.1007/978-3-540-73499-4_14","event-place":"Berlin, Heidelberg","ISBN":"978-3-540-73499-4","language":"en","page":"174-187","publisher":"Springer","publisher-place":"Berlin, Heidelberg","source":"Springer Link","title":"A Bounded Index for Cluster Validity","author":[{"family":"Saitta","given":"Sandro"},{"family":"Raphael","given":"Benny"},{"family":"Smith","given":"Ian F. C."}],"editor":[{"family":"Perner","given":"Petra"}],"issued":{"date-parts":[["2007"]]}}}],"schema":"https://github.com/citation-style-language/schema/raw/master/csl-citation.json"} </w:instrText>
            </w:r>
            <w:r>
              <w:fldChar w:fldCharType="separate"/>
            </w:r>
            <w:r w:rsidR="000B2032" w:rsidRPr="000B2032">
              <w:t>(68)</w:t>
            </w:r>
            <w:r>
              <w:fldChar w:fldCharType="end"/>
            </w:r>
          </w:p>
        </w:tc>
        <w:tc>
          <w:tcPr>
            <w:tcW w:w="990" w:type="dxa"/>
          </w:tcPr>
          <w:p w14:paraId="53EEFD18" w14:textId="2812F150" w:rsidR="0063512B" w:rsidRPr="004C28E5" w:rsidRDefault="0063512B" w:rsidP="00191E85">
            <w:pPr>
              <w:spacing w:line="240" w:lineRule="auto"/>
              <w:jc w:val="center"/>
            </w:pPr>
            <w:r w:rsidRPr="00237FFD">
              <w:rPr>
                <w:b/>
                <w:bCs/>
              </w:rPr>
              <w:fldChar w:fldCharType="begin"/>
            </w:r>
            <w:r w:rsidR="000B2032">
              <w:rPr>
                <w:b/>
                <w:bCs/>
              </w:rPr>
              <w:instrText xml:space="preserve"> ADDIN ZOTERO_ITEM CSL_CITATION {"citationID":"4RNgfcCG","properties":{"formattedCitation":"(67)","plainCitation":"(67)","noteIndex":0},"citationItems":[{"id":1700,"uris":["http://zotero.org/users/8619560/items/3GDFCIC9"],"itemData":{"id":1700,"type":"article-journal","abstract":"Galmiche, N., (2024). PyCVI: A Python package for internal Cluster Validity Indices, compatible with time-series data. Journal of Open Source Software, 9(102), 6841, https://doi.org/10.21105/joss.06841","container-title":"Journal of Open Source Software","DOI":"10.21105/joss.06841","ISSN":"2475-9066","issue":"102","language":"en","page":"6841","source":"joss.theoj.org","title":"PyCVI: A Python package for internal Cluster Validity Indices, compatible with time-series data","title-short":"PyCVI","volume":"9","author":[{"family":"Galmiche","given":"Natacha"}],"issued":{"date-parts":[["2024",10,8]]}}}],"schema":"https://github.com/citation-style-language/schema/raw/master/csl-citation.json"} </w:instrText>
            </w:r>
            <w:r w:rsidRPr="00237FFD">
              <w:rPr>
                <w:b/>
                <w:bCs/>
              </w:rPr>
              <w:fldChar w:fldCharType="separate"/>
            </w:r>
            <w:r w:rsidR="000B2032" w:rsidRPr="000B2032">
              <w:t>(67)</w:t>
            </w:r>
            <w:r w:rsidRPr="00237FFD">
              <w:rPr>
                <w:b/>
                <w:bCs/>
              </w:rPr>
              <w:fldChar w:fldCharType="end"/>
            </w:r>
          </w:p>
        </w:tc>
      </w:tr>
      <w:tr w:rsidR="0063512B" w:rsidRPr="00131A93" w14:paraId="4C6C9182" w14:textId="77777777" w:rsidTr="006F714D">
        <w:trPr>
          <w:trHeight w:val="300"/>
        </w:trPr>
        <w:tc>
          <w:tcPr>
            <w:tcW w:w="1345" w:type="dxa"/>
            <w:noWrap/>
          </w:tcPr>
          <w:p w14:paraId="7D35BA71" w14:textId="77777777" w:rsidR="0063512B" w:rsidRPr="00BD4ACB" w:rsidRDefault="0063512B" w:rsidP="00191E85">
            <w:pPr>
              <w:spacing w:line="240" w:lineRule="auto"/>
              <w:jc w:val="center"/>
              <w:rPr>
                <w:b/>
                <w:bCs/>
              </w:rPr>
            </w:pPr>
            <w:r w:rsidRPr="00BD4ACB">
              <w:t>SD (↓)</w:t>
            </w:r>
          </w:p>
        </w:tc>
        <w:tc>
          <w:tcPr>
            <w:tcW w:w="1823" w:type="dxa"/>
          </w:tcPr>
          <w:p w14:paraId="62E1D1AB" w14:textId="77777777" w:rsidR="0063512B" w:rsidRDefault="0063512B" w:rsidP="00191E85">
            <w:pPr>
              <w:spacing w:line="240" w:lineRule="auto"/>
              <w:jc w:val="center"/>
            </w:pPr>
          </w:p>
        </w:tc>
        <w:tc>
          <w:tcPr>
            <w:tcW w:w="2677" w:type="dxa"/>
            <w:gridSpan w:val="2"/>
            <w:noWrap/>
          </w:tcPr>
          <w:p w14:paraId="113E8A19" w14:textId="59F9E562" w:rsidR="0063512B" w:rsidRPr="004C28E5" w:rsidRDefault="0063512B" w:rsidP="00191E85">
            <w:pPr>
              <w:spacing w:line="240" w:lineRule="auto"/>
              <w:jc w:val="center"/>
            </w:pPr>
            <w:r>
              <w:t>C</w:t>
            </w:r>
            <w:r w:rsidRPr="009019CF">
              <w:t>ombined scattering (average within-cluster spread) and separation term</w:t>
            </w:r>
          </w:p>
        </w:tc>
        <w:tc>
          <w:tcPr>
            <w:tcW w:w="1440" w:type="dxa"/>
            <w:noWrap/>
          </w:tcPr>
          <w:p w14:paraId="27449D1A" w14:textId="77777777" w:rsidR="0063512B" w:rsidRPr="004C28E5" w:rsidRDefault="0063512B" w:rsidP="00191E85">
            <w:pPr>
              <w:spacing w:line="240" w:lineRule="auto"/>
              <w:jc w:val="center"/>
            </w:pPr>
            <w:r>
              <w:t>(+inf, 0]</w:t>
            </w:r>
          </w:p>
        </w:tc>
        <w:tc>
          <w:tcPr>
            <w:tcW w:w="1080" w:type="dxa"/>
          </w:tcPr>
          <w:p w14:paraId="0E4BB4E2" w14:textId="7AF1F49B" w:rsidR="0063512B" w:rsidRPr="004C28E5" w:rsidRDefault="0063512B" w:rsidP="00191E85">
            <w:pPr>
              <w:spacing w:line="240" w:lineRule="auto"/>
              <w:jc w:val="center"/>
            </w:pPr>
            <w:r>
              <w:fldChar w:fldCharType="begin"/>
            </w:r>
            <w:r w:rsidR="000B2032">
              <w:instrText xml:space="preserve"> ADDIN ZOTERO_ITEM CSL_CITATION {"citationID":"GElGVZZp","properties":{"formattedCitation":"(69)","plainCitation":"(69)","noteIndex":0},"citationItems":[{"id":1710,"uris":["http://zotero.org/users/8619560/items/TTIVB9RL"],"itemData":{"id":1710,"type":"paper-conference","abstract":"Clustering is mostly an unsupervised procedure and most of the clustering algorithms depend on assumptions and initial guesses in order to define the subgroups presented in a data set. As a consequence, in most applications the final clusters require some sort of evaluation. The evaluation procedure has to tackle difficult problems, which can be qualitatively expressed as: i. quality of clusters, ii. the degree with which a clustering scheme fits a specific data set, iii. the optimal number of clusters in a partitioning. In this paper we present a scheme for finding the optimal partitioning of a data set during the clustering process regardless of the clustering algorithm used. More specifically, we present an approach for evaluation of clustering schemes (partitions) so as to find the best number of clusters, which occurs in a specific data set. A clustering algorithm produces different partitions for different values of the input parameters. The proposed approach selects the best clustering scheme (i.e., the scheme with the most compact and well-separated clusters), according to a quality index we define. We verified our approach using two popular clustering algorithms on synthetic and real data sets in order to evaluate its reliability. Moreover, we study the influence of different clustering parameters to the proposed quality index.","container-title":"Principles of Data Mining and Knowledge Discovery","DOI":"10.1007/3-540-45372-5_26","event-place":"Berlin, Heidelberg","ISBN":"978-3-540-45372-7","language":"en","page":"265-276","publisher":"Springer","publisher-place":"Berlin, Heidelberg","source":"Springer Link","title":"Quality Scheme Assessment in the Clustering Process","author":[{"family":"Halkidi","given":"M."},{"family":"Vazirgiannis","given":"M."},{"family":"Batistakis","given":"Y."}],"editor":[{"family":"Zighed","given":"Djamel A."},{"family":"Komorowski","given":"Jan"},{"family":"Żytkow","given":"Jan"}],"issued":{"date-parts":[["2000"]]}}}],"schema":"https://github.com/citation-style-language/schema/raw/master/csl-citation.json"} </w:instrText>
            </w:r>
            <w:r>
              <w:fldChar w:fldCharType="separate"/>
            </w:r>
            <w:r w:rsidR="000B2032" w:rsidRPr="000B2032">
              <w:t>(69)</w:t>
            </w:r>
            <w:r>
              <w:fldChar w:fldCharType="end"/>
            </w:r>
          </w:p>
        </w:tc>
        <w:tc>
          <w:tcPr>
            <w:tcW w:w="990" w:type="dxa"/>
          </w:tcPr>
          <w:p w14:paraId="0966EBB1" w14:textId="7D35E31D" w:rsidR="0063512B" w:rsidRPr="004C28E5" w:rsidRDefault="0063512B" w:rsidP="00191E85">
            <w:pPr>
              <w:spacing w:line="240" w:lineRule="auto"/>
              <w:jc w:val="center"/>
            </w:pPr>
            <w:r w:rsidRPr="00237FFD">
              <w:rPr>
                <w:b/>
                <w:bCs/>
              </w:rPr>
              <w:fldChar w:fldCharType="begin"/>
            </w:r>
            <w:r w:rsidR="000B2032">
              <w:rPr>
                <w:b/>
                <w:bCs/>
              </w:rPr>
              <w:instrText xml:space="preserve"> ADDIN ZOTERO_ITEM CSL_CITATION {"citationID":"WzLkYzJa","properties":{"formattedCitation":"(67)","plainCitation":"(67)","noteIndex":0},"citationItems":[{"id":1700,"uris":["http://zotero.org/users/8619560/items/3GDFCIC9"],"itemData":{"id":1700,"type":"article-journal","abstract":"Galmiche, N., (2024). PyCVI: A Python package for internal Cluster Validity Indices, compatible with time-series data. Journal of Open Source Software, 9(102), 6841, https://doi.org/10.21105/joss.06841","container-title":"Journal of Open Source Software","DOI":"10.21105/joss.06841","ISSN":"2475-9066","issue":"102","language":"en","page":"6841","source":"joss.theoj.org","title":"PyCVI: A Python package for internal Cluster Validity Indices, compatible with time-series data","title-short":"PyCVI","volume":"9","author":[{"family":"Galmiche","given":"Natacha"}],"issued":{"date-parts":[["2024",10,8]]}}}],"schema":"https://github.com/citation-style-language/schema/raw/master/csl-citation.json"} </w:instrText>
            </w:r>
            <w:r w:rsidRPr="00237FFD">
              <w:rPr>
                <w:b/>
                <w:bCs/>
              </w:rPr>
              <w:fldChar w:fldCharType="separate"/>
            </w:r>
            <w:r w:rsidR="000B2032" w:rsidRPr="000B2032">
              <w:t>(67)</w:t>
            </w:r>
            <w:r w:rsidRPr="00237FFD">
              <w:rPr>
                <w:b/>
                <w:bCs/>
              </w:rPr>
              <w:fldChar w:fldCharType="end"/>
            </w:r>
          </w:p>
        </w:tc>
      </w:tr>
      <w:tr w:rsidR="0063512B" w:rsidRPr="00131A93" w14:paraId="2F15D4B3" w14:textId="77777777" w:rsidTr="006F714D">
        <w:trPr>
          <w:trHeight w:val="300"/>
        </w:trPr>
        <w:tc>
          <w:tcPr>
            <w:tcW w:w="1345" w:type="dxa"/>
            <w:noWrap/>
          </w:tcPr>
          <w:p w14:paraId="7C170882" w14:textId="77777777" w:rsidR="0063512B" w:rsidRPr="00BD4ACB" w:rsidRDefault="0063512B" w:rsidP="00191E85">
            <w:pPr>
              <w:spacing w:after="160" w:line="240" w:lineRule="auto"/>
              <w:jc w:val="center"/>
              <w:rPr>
                <w:b/>
                <w:bCs/>
              </w:rPr>
            </w:pPr>
            <w:r w:rsidRPr="00BD4ACB">
              <w:t>SDbw (↓)</w:t>
            </w:r>
          </w:p>
        </w:tc>
        <w:tc>
          <w:tcPr>
            <w:tcW w:w="1823" w:type="dxa"/>
          </w:tcPr>
          <w:p w14:paraId="784896B3" w14:textId="79CE641D" w:rsidR="00371F55" w:rsidRDefault="00371F55" w:rsidP="00191E85">
            <w:pPr>
              <w:spacing w:line="240" w:lineRule="auto"/>
              <w:jc w:val="center"/>
            </w:pPr>
            <m:oMathPara>
              <m:oMath>
                <m:r>
                  <w:rPr>
                    <w:rFonts w:ascii="Cambria Math" w:hAnsi="Cambria Math"/>
                  </w:rPr>
                  <m:t>O(ND+</m:t>
                </m:r>
                <m:sSup>
                  <m:sSupPr>
                    <m:ctrlPr>
                      <w:rPr>
                        <w:rFonts w:ascii="Cambria Math" w:hAnsi="Cambria Math"/>
                        <w:i/>
                      </w:rPr>
                    </m:ctrlPr>
                  </m:sSupPr>
                  <m:e>
                    <m:r>
                      <w:rPr>
                        <w:rFonts w:ascii="Cambria Math" w:hAnsi="Cambria Math"/>
                      </w:rPr>
                      <m:t>K</m:t>
                    </m:r>
                  </m:e>
                  <m:sup>
                    <m:r>
                      <w:rPr>
                        <w:rFonts w:ascii="Cambria Math" w:hAnsi="Cambria Math"/>
                      </w:rPr>
                      <m:t>2</m:t>
                    </m:r>
                  </m:sup>
                </m:sSup>
                <m:r>
                  <w:rPr>
                    <w:rFonts w:ascii="Cambria Math" w:hAnsi="Cambria Math"/>
                  </w:rPr>
                  <m:t>D)</m:t>
                </m:r>
              </m:oMath>
            </m:oMathPara>
          </w:p>
        </w:tc>
        <w:tc>
          <w:tcPr>
            <w:tcW w:w="2677" w:type="dxa"/>
            <w:gridSpan w:val="2"/>
            <w:noWrap/>
          </w:tcPr>
          <w:p w14:paraId="1AAE4CBA" w14:textId="0C356AA3" w:rsidR="0063512B" w:rsidRPr="004C28E5" w:rsidRDefault="0063512B" w:rsidP="00191E85">
            <w:pPr>
              <w:spacing w:line="240" w:lineRule="auto"/>
              <w:jc w:val="center"/>
            </w:pPr>
            <w:r>
              <w:t>S</w:t>
            </w:r>
            <w:r w:rsidRPr="009019CF">
              <w:t>um of average within-cluster scatter and density-based between-cluster term;</w:t>
            </w:r>
          </w:p>
        </w:tc>
        <w:tc>
          <w:tcPr>
            <w:tcW w:w="1440" w:type="dxa"/>
            <w:noWrap/>
          </w:tcPr>
          <w:p w14:paraId="2BC24BD2" w14:textId="77777777" w:rsidR="0063512B" w:rsidRPr="004C28E5" w:rsidRDefault="0063512B" w:rsidP="00191E85">
            <w:pPr>
              <w:spacing w:line="240" w:lineRule="auto"/>
              <w:jc w:val="center"/>
            </w:pPr>
            <w:r>
              <w:t>(+inf, 0]</w:t>
            </w:r>
          </w:p>
        </w:tc>
        <w:tc>
          <w:tcPr>
            <w:tcW w:w="1080" w:type="dxa"/>
          </w:tcPr>
          <w:p w14:paraId="57E37F5E" w14:textId="3D1566E6" w:rsidR="0063512B" w:rsidRPr="004C28E5" w:rsidRDefault="0063512B" w:rsidP="00191E85">
            <w:pPr>
              <w:spacing w:line="240" w:lineRule="auto"/>
              <w:jc w:val="center"/>
            </w:pPr>
            <w:r>
              <w:fldChar w:fldCharType="begin"/>
            </w:r>
            <w:r w:rsidR="000B2032">
              <w:instrText xml:space="preserve"> ADDIN ZOTERO_ITEM CSL_CITATION {"citationID":"IXW76t9y","properties":{"formattedCitation":"(70)","plainCitation":"(70)","noteIndex":0},"citationItems":[{"id":1712,"uris":["http://zotero.org/users/8619560/items/VRUZ7KGF"],"itemData":{"id":1712,"type":"paper-conference","abstract":"Clustering is a mostly unsupervised procedure and the majority of clustering algorithms depend on certain assumptions in order to define the subgroups present in a data set. As a consequence, in most applications the resulting clustering scheme requires some sort of evaluation regarding its validity. In this paper we present a clustering validity procedure, which evaluates the results of clustering algorithms on data sets. We define a validity index, S Dbw, based on well-defined clustering criteria enabling the selection of optimal input parameter values for a clustering algorithm that result in the best partitioning of a data set. We evaluate the reliability of our index both theoretically and experimentally, considering three representative clustering algorithms run on synthetic and real data sets. We also carried out an evaluation study to compare S Dbw performance with other known validity indices. Our approach performed favorably in all cases, even those in which other indices failed to indicate the correct partitions in a data set.","container-title":"Proceedings 2001 IEEE International Conference on Data Mining","DOI":"10.1109/ICDM.2001.989517","event-title":"2001 IEEE International Conference on Data Mining","page":"187-194","source":"IEEE Xplore","title":"Clustering validity assessment: finding the optimal partitioning of a data set","title-short":"Clustering validity assessment","URL":"https://ieeexplore.ieee.org/document/989517","author":[{"family":"Halkidi","given":"M."},{"family":"Vazirgiannis","given":"M."}],"accessed":{"date-parts":[["2025",11,4]]},"issued":{"date-parts":[["2001",11]]}}}],"schema":"https://github.com/citation-style-language/schema/raw/master/csl-citation.json"} </w:instrText>
            </w:r>
            <w:r>
              <w:fldChar w:fldCharType="separate"/>
            </w:r>
            <w:r w:rsidR="000B2032" w:rsidRPr="000B2032">
              <w:t>(70)</w:t>
            </w:r>
            <w:r>
              <w:fldChar w:fldCharType="end"/>
            </w:r>
          </w:p>
        </w:tc>
        <w:tc>
          <w:tcPr>
            <w:tcW w:w="990" w:type="dxa"/>
          </w:tcPr>
          <w:p w14:paraId="4D9A2F4F" w14:textId="63E247E1" w:rsidR="0063512B" w:rsidRPr="004C28E5" w:rsidRDefault="0063512B" w:rsidP="00191E85">
            <w:pPr>
              <w:spacing w:line="240" w:lineRule="auto"/>
              <w:jc w:val="center"/>
            </w:pPr>
            <w:r w:rsidRPr="00237FFD">
              <w:rPr>
                <w:b/>
                <w:bCs/>
              </w:rPr>
              <w:fldChar w:fldCharType="begin"/>
            </w:r>
            <w:r w:rsidR="000B2032">
              <w:rPr>
                <w:b/>
                <w:bCs/>
              </w:rPr>
              <w:instrText xml:space="preserve"> ADDIN ZOTERO_ITEM CSL_CITATION {"citationID":"I99bXqCo","properties":{"formattedCitation":"(67)","plainCitation":"(67)","noteIndex":0},"citationItems":[{"id":1700,"uris":["http://zotero.org/users/8619560/items/3GDFCIC9"],"itemData":{"id":1700,"type":"article-journal","abstract":"Galmiche, N., (2024). PyCVI: A Python package for internal Cluster Validity Indices, compatible with time-series data. Journal of Open Source Software, 9(102), 6841, https://doi.org/10.21105/joss.06841","container-title":"Journal of Open Source Software","DOI":"10.21105/joss.06841","ISSN":"2475-9066","issue":"102","language":"en","page":"6841","source":"joss.theoj.org","title":"PyCVI: A Python package for internal Cluster Validity Indices, compatible with time-series data","title-short":"PyCVI","volume":"9","author":[{"family":"Galmiche","given":"Natacha"}],"issued":{"date-parts":[["2024",10,8]]}}}],"schema":"https://github.com/citation-style-language/schema/raw/master/csl-citation.json"} </w:instrText>
            </w:r>
            <w:r w:rsidRPr="00237FFD">
              <w:rPr>
                <w:b/>
                <w:bCs/>
              </w:rPr>
              <w:fldChar w:fldCharType="separate"/>
            </w:r>
            <w:r w:rsidR="000B2032" w:rsidRPr="000B2032">
              <w:t>(67)</w:t>
            </w:r>
            <w:r w:rsidRPr="00237FFD">
              <w:rPr>
                <w:b/>
                <w:bCs/>
              </w:rPr>
              <w:fldChar w:fldCharType="end"/>
            </w:r>
          </w:p>
        </w:tc>
      </w:tr>
      <w:tr w:rsidR="0063512B" w:rsidRPr="00131A93" w14:paraId="70B458EE" w14:textId="77777777" w:rsidTr="006F714D">
        <w:trPr>
          <w:trHeight w:val="300"/>
        </w:trPr>
        <w:tc>
          <w:tcPr>
            <w:tcW w:w="1345" w:type="dxa"/>
            <w:noWrap/>
          </w:tcPr>
          <w:p w14:paraId="1B7B65C6" w14:textId="218B1522" w:rsidR="0063512B" w:rsidRPr="00BD4ACB" w:rsidRDefault="0063512B" w:rsidP="00191E85">
            <w:pPr>
              <w:spacing w:line="240" w:lineRule="auto"/>
              <w:jc w:val="center"/>
            </w:pPr>
            <w:r>
              <w:t>C</w:t>
            </w:r>
            <w:r w:rsidR="00126623">
              <w:t xml:space="preserve"> </w:t>
            </w:r>
            <w:r w:rsidR="00126623" w:rsidRPr="00BD4ACB">
              <w:t>(↓)</w:t>
            </w:r>
          </w:p>
        </w:tc>
        <w:tc>
          <w:tcPr>
            <w:tcW w:w="1823" w:type="dxa"/>
          </w:tcPr>
          <w:p w14:paraId="67FC24B5" w14:textId="5FDD2972" w:rsidR="0063512B" w:rsidRDefault="00371F55" w:rsidP="00191E85">
            <w:pPr>
              <w:spacing w:line="240" w:lineRule="auto"/>
              <w:jc w:val="center"/>
            </w:pPr>
            <m:oMathPara>
              <m:oMath>
                <m:r>
                  <w:rPr>
                    <w:rFonts w:ascii="Cambria Math" w:hAnsi="Cambria Math"/>
                  </w:rPr>
                  <m:t>O(</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oMath>
            </m:oMathPara>
          </w:p>
        </w:tc>
        <w:tc>
          <w:tcPr>
            <w:tcW w:w="2677" w:type="dxa"/>
            <w:gridSpan w:val="2"/>
            <w:noWrap/>
          </w:tcPr>
          <w:p w14:paraId="4F193468" w14:textId="77777777" w:rsidR="0063512B" w:rsidRDefault="0063512B" w:rsidP="00191E85">
            <w:pPr>
              <w:spacing w:line="240" w:lineRule="auto"/>
              <w:jc w:val="center"/>
            </w:pPr>
          </w:p>
        </w:tc>
        <w:tc>
          <w:tcPr>
            <w:tcW w:w="1440" w:type="dxa"/>
            <w:noWrap/>
          </w:tcPr>
          <w:p w14:paraId="14FC4EE7" w14:textId="1AEE7C0E" w:rsidR="0063512B" w:rsidRDefault="00D7682E" w:rsidP="00191E85">
            <w:pPr>
              <w:spacing w:line="240" w:lineRule="auto"/>
              <w:jc w:val="center"/>
            </w:pPr>
            <w:r>
              <w:t>[</w:t>
            </w:r>
            <w:r w:rsidR="00D76025">
              <w:t>+</w:t>
            </w:r>
            <w:r>
              <w:t>1, 0]</w:t>
            </w:r>
          </w:p>
        </w:tc>
        <w:tc>
          <w:tcPr>
            <w:tcW w:w="1080" w:type="dxa"/>
          </w:tcPr>
          <w:p w14:paraId="2E6BB495" w14:textId="274A3090" w:rsidR="0063512B" w:rsidRDefault="008E06EF" w:rsidP="00191E85">
            <w:pPr>
              <w:spacing w:line="240" w:lineRule="auto"/>
              <w:jc w:val="center"/>
            </w:pPr>
            <w:r>
              <w:fldChar w:fldCharType="begin"/>
            </w:r>
            <w:r w:rsidR="000B2032">
              <w:instrText xml:space="preserve"> ADDIN ZOTERO_ITEM CSL_CITATION {"citationID":"ukfzgsDW","properties":{"formattedCitation":"(72)","plainCitation":"(72)","noteIndex":0},"citationItems":[{"id":1809,"uris":["http://zotero.org/users/8619560/items/QFPCSRIB"],"itemData":{"id":1809,"type":"article-journal","abstract":"A graph-theoretic paradigm is used to generalize the common measures of categorical clustering in free recall based on the number of observed repetitions. Two graphs are defined: Graph G, which characterizes the a priori structure of the item set defined by a researcher; and Graph R, which characterizes an S's protocol. Two indices of clustering, denoted by Gamma and Omega, are obtained by evaluating the sum of the pair-wise products of the weights on the corresponding edges of the 2 graphs. It is observed that the Gamma statistic is a direct generalization of the commonly used clustering indices and reduces to the number of repetitions whenever G represents a standard categorical decomposition of a stimulus list. The Omega statistic, on the other hand, extracts more information from the protocol graph, R, than does Gamma and incorporates a distance measure based on the number of intervening items in an S's recall sequence. (19 ref) (PsycInfo Database Record (c) 2025 APA, all rights reserved)","container-title":"Psychological Bulletin","DOI":"10.1037/0033-2909.83.6.1072","ISSN":"1939-1455","issue":"6","note":"publisher-place: US\npublisher: American Psychological Association","page":"1072-1080","source":"APA PsycNet","title":"A general statistical framework for assessing categorical clustering in free recall","volume":"83","author":[{"family":"Hubert","given":"Lawrence J."},{"family":"Levin","given":"Joel R."}],"issued":{"date-parts":[["1976"]]}}}],"schema":"https://github.com/citation-style-language/schema/raw/master/csl-citation.json"} </w:instrText>
            </w:r>
            <w:r>
              <w:fldChar w:fldCharType="separate"/>
            </w:r>
            <w:r w:rsidR="000B2032" w:rsidRPr="000B2032">
              <w:t>(72)</w:t>
            </w:r>
            <w:r>
              <w:fldChar w:fldCharType="end"/>
            </w:r>
          </w:p>
        </w:tc>
        <w:tc>
          <w:tcPr>
            <w:tcW w:w="990" w:type="dxa"/>
          </w:tcPr>
          <w:p w14:paraId="74FB8899" w14:textId="42CB019C" w:rsidR="0063512B" w:rsidRPr="00237FFD" w:rsidRDefault="003F6DF3" w:rsidP="00191E85">
            <w:pPr>
              <w:spacing w:line="240" w:lineRule="auto"/>
              <w:jc w:val="center"/>
              <w:rPr>
                <w:b/>
                <w:bCs/>
              </w:rPr>
            </w:pPr>
            <w:r>
              <w:rPr>
                <w:b/>
                <w:bCs/>
              </w:rPr>
              <w:t>-</w:t>
            </w:r>
          </w:p>
        </w:tc>
      </w:tr>
      <w:tr w:rsidR="00D76025" w:rsidRPr="00131A93" w14:paraId="37831FF2" w14:textId="77777777" w:rsidTr="006F714D">
        <w:trPr>
          <w:trHeight w:val="300"/>
        </w:trPr>
        <w:tc>
          <w:tcPr>
            <w:tcW w:w="1345" w:type="dxa"/>
            <w:noWrap/>
          </w:tcPr>
          <w:p w14:paraId="1747A560" w14:textId="4E8DF3B9" w:rsidR="00D76025" w:rsidRDefault="00D76025" w:rsidP="00191E85">
            <w:pPr>
              <w:spacing w:line="240" w:lineRule="auto"/>
              <w:jc w:val="center"/>
            </w:pPr>
            <w:r>
              <w:t>I</w:t>
            </w:r>
            <w:r w:rsidR="00126623">
              <w:t xml:space="preserve"> </w:t>
            </w:r>
            <w:r w:rsidR="00126623" w:rsidRPr="00BD4ACB">
              <w:t>(↑)</w:t>
            </w:r>
          </w:p>
        </w:tc>
        <w:tc>
          <w:tcPr>
            <w:tcW w:w="1823" w:type="dxa"/>
          </w:tcPr>
          <w:p w14:paraId="32A021E0" w14:textId="2B48FBFD" w:rsidR="00D76025" w:rsidRDefault="0073362D" w:rsidP="00191E85">
            <w:pPr>
              <w:spacing w:line="240" w:lineRule="auto"/>
              <w:jc w:val="center"/>
            </w:pPr>
            <m:oMathPara>
              <m:oMath>
                <m:r>
                  <w:rPr>
                    <w:rFonts w:ascii="Cambria Math" w:hAnsi="Cambria Math"/>
                  </w:rPr>
                  <m:t>O(</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D)</m:t>
                </m:r>
              </m:oMath>
            </m:oMathPara>
          </w:p>
        </w:tc>
        <w:tc>
          <w:tcPr>
            <w:tcW w:w="2677" w:type="dxa"/>
            <w:gridSpan w:val="2"/>
            <w:noWrap/>
          </w:tcPr>
          <w:p w14:paraId="44406B96" w14:textId="77777777" w:rsidR="00D76025" w:rsidRDefault="00D76025" w:rsidP="00191E85">
            <w:pPr>
              <w:spacing w:line="240" w:lineRule="auto"/>
              <w:jc w:val="center"/>
            </w:pPr>
          </w:p>
        </w:tc>
        <w:tc>
          <w:tcPr>
            <w:tcW w:w="1440" w:type="dxa"/>
            <w:noWrap/>
          </w:tcPr>
          <w:p w14:paraId="766C31D4" w14:textId="6FBAA1BA" w:rsidR="00D76025" w:rsidRDefault="00D76025" w:rsidP="00191E85">
            <w:pPr>
              <w:spacing w:line="240" w:lineRule="auto"/>
              <w:jc w:val="center"/>
            </w:pPr>
            <w:r>
              <w:t>[0, +inf)</w:t>
            </w:r>
          </w:p>
        </w:tc>
        <w:tc>
          <w:tcPr>
            <w:tcW w:w="1080" w:type="dxa"/>
          </w:tcPr>
          <w:p w14:paraId="2FC09823" w14:textId="1B2CE357" w:rsidR="00D76025" w:rsidRDefault="00D76025" w:rsidP="00191E85">
            <w:pPr>
              <w:spacing w:line="240" w:lineRule="auto"/>
              <w:jc w:val="center"/>
            </w:pPr>
            <w:r>
              <w:fldChar w:fldCharType="begin"/>
            </w:r>
            <w:r w:rsidR="000B2032">
              <w:instrText xml:space="preserve"> ADDIN ZOTERO_ITEM CSL_CITATION {"citationID":"LIXRSkKR","properties":{"formattedCitation":"(73)","plainCitation":"(73)","noteIndex":0},"citationItems":[{"id":1811,"uris":["http://zotero.org/users/8619560/items/2X3L363X"],"itemData":{"id":1811,"type":"article-journal","abstract":"In this article, we evaluate the performance of three clustering algorithms, hard K-Means, single linkage, and a simulated annealing (SA) based technique, in conjunction with four cluster validity indices, namely Davies-Bouldin index, Dunn's index, Calinski-Harabasz index, and a recently developed index I. Based on a relation between the index I and the Dunn's index, a lower bound of the value of the former is theoretically estimated in order to get unique hard K-partition when the data set has distinct substructures. The effectiveness of the different validity indices and clustering methods in automatically evolving the appropriate number of clusters is demonstrated experimentally for both artificial and real-life data sets with the number of clusters varying from two to ten. Once the appropriate number of clusters is determined, the SA-based clustering technique is used for proper partitioning of the data into the said number of clusters.","container-title":"IEEE Transactions on Pattern Analysis and Machine Intelligence","DOI":"10.1109/TPAMI.2002.1114856","ISSN":"1939-3539","issue":"12","page":"1650-1654","source":"IEEE Xplore","title":"Performance evaluation of some clustering algorithms and validity indices","volume":"24","author":[{"family":"Maulik","given":"U."},{"family":"Bandyopadhyay","given":"S."}],"issued":{"date-parts":[["2002",12]]}}}],"schema":"https://github.com/citation-style-language/schema/raw/master/csl-citation.json"} </w:instrText>
            </w:r>
            <w:r>
              <w:fldChar w:fldCharType="separate"/>
            </w:r>
            <w:r w:rsidR="000B2032" w:rsidRPr="000B2032">
              <w:t>(73)</w:t>
            </w:r>
            <w:r>
              <w:fldChar w:fldCharType="end"/>
            </w:r>
          </w:p>
        </w:tc>
        <w:tc>
          <w:tcPr>
            <w:tcW w:w="990" w:type="dxa"/>
          </w:tcPr>
          <w:p w14:paraId="0A9955F4" w14:textId="01098FB9" w:rsidR="00D76025" w:rsidRPr="00237FFD" w:rsidRDefault="003F6DF3" w:rsidP="00191E85">
            <w:pPr>
              <w:spacing w:line="240" w:lineRule="auto"/>
              <w:jc w:val="center"/>
              <w:rPr>
                <w:b/>
                <w:bCs/>
              </w:rPr>
            </w:pPr>
            <w:r>
              <w:rPr>
                <w:b/>
                <w:bCs/>
              </w:rPr>
              <w:t>-</w:t>
            </w:r>
          </w:p>
        </w:tc>
      </w:tr>
      <w:tr w:rsidR="008E06EF" w:rsidRPr="00131A93" w14:paraId="6C4735CF" w14:textId="77777777" w:rsidTr="006F714D">
        <w:trPr>
          <w:trHeight w:val="300"/>
        </w:trPr>
        <w:tc>
          <w:tcPr>
            <w:tcW w:w="1345" w:type="dxa"/>
            <w:noWrap/>
          </w:tcPr>
          <w:p w14:paraId="6E178B80" w14:textId="405F855D" w:rsidR="008E06EF" w:rsidRDefault="008E06EF" w:rsidP="00191E85">
            <w:pPr>
              <w:spacing w:line="240" w:lineRule="auto"/>
              <w:jc w:val="center"/>
            </w:pPr>
            <w:r>
              <w:t>CDbw</w:t>
            </w:r>
            <w:r w:rsidR="00126623">
              <w:t xml:space="preserve"> </w:t>
            </w:r>
            <w:r w:rsidR="00126623" w:rsidRPr="00BD4ACB">
              <w:t>(↑)</w:t>
            </w:r>
          </w:p>
        </w:tc>
        <w:tc>
          <w:tcPr>
            <w:tcW w:w="1823" w:type="dxa"/>
          </w:tcPr>
          <w:p w14:paraId="184F8F6F" w14:textId="315A025E" w:rsidR="008E06EF" w:rsidRDefault="0073362D" w:rsidP="00191E85">
            <w:pPr>
              <w:spacing w:line="240" w:lineRule="auto"/>
              <w:jc w:val="center"/>
            </w:pPr>
            <m:oMathPara>
              <m:oMath>
                <m:r>
                  <w:rPr>
                    <w:rFonts w:ascii="Cambria Math" w:hAnsi="Cambria Math"/>
                  </w:rPr>
                  <m:t>O(NKD)</m:t>
                </m:r>
              </m:oMath>
            </m:oMathPara>
          </w:p>
        </w:tc>
        <w:tc>
          <w:tcPr>
            <w:tcW w:w="2677" w:type="dxa"/>
            <w:gridSpan w:val="2"/>
            <w:noWrap/>
          </w:tcPr>
          <w:p w14:paraId="3F3E5863" w14:textId="77777777" w:rsidR="008E06EF" w:rsidRDefault="008E06EF" w:rsidP="00191E85">
            <w:pPr>
              <w:spacing w:line="240" w:lineRule="auto"/>
              <w:jc w:val="center"/>
            </w:pPr>
          </w:p>
        </w:tc>
        <w:tc>
          <w:tcPr>
            <w:tcW w:w="1440" w:type="dxa"/>
            <w:noWrap/>
          </w:tcPr>
          <w:p w14:paraId="55D1973E" w14:textId="0BA937FB" w:rsidR="008E06EF" w:rsidRDefault="008E06EF" w:rsidP="00191E85">
            <w:pPr>
              <w:spacing w:line="240" w:lineRule="auto"/>
              <w:jc w:val="center"/>
            </w:pPr>
            <w:r>
              <w:t>[0, +inf)</w:t>
            </w:r>
          </w:p>
        </w:tc>
        <w:tc>
          <w:tcPr>
            <w:tcW w:w="1080" w:type="dxa"/>
          </w:tcPr>
          <w:p w14:paraId="64A41816" w14:textId="51327531" w:rsidR="008E06EF" w:rsidRDefault="008E06EF" w:rsidP="00191E85">
            <w:pPr>
              <w:spacing w:line="240" w:lineRule="auto"/>
              <w:jc w:val="center"/>
            </w:pPr>
            <w:r>
              <w:fldChar w:fldCharType="begin"/>
            </w:r>
            <w:r w:rsidR="003668EF">
              <w:instrText xml:space="preserve"> ADDIN ZOTERO_ITEM CSL_CITATION {"citationID":"1RMWQIH9","properties":{"formattedCitation":"(33)","plainCitation":"(33)","noteIndex":0},"citationItems":[{"id":1805,"uris":["http://zotero.org/users/8619560/items/38DJRBV5"],"itemData":{"id":1805,"type":"article-journal","abstract":"Although the goal of clustering is intuitively compelling and its notion arises in many fields, it is difficult to define a unified approach to address the clustering problem and thus diverse clustering algorithms abound in the research community. These algorithms, under different clustering assumptions, often lead to qualitatively different results. As a consequence the results of clustering algorithms (i.e., data set partitionings) need to be evaluated as regards their validity based on widely accepted criteria. In this paper a cluster validity index, CDbw, is proposed which assesses the compactness and separation of clusters defined by a clustering algorithm. The cluster validity index, given a data set and a set of clustering algorithms, enables (i) the selection of the input parameter values that lead an algorithm to the best possible partitioning of the data set, and (ii) the selection of the algorithm that provides the best partitioning of the data set. CDbw handles efficiently arbitrarily shaped clusters by representing each cluster with a number of points rather than by a single representative point. A full implementation and experimental results confirm the reliability of the validity index showing also that its performance compares favourably to that of several others.","container-title":"Pattern Recognition Letters","DOI":"10.1016/j.patrec.2007.12.011","ISSN":"0167-8655","issue":"6","journalAbbreviation":"Pattern Recognition Letters","page":"773-786","source":"ScienceDirect","title":"A density-based cluster validity approach using multi-representatives","volume":"29","author":[{"family":"Halkidi","given":"Maria"},{"family":"Vazirgiannis","given":"Michalis"}],"issued":{"date-parts":[["2008",4,15]]}}}],"schema":"https://github.com/citation-style-language/schema/raw/master/csl-citation.json"} </w:instrText>
            </w:r>
            <w:r>
              <w:fldChar w:fldCharType="separate"/>
            </w:r>
            <w:r w:rsidR="003668EF" w:rsidRPr="003668EF">
              <w:t>(33)</w:t>
            </w:r>
            <w:r>
              <w:fldChar w:fldCharType="end"/>
            </w:r>
          </w:p>
        </w:tc>
        <w:tc>
          <w:tcPr>
            <w:tcW w:w="990" w:type="dxa"/>
          </w:tcPr>
          <w:p w14:paraId="063CF9C9" w14:textId="66DB5BB6" w:rsidR="008E06EF" w:rsidRPr="00237FFD" w:rsidRDefault="003F6DF3" w:rsidP="00191E85">
            <w:pPr>
              <w:spacing w:line="240" w:lineRule="auto"/>
              <w:jc w:val="center"/>
              <w:rPr>
                <w:b/>
                <w:bCs/>
              </w:rPr>
            </w:pPr>
            <w:r>
              <w:rPr>
                <w:b/>
                <w:bCs/>
              </w:rPr>
              <w:t>-</w:t>
            </w:r>
          </w:p>
        </w:tc>
      </w:tr>
      <w:tr w:rsidR="008E06EF" w:rsidRPr="00131A93" w14:paraId="5F779465" w14:textId="77777777" w:rsidTr="006F714D">
        <w:trPr>
          <w:trHeight w:val="300"/>
        </w:trPr>
        <w:tc>
          <w:tcPr>
            <w:tcW w:w="1345" w:type="dxa"/>
            <w:noWrap/>
          </w:tcPr>
          <w:p w14:paraId="65DA0100" w14:textId="31D60395" w:rsidR="008E06EF" w:rsidRDefault="008E06EF" w:rsidP="00191E85">
            <w:pPr>
              <w:spacing w:line="240" w:lineRule="auto"/>
              <w:jc w:val="center"/>
            </w:pPr>
            <w:r w:rsidRPr="00C351EC">
              <w:t>VIASCKDE</w:t>
            </w:r>
            <w:r w:rsidR="00126623">
              <w:t xml:space="preserve"> </w:t>
            </w:r>
            <w:r w:rsidR="00126623" w:rsidRPr="00BD4ACB">
              <w:t>(↑)</w:t>
            </w:r>
          </w:p>
        </w:tc>
        <w:tc>
          <w:tcPr>
            <w:tcW w:w="1823" w:type="dxa"/>
          </w:tcPr>
          <w:p w14:paraId="7765551B" w14:textId="537ECF81" w:rsidR="008E06EF" w:rsidRDefault="0073362D" w:rsidP="00191E85">
            <w:pPr>
              <w:spacing w:line="240" w:lineRule="auto"/>
              <w:jc w:val="center"/>
            </w:pPr>
            <m:oMathPara>
              <m:oMath>
                <m:r>
                  <w:rPr>
                    <w:rFonts w:ascii="Cambria Math" w:hAnsi="Cambria Math"/>
                  </w:rPr>
                  <m:t>O(</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oMath>
            </m:oMathPara>
          </w:p>
        </w:tc>
        <w:tc>
          <w:tcPr>
            <w:tcW w:w="2677" w:type="dxa"/>
            <w:gridSpan w:val="2"/>
            <w:noWrap/>
          </w:tcPr>
          <w:p w14:paraId="057EF389" w14:textId="77777777" w:rsidR="008E06EF" w:rsidRDefault="008E06EF" w:rsidP="00191E85">
            <w:pPr>
              <w:spacing w:line="240" w:lineRule="auto"/>
              <w:jc w:val="center"/>
            </w:pPr>
          </w:p>
        </w:tc>
        <w:tc>
          <w:tcPr>
            <w:tcW w:w="1440" w:type="dxa"/>
            <w:noWrap/>
          </w:tcPr>
          <w:p w14:paraId="725172A8" w14:textId="4AD978A1" w:rsidR="008E06EF" w:rsidRDefault="008E06EF" w:rsidP="00191E85">
            <w:pPr>
              <w:spacing w:line="240" w:lineRule="auto"/>
              <w:jc w:val="center"/>
            </w:pPr>
            <w:r>
              <w:t>[−1,+1]</w:t>
            </w:r>
          </w:p>
        </w:tc>
        <w:tc>
          <w:tcPr>
            <w:tcW w:w="1080" w:type="dxa"/>
          </w:tcPr>
          <w:p w14:paraId="39A89776" w14:textId="045FDF44" w:rsidR="008E06EF" w:rsidRDefault="008E06EF" w:rsidP="00191E85">
            <w:pPr>
              <w:spacing w:line="240" w:lineRule="auto"/>
              <w:jc w:val="center"/>
            </w:pPr>
            <w:r>
              <w:fldChar w:fldCharType="begin"/>
            </w:r>
            <w:r w:rsidR="00625144">
              <w:instrText xml:space="preserve"> ADDIN ZOTERO_ITEM CSL_CITATION {"citationID":"TBXGmHwE","properties":{"formattedCitation":"(37)","plainCitation":"(37)","noteIndex":0},"citationItems":[{"id":1802,"uris":["http://zotero.org/users/8619560/items/QA3D53YW"],"itemData":{"id":1802,"type":"article-journal","abstract":"The cluster evaluation process is of great importance in areas of machine learning and data mining. Evaluating the clustering quality of clusters shows how much any proposed approach or algorithm is competent. Nevertheless, evaluating the quality of any cluster is still an issue. Although many cluster validity indices have been proposed, there is a need for new approaches that can measure the clustering quality more accurately because most of the existing approaches measure the cluster quality correctly when the shape of the cluster is spherical. However, very few clusters in the real world are spherical. Therefore, a new Validity Index for Arbitrary-Shaped Clusters based on the kernel density estimation (the VIASCKDE Index) to overcome the mentioned issue was proposed in the study. In the VIASCKDE Index, we used separation and compactness of each data to support arbitrary-shaped clusters and utilized the kernel density estimation (KDE) to give more weight to the denser areas in the clusters to support cluster compactness. To evaluate the performance of our approach, we compared it to the state-of-the-art cluster validity indices. Experimental results have demonstrated that the VIASCKDE Index outperforms the compared indices.","container-title":"Computational Intelligence and Neuroscience","DOI":"10.1155/2022/4059302","ISSN":"1687-5273","issue":"1","language":"en","license":"Copyright © 2022 Ali Şenol.","note":"_eprint: https://onlinelibrary.wiley.com/doi/pdf/10.1155/2022/4059302","page":"4059302","source":"Wiley Online Library","title":"VIASCKDE Index: A Novel Internal Cluster Validity Index for Arbitrary-Shaped Clusters Based on the Kernel Density Estimation","title-short":"VIASCKDE Index","volume":"2022","author":[{"family":"Şenol","given":"Ali"}],"issued":{"date-parts":[["2022"]]}}}],"schema":"https://github.com/citation-style-language/schema/raw/master/csl-citation.json"} </w:instrText>
            </w:r>
            <w:r>
              <w:fldChar w:fldCharType="separate"/>
            </w:r>
            <w:r w:rsidR="00625144" w:rsidRPr="00625144">
              <w:t>(37)</w:t>
            </w:r>
            <w:r>
              <w:fldChar w:fldCharType="end"/>
            </w:r>
          </w:p>
        </w:tc>
        <w:tc>
          <w:tcPr>
            <w:tcW w:w="990" w:type="dxa"/>
          </w:tcPr>
          <w:p w14:paraId="13C74A3C" w14:textId="085A351B" w:rsidR="008E06EF" w:rsidRPr="00237FFD" w:rsidRDefault="003F6DF3" w:rsidP="00191E85">
            <w:pPr>
              <w:spacing w:line="240" w:lineRule="auto"/>
              <w:jc w:val="center"/>
              <w:rPr>
                <w:b/>
                <w:bCs/>
              </w:rPr>
            </w:pPr>
            <w:r>
              <w:rPr>
                <w:b/>
                <w:bCs/>
              </w:rPr>
              <w:t>-</w:t>
            </w:r>
          </w:p>
        </w:tc>
      </w:tr>
      <w:tr w:rsidR="001D2310" w:rsidRPr="00131A93" w14:paraId="38CA7A42" w14:textId="77777777" w:rsidTr="006F714D">
        <w:trPr>
          <w:trHeight w:val="300"/>
        </w:trPr>
        <w:tc>
          <w:tcPr>
            <w:tcW w:w="1345" w:type="dxa"/>
            <w:noWrap/>
          </w:tcPr>
          <w:p w14:paraId="2E61715D" w14:textId="5D6D837F" w:rsidR="001D2310" w:rsidRPr="00C351EC" w:rsidRDefault="001D2310" w:rsidP="00191E85">
            <w:pPr>
              <w:spacing w:line="240" w:lineRule="auto"/>
              <w:jc w:val="center"/>
            </w:pPr>
            <w:r>
              <w:t>CS</w:t>
            </w:r>
            <w:r w:rsidR="00126623">
              <w:t xml:space="preserve"> </w:t>
            </w:r>
            <w:r w:rsidR="00126623" w:rsidRPr="00BD4ACB">
              <w:t>(↓)</w:t>
            </w:r>
          </w:p>
        </w:tc>
        <w:tc>
          <w:tcPr>
            <w:tcW w:w="1823" w:type="dxa"/>
          </w:tcPr>
          <w:p w14:paraId="6B46D858" w14:textId="580C63E3" w:rsidR="001D2310" w:rsidRDefault="00371F55" w:rsidP="00191E85">
            <w:pPr>
              <w:spacing w:line="240" w:lineRule="auto"/>
              <w:jc w:val="center"/>
            </w:pPr>
            <m:oMathPara>
              <m:oMath>
                <m:r>
                  <w:rPr>
                    <w:rFonts w:ascii="Cambria Math" w:hAnsi="Cambria Math"/>
                  </w:rPr>
                  <m:t>O(</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oMath>
            </m:oMathPara>
          </w:p>
        </w:tc>
        <w:tc>
          <w:tcPr>
            <w:tcW w:w="2677" w:type="dxa"/>
            <w:gridSpan w:val="2"/>
            <w:noWrap/>
          </w:tcPr>
          <w:p w14:paraId="17E6A6D3" w14:textId="77777777" w:rsidR="001D2310" w:rsidRDefault="001D2310" w:rsidP="00191E85">
            <w:pPr>
              <w:spacing w:line="240" w:lineRule="auto"/>
              <w:jc w:val="center"/>
            </w:pPr>
          </w:p>
        </w:tc>
        <w:tc>
          <w:tcPr>
            <w:tcW w:w="1440" w:type="dxa"/>
            <w:noWrap/>
          </w:tcPr>
          <w:p w14:paraId="069AB410" w14:textId="6581FA23" w:rsidR="001D2310" w:rsidRDefault="00470788" w:rsidP="00191E85">
            <w:pPr>
              <w:spacing w:line="240" w:lineRule="auto"/>
              <w:jc w:val="center"/>
            </w:pPr>
            <w:r>
              <w:t>(+inf, 0]</w:t>
            </w:r>
          </w:p>
        </w:tc>
        <w:tc>
          <w:tcPr>
            <w:tcW w:w="1080" w:type="dxa"/>
          </w:tcPr>
          <w:p w14:paraId="77FA8142" w14:textId="645494BC" w:rsidR="001D2310" w:rsidRDefault="001D2310" w:rsidP="00191E85">
            <w:pPr>
              <w:spacing w:line="240" w:lineRule="auto"/>
              <w:jc w:val="center"/>
            </w:pPr>
            <w:r>
              <w:fldChar w:fldCharType="begin"/>
            </w:r>
            <w:r w:rsidR="003668EF">
              <w:instrText xml:space="preserve"> ADDIN ZOTERO_ITEM CSL_CITATION {"citationID":"Klt0uSp4","properties":{"formattedCitation":"(32)","plainCitation":"(32)","noteIndex":0},"citationItems":[{"id":1820,"uris":["http://zotero.org/users/8619560/items/3EBIWXUR"],"itemData":{"id":1820,"type":"article-journal","abstract":"Many validity measures have been proposed for evaluating clustering results. Most of these popular validity measures do not work well for clusters with different densities and/or sizes. They usually have a tendency of ignoring clusters with low densities. In this paper, we propose a new validity measure that can deal with this situation. In addition, we also propose a modified K-means algorithm that can assign more cluster centres to areas with low densities of data than the conventional K-means algorithm does. First, several artificial data sets are used to test the performance of the proposed measure. Then the proposed measure and the modified K-means algorithm are applied to reduce the edge degradation in vector quantisation of image compression.","container-title":"Pattern Analysis and Applications","DOI":"10.1007/s10044-004-0218-1","ISSN":"1433-755X","issue":"2","journalAbbreviation":"Pattern Anal Applic","language":"en","page":"205-220","source":"Springer Link","title":"A new cluster validity measure and its application to image compression","volume":"7","author":[{"family":"Chou","given":"C.-H."},{"family":"Su","given":"M.-C."},{"family":"Lai","given":"E."}],"issued":{"date-parts":[["2004",7,1]]}}}],"schema":"https://github.com/citation-style-language/schema/raw/master/csl-citation.json"} </w:instrText>
            </w:r>
            <w:r>
              <w:fldChar w:fldCharType="separate"/>
            </w:r>
            <w:r w:rsidR="003668EF" w:rsidRPr="003668EF">
              <w:t>(32)</w:t>
            </w:r>
            <w:r>
              <w:fldChar w:fldCharType="end"/>
            </w:r>
          </w:p>
        </w:tc>
        <w:tc>
          <w:tcPr>
            <w:tcW w:w="990" w:type="dxa"/>
          </w:tcPr>
          <w:p w14:paraId="603DAAB3" w14:textId="07B3FF8A" w:rsidR="001D2310" w:rsidRPr="00237FFD" w:rsidRDefault="003F6DF3" w:rsidP="00191E85">
            <w:pPr>
              <w:spacing w:line="240" w:lineRule="auto"/>
              <w:jc w:val="center"/>
              <w:rPr>
                <w:b/>
                <w:bCs/>
              </w:rPr>
            </w:pPr>
            <w:r>
              <w:rPr>
                <w:b/>
                <w:bCs/>
              </w:rPr>
              <w:t>-</w:t>
            </w:r>
          </w:p>
        </w:tc>
      </w:tr>
      <w:tr w:rsidR="00CC148D" w:rsidRPr="00131A93" w14:paraId="26FA80AA" w14:textId="77777777" w:rsidTr="006F714D">
        <w:trPr>
          <w:trHeight w:val="300"/>
        </w:trPr>
        <w:tc>
          <w:tcPr>
            <w:tcW w:w="1345" w:type="dxa"/>
            <w:noWrap/>
          </w:tcPr>
          <w:p w14:paraId="58FA3306" w14:textId="398A734F" w:rsidR="00CC148D" w:rsidRDefault="00CC148D" w:rsidP="00191E85">
            <w:pPr>
              <w:spacing w:line="240" w:lineRule="auto"/>
              <w:jc w:val="center"/>
            </w:pPr>
            <w:r>
              <w:t>COP</w:t>
            </w:r>
            <w:r w:rsidR="00DC4C77">
              <w:t xml:space="preserve"> </w:t>
            </w:r>
            <w:r w:rsidR="00DC4C77" w:rsidRPr="00BD4ACB">
              <w:t>(↓)</w:t>
            </w:r>
          </w:p>
        </w:tc>
        <w:tc>
          <w:tcPr>
            <w:tcW w:w="1823" w:type="dxa"/>
          </w:tcPr>
          <w:p w14:paraId="11844633" w14:textId="5A9FA8DC" w:rsidR="00CC148D" w:rsidRDefault="00DC4C77" w:rsidP="00191E85">
            <w:pPr>
              <w:spacing w:line="240" w:lineRule="auto"/>
              <w:jc w:val="center"/>
            </w:pPr>
            <m:oMathPara>
              <m:oMath>
                <m:r>
                  <w:rPr>
                    <w:rFonts w:ascii="Cambria Math" w:hAnsi="Cambria Math"/>
                  </w:rPr>
                  <m:t>O(</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D)</m:t>
                </m:r>
              </m:oMath>
            </m:oMathPara>
          </w:p>
        </w:tc>
        <w:tc>
          <w:tcPr>
            <w:tcW w:w="2677" w:type="dxa"/>
            <w:gridSpan w:val="2"/>
            <w:noWrap/>
          </w:tcPr>
          <w:p w14:paraId="1A85BDEA" w14:textId="77777777" w:rsidR="00CC148D" w:rsidRDefault="00CC148D" w:rsidP="00191E85">
            <w:pPr>
              <w:spacing w:line="240" w:lineRule="auto"/>
              <w:jc w:val="center"/>
            </w:pPr>
          </w:p>
        </w:tc>
        <w:tc>
          <w:tcPr>
            <w:tcW w:w="1440" w:type="dxa"/>
            <w:noWrap/>
          </w:tcPr>
          <w:p w14:paraId="17D37401" w14:textId="298CB582" w:rsidR="00CC148D" w:rsidRDefault="00DC4C77" w:rsidP="00191E85">
            <w:pPr>
              <w:spacing w:line="240" w:lineRule="auto"/>
              <w:jc w:val="center"/>
            </w:pPr>
            <w:r>
              <w:t>(+inf, 0]</w:t>
            </w:r>
          </w:p>
        </w:tc>
        <w:tc>
          <w:tcPr>
            <w:tcW w:w="1080" w:type="dxa"/>
          </w:tcPr>
          <w:p w14:paraId="26161478" w14:textId="35B1137F" w:rsidR="00CC148D" w:rsidRDefault="00DC4C77" w:rsidP="00191E85">
            <w:pPr>
              <w:spacing w:line="240" w:lineRule="auto"/>
              <w:jc w:val="center"/>
            </w:pPr>
            <w:r>
              <w:fldChar w:fldCharType="begin"/>
            </w:r>
            <w:r w:rsidR="000B2032">
              <w:instrText xml:space="preserve"> ADDIN ZOTERO_ITEM CSL_CITATION {"citationID":"wwO72Aa8","properties":{"formattedCitation":"(74)","plainCitation":"(74)","noteIndex":0},"citationItems":[{"id":1821,"uris":["http://zotero.org/users/8619560/items/39B5PJ5S"],"itemData":{"id":1821,"type":"article-journal","abstract":"Hierarchical clustering algorithms provide a set of nested partitions called a cluster hierarchy. Since the hierarchy is usually too complex it is reduced to a single partition by using cluster validity indices. We show that the classical method is often not useful and we propose SEP, a new method that efficiently searches in an extended partition set. Furthermore, we propose a new cluster validity index, COP, since many of the commonly used indices cannot be used with SEP. Experiments performed with 80 synthetic and 7 real datasets confirm that SEP/COP is superior to the method currently used and furthermore, it is less sensitive to noise.","container-title":"Pattern Recognition","DOI":"10.1016/j.patcog.2010.04.021","ISSN":"0031-3203","issue":"10","journalAbbreviation":"Pattern Recognition","page":"3364-3373","source":"ScienceDirect","title":"SEP/COP: An efficient method to find the best partition in hierarchical clustering based on a new cluster validity index","title-short":"SEP/COP","volume":"43","author":[{"family":"Gurrutxaga","given":"Ibai"},{"family":"Albisua","given":"Iñaki"},{"family":"Arbelaitz","given":"Olatz"},{"family":"Martín","given":"José I."},{"family":"Muguerza","given":"Javier"},{"family":"Pérez","given":"Jesús M."},{"family":"Perona","given":"Iñigo"}],"issued":{"date-parts":[["2010",10,1]]}}}],"schema":"https://github.com/citation-style-language/schema/raw/master/csl-citation.json"} </w:instrText>
            </w:r>
            <w:r>
              <w:fldChar w:fldCharType="separate"/>
            </w:r>
            <w:r w:rsidR="000B2032" w:rsidRPr="000B2032">
              <w:t>(74)</w:t>
            </w:r>
            <w:r>
              <w:fldChar w:fldCharType="end"/>
            </w:r>
          </w:p>
        </w:tc>
        <w:tc>
          <w:tcPr>
            <w:tcW w:w="990" w:type="dxa"/>
          </w:tcPr>
          <w:p w14:paraId="381C0BB9" w14:textId="1F5F037D" w:rsidR="00CC148D" w:rsidRPr="00237FFD" w:rsidRDefault="003F6DF3" w:rsidP="00191E85">
            <w:pPr>
              <w:spacing w:line="240" w:lineRule="auto"/>
              <w:jc w:val="center"/>
              <w:rPr>
                <w:b/>
                <w:bCs/>
              </w:rPr>
            </w:pPr>
            <w:r>
              <w:rPr>
                <w:b/>
                <w:bCs/>
              </w:rPr>
              <w:t>-</w:t>
            </w:r>
          </w:p>
        </w:tc>
      </w:tr>
    </w:tbl>
    <w:p w14:paraId="1FCB37FE" w14:textId="20A1D015" w:rsidR="006F1E10" w:rsidRDefault="006F1E10" w:rsidP="00AA3315">
      <w:pPr>
        <w:tabs>
          <w:tab w:val="left" w:pos="216"/>
        </w:tabs>
        <w:spacing w:after="0"/>
      </w:pPr>
    </w:p>
    <w:p w14:paraId="0DA48067" w14:textId="77777777" w:rsidR="001B08AC" w:rsidRDefault="001B08AC" w:rsidP="00AA3315">
      <w:pPr>
        <w:tabs>
          <w:tab w:val="left" w:pos="216"/>
        </w:tabs>
        <w:spacing w:after="0"/>
      </w:pPr>
    </w:p>
    <w:p w14:paraId="49E83F31" w14:textId="491BF3D3" w:rsidR="001B08AC" w:rsidRDefault="001B08AC" w:rsidP="00AA3315">
      <w:pPr>
        <w:tabs>
          <w:tab w:val="left" w:pos="216"/>
        </w:tabs>
        <w:spacing w:after="0"/>
      </w:pPr>
      <w:r>
        <w:t>COP</w:t>
      </w:r>
      <w:r w:rsidR="00DC4C77">
        <w:t xml:space="preserve"> </w:t>
      </w:r>
      <w:r w:rsidR="00DC4C77">
        <w:fldChar w:fldCharType="begin"/>
      </w:r>
      <w:r w:rsidR="000B2032">
        <w:instrText xml:space="preserve"> ADDIN ZOTERO_ITEM CSL_CITATION {"citationID":"6IUGp8cp","properties":{"formattedCitation":"(74)","plainCitation":"(74)","noteIndex":0},"citationItems":[{"id":1821,"uris":["http://zotero.org/users/8619560/items/39B5PJ5S"],"itemData":{"id":1821,"type":"article-journal","abstract":"Hierarchical clustering algorithms provide a set of nested partitions called a cluster hierarchy. Since the hierarchy is usually too complex it is reduced to a single partition by using cluster validity indices. We show that the classical method is often not useful and we propose SEP, a new method that efficiently searches in an extended partition set. Furthermore, we propose a new cluster validity index, COP, since many of the commonly used indices cannot be used with SEP. Experiments performed with 80 synthetic and 7 real datasets confirm that SEP/COP is superior to the method currently used and furthermore, it is less sensitive to noise.","container-title":"Pattern Recognition","DOI":"10.1016/j.patcog.2010.04.021","ISSN":"0031-3203","issue":"10","journalAbbreviation":"Pattern Recognition","page":"3364-3373","source":"ScienceDirect","title":"SEP/COP: An efficient method to find the best partition in hierarchical clustering based on a new cluster validity index","title-short":"SEP/COP","volume":"43","author":[{"family":"Gurrutxaga","given":"Ibai"},{"family":"Albisua","given":"Iñaki"},{"family":"Arbelaitz","given":"Olatz"},{"family":"Martín","given":"José I."},{"family":"Muguerza","given":"Javier"},{"family":"Pérez","given":"Jesús M."},{"family":"Perona","given":"Iñigo"}],"issued":{"date-parts":[["2010",10,1]]}}}],"schema":"https://github.com/citation-style-language/schema/raw/master/csl-citation.json"} </w:instrText>
      </w:r>
      <w:r w:rsidR="00DC4C77">
        <w:fldChar w:fldCharType="separate"/>
      </w:r>
      <w:r w:rsidR="000B2032" w:rsidRPr="000B2032">
        <w:t>(74)</w:t>
      </w:r>
      <w:r w:rsidR="00DC4C77">
        <w:fldChar w:fldCharType="end"/>
      </w:r>
      <w:r w:rsidR="00DC4C77">
        <w:t xml:space="preserve"> </w:t>
      </w:r>
      <w:r w:rsidR="00DC4C77" w:rsidRPr="00DC4C77">
        <w:t xml:space="preserve">measures the ratio between intra-cluster compactness (average distance from points to their cluster centroid) and a “farthest-neighbour” inter-cluster distance (for each cluster, the minimum over outside points of the maximum distance from that outside point to members of the cluster). COP takes values in </w:t>
      </w:r>
      <m:oMath>
        <m:r>
          <w:rPr>
            <w:rFonts w:ascii="Cambria Math" w:hAnsi="Cambria Math"/>
          </w:rPr>
          <m:t>[0,</m:t>
        </m:r>
        <m:r>
          <m:rPr>
            <m:sty m:val="p"/>
          </m:rPr>
          <w:rPr>
            <w:rFonts w:ascii="Cambria Math" w:hAnsi="Cambria Math"/>
          </w:rPr>
          <m:t>∞</m:t>
        </m:r>
        <m:r>
          <w:rPr>
            <w:rFonts w:ascii="Cambria Math" w:hAnsi="Cambria Math"/>
          </w:rPr>
          <m:t>)</m:t>
        </m:r>
      </m:oMath>
      <w:r w:rsidR="00DC4C77" w:rsidRPr="00DC4C77">
        <w:t>; values close to 0 indicate tight, well-separated clusters while large values indicate loose or poorly separated clusters. Thus</w:t>
      </w:r>
      <w:r w:rsidR="00DC4C77">
        <w:t>,</w:t>
      </w:r>
      <w:r w:rsidR="00DC4C77" w:rsidRPr="00DC4C77">
        <w:t xml:space="preserve"> COP evaluates partitions that have small within-cluster scatter and relatively large farthest-neighbour separation</w:t>
      </w:r>
      <w:r w:rsidR="00DC4C77">
        <w:t>.</w:t>
      </w:r>
    </w:p>
    <w:p w14:paraId="150255B8" w14:textId="77777777" w:rsidR="00DC4C77" w:rsidRDefault="00DC4C77" w:rsidP="00AA3315">
      <w:pPr>
        <w:tabs>
          <w:tab w:val="left" w:pos="216"/>
        </w:tabs>
        <w:spacing w:after="0"/>
      </w:pPr>
    </w:p>
    <w:p w14:paraId="199F7954" w14:textId="1C1CA49D" w:rsidR="00DC4C77" w:rsidRDefault="00DC4C77" w:rsidP="00AA3315">
      <w:pPr>
        <w:tabs>
          <w:tab w:val="left" w:pos="216"/>
        </w:tabs>
        <w:spacing w:after="0"/>
      </w:pPr>
      <m:oMathPara>
        <m:oMath>
          <m:r>
            <w:rPr>
              <w:rFonts w:ascii="Cambria Math" w:hAnsi="Cambria Math"/>
            </w:rPr>
            <m:t>COP=</m:t>
          </m:r>
          <m:f>
            <m:fPr>
              <m:ctrlPr>
                <w:rPr>
                  <w:rFonts w:ascii="Cambria Math" w:hAnsi="Cambria Math"/>
                  <w:i/>
                </w:rPr>
              </m:ctrlPr>
            </m:fPr>
            <m:num>
              <m:r>
                <w:rPr>
                  <w:rFonts w:ascii="Cambria Math" w:hAnsi="Cambria Math"/>
                </w:rPr>
                <m:t>1</m:t>
              </m:r>
            </m:num>
            <m:den>
              <m:r>
                <w:rPr>
                  <w:rFonts w:ascii="Cambria Math" w:hAnsi="Cambria Math"/>
                </w:rPr>
                <m:t>K</m:t>
              </m:r>
            </m:den>
          </m:f>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f>
                <m:fPr>
                  <m:ctrlPr>
                    <w:rPr>
                      <w:rFonts w:ascii="Cambria Math" w:hAnsi="Cambria Math"/>
                      <w:i/>
                    </w:rPr>
                  </m:ctrlPr>
                </m:fPr>
                <m:num>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k</m:t>
                          </m:r>
                        </m:sub>
                      </m:sSub>
                    </m:den>
                  </m:f>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m:t>
                          </m:r>
                        </m:sub>
                      </m:sSub>
                    </m:sub>
                    <m:sup/>
                    <m:e>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e>
                  </m:nary>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k</m:t>
                              </m:r>
                            </m:sub>
                          </m:sSub>
                        </m:lim>
                      </m:limLow>
                    </m:fName>
                    <m:e>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y∈</m:t>
                              </m:r>
                              <m:sSub>
                                <m:sSubPr>
                                  <m:ctrlPr>
                                    <w:rPr>
                                      <w:rFonts w:ascii="Cambria Math" w:hAnsi="Cambria Math"/>
                                      <w:i/>
                                    </w:rPr>
                                  </m:ctrlPr>
                                </m:sSubPr>
                                <m:e>
                                  <m:r>
                                    <w:rPr>
                                      <w:rFonts w:ascii="Cambria Math" w:hAnsi="Cambria Math"/>
                                    </w:rPr>
                                    <m:t>C</m:t>
                                  </m:r>
                                </m:e>
                                <m:sub>
                                  <m:r>
                                    <w:rPr>
                                      <w:rFonts w:ascii="Cambria Math" w:hAnsi="Cambria Math"/>
                                    </w:rPr>
                                    <m:t>k</m:t>
                                  </m:r>
                                </m:sub>
                              </m:sSub>
                            </m:lim>
                          </m:limLow>
                        </m:fName>
                        <m:e>
                          <m:r>
                            <w:rPr>
                              <w:rFonts w:ascii="Cambria Math" w:hAnsi="Cambria Math"/>
                            </w:rPr>
                            <m:t>d(x, y)</m:t>
                          </m:r>
                        </m:e>
                      </m:func>
                    </m:e>
                  </m:func>
                </m:den>
              </m:f>
            </m:e>
          </m:nary>
        </m:oMath>
      </m:oMathPara>
    </w:p>
    <w:p w14:paraId="7B19F048" w14:textId="77777777" w:rsidR="00C351EC" w:rsidRDefault="00C351EC" w:rsidP="00AA3315">
      <w:pPr>
        <w:tabs>
          <w:tab w:val="left" w:pos="216"/>
        </w:tabs>
        <w:spacing w:after="0"/>
      </w:pPr>
    </w:p>
    <w:p w14:paraId="583CEDAF" w14:textId="0923BF89" w:rsidR="00C351EC" w:rsidRDefault="00C351EC" w:rsidP="00AA3315">
      <w:pPr>
        <w:tabs>
          <w:tab w:val="left" w:pos="216"/>
        </w:tabs>
        <w:spacing w:after="0"/>
      </w:pPr>
      <w:r>
        <w:t xml:space="preserve">C index </w:t>
      </w:r>
      <w:r w:rsidR="00065AE2">
        <w:fldChar w:fldCharType="begin"/>
      </w:r>
      <w:r w:rsidR="000B2032">
        <w:instrText xml:space="preserve"> ADDIN ZOTERO_ITEM CSL_CITATION {"citationID":"uJr2R7Xk","properties":{"formattedCitation":"(72)","plainCitation":"(72)","noteIndex":0},"citationItems":[{"id":1809,"uris":["http://zotero.org/users/8619560/items/QFPCSRIB"],"itemData":{"id":1809,"type":"article-journal","abstract":"A graph-theoretic paradigm is used to generalize the common measures of categorical clustering in free recall based on the number of observed repetitions. Two graphs are defined: Graph G, which characterizes the a priori structure of the item set defined by a researcher; and Graph R, which characterizes an S's protocol. Two indices of clustering, denoted by Gamma and Omega, are obtained by evaluating the sum of the pair-wise products of the weights on the corresponding edges of the 2 graphs. It is observed that the Gamma statistic is a direct generalization of the commonly used clustering indices and reduces to the number of repetitions whenever G represents a standard categorical decomposition of a stimulus list. The Omega statistic, on the other hand, extracts more information from the protocol graph, R, than does Gamma and incorporates a distance measure based on the number of intervening items in an S's recall sequence. (19 ref) (PsycInfo Database Record (c) 2025 APA, all rights reserved)","container-title":"Psychological Bulletin","DOI":"10.1037/0033-2909.83.6.1072","ISSN":"1939-1455","issue":"6","note":"publisher-place: US\npublisher: American Psychological Association","page":"1072-1080","source":"APA PsycNet","title":"A general statistical framework for assessing categorical clustering in free recall","volume":"83","author":[{"family":"Hubert","given":"Lawrence J."},{"family":"Levin","given":"Joel R."}],"issued":{"date-parts":[["1976"]]}}}],"schema":"https://github.com/citation-style-language/schema/raw/master/csl-citation.json"} </w:instrText>
      </w:r>
      <w:r w:rsidR="00065AE2">
        <w:fldChar w:fldCharType="separate"/>
      </w:r>
      <w:r w:rsidR="000B2032" w:rsidRPr="000B2032">
        <w:t>(72)</w:t>
      </w:r>
      <w:r w:rsidR="00065AE2">
        <w:fldChar w:fldCharType="end"/>
      </w:r>
    </w:p>
    <w:p w14:paraId="64CE4B15" w14:textId="77777777" w:rsidR="00065AE2" w:rsidRDefault="00065AE2" w:rsidP="00AA3315">
      <w:pPr>
        <w:tabs>
          <w:tab w:val="left" w:pos="216"/>
        </w:tabs>
        <w:spacing w:after="0"/>
      </w:pPr>
    </w:p>
    <w:p w14:paraId="7AE1478D" w14:textId="4ACBDC5C" w:rsidR="008D2CC6" w:rsidRPr="008D2CC6" w:rsidRDefault="008D2CC6" w:rsidP="00AA3315">
      <w:pPr>
        <w:tabs>
          <w:tab w:val="left" w:pos="216"/>
        </w:tabs>
        <w:spacing w:after="0"/>
        <w:rPr>
          <w:color w:val="EE0000"/>
        </w:rPr>
      </w:pPr>
      <w:r w:rsidRPr="008D2CC6">
        <w:rPr>
          <w:color w:val="EE0000"/>
        </w:rPr>
        <w:lastRenderedPageBreak/>
        <w:t xml:space="preserve">can only be used for evaluating the validity of clustering results obtained using the k-means algorithm due to its assumption that the clusters are spherical, equally sized, and have the same density. It is sensitive to the scale of the data, presence of noise and overlapping clusters. </w:t>
      </w:r>
    </w:p>
    <w:p w14:paraId="4A3D8ECF" w14:textId="77777777" w:rsidR="008D2CC6" w:rsidRDefault="008D2CC6" w:rsidP="00AA3315">
      <w:pPr>
        <w:tabs>
          <w:tab w:val="left" w:pos="216"/>
        </w:tabs>
        <w:spacing w:after="0"/>
      </w:pPr>
    </w:p>
    <w:p w14:paraId="399042B6" w14:textId="777EAA9D" w:rsidR="00065AE2" w:rsidRPr="00744D83" w:rsidRDefault="00065AE2" w:rsidP="00AA3315">
      <w:pPr>
        <w:tabs>
          <w:tab w:val="left" w:pos="216"/>
        </w:tabs>
        <w:spacing w:after="0"/>
      </w:pPr>
      <m:oMathPara>
        <m:oMath>
          <m:r>
            <w:rPr>
              <w:rFonts w:ascii="Cambria Math" w:hAnsi="Cambria Math"/>
            </w:rPr>
            <m:t xml:space="preserve">S= </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nary>
                <m:naryPr>
                  <m:chr m:val="∑"/>
                  <m:limLoc m:val="undOvr"/>
                  <m:supHide m:val="1"/>
                  <m:ctrlPr>
                    <w:rPr>
                      <w:rFonts w:ascii="Cambria Math" w:hAnsi="Cambria Math"/>
                      <w:i/>
                    </w:rPr>
                  </m:ctrlPr>
                </m:naryPr>
                <m:sub>
                  <m:eqArr>
                    <m:eqArrPr>
                      <m:ctrlPr>
                        <w:rPr>
                          <w:rFonts w:ascii="Cambria Math" w:hAnsi="Cambria Math"/>
                          <w:i/>
                        </w:rPr>
                      </m:ctrlPr>
                    </m:eqArrPr>
                    <m:e>
                      <m:r>
                        <w:rPr>
                          <w:rFonts w:ascii="Cambria Math" w:hAnsi="Cambria Math"/>
                        </w:rPr>
                        <m:t>i&lt;j</m:t>
                      </m:r>
                    </m:e>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m:t>
                          </m:r>
                        </m:sub>
                      </m:sSub>
                    </m:e>
                  </m:eqArr>
                </m:sub>
                <m:sup/>
                <m:e>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e>
              </m:nary>
            </m:e>
          </m:nary>
        </m:oMath>
      </m:oMathPara>
    </w:p>
    <w:p w14:paraId="0F9E06EE" w14:textId="6D1DA2D0" w:rsidR="00744D83" w:rsidRPr="00744D83" w:rsidRDefault="00000000" w:rsidP="00AA3315">
      <w:pPr>
        <w:tabs>
          <w:tab w:val="left" w:pos="216"/>
        </w:tabs>
        <w:spacing w:after="0"/>
      </w:pPr>
      <m:oMathPara>
        <m:oMath>
          <m:sSub>
            <m:sSubPr>
              <m:ctrlPr>
                <w:rPr>
                  <w:rFonts w:ascii="Cambria Math" w:hAnsi="Cambria Math"/>
                  <w:i/>
                </w:rPr>
              </m:ctrlPr>
            </m:sSubPr>
            <m:e>
              <m:r>
                <w:rPr>
                  <w:rFonts w:ascii="Cambria Math" w:hAnsi="Cambria Math"/>
                </w:rPr>
                <m:t>S</m:t>
              </m:r>
            </m:e>
            <m:sub>
              <m:r>
                <w:rPr>
                  <w:rFonts w:ascii="Cambria Math" w:hAnsi="Cambria Math"/>
                </w:rPr>
                <m:t>min</m:t>
              </m:r>
            </m:sub>
          </m:sSub>
          <m:r>
            <w:rPr>
              <w:rFonts w:ascii="Cambria Math" w:hAnsi="Cambria Math"/>
            </w:rPr>
            <m:t>=</m:t>
          </m:r>
          <m:nary>
            <m:naryPr>
              <m:chr m:val="∑"/>
              <m:limLoc m:val="undOvr"/>
              <m:ctrlPr>
                <w:rPr>
                  <w:rFonts w:ascii="Cambria Math" w:hAnsi="Cambria Math"/>
                  <w:i/>
                </w:rPr>
              </m:ctrlPr>
            </m:naryPr>
            <m:sub>
              <m:r>
                <w:rPr>
                  <w:rFonts w:ascii="Cambria Math" w:hAnsi="Cambria Math"/>
                </w:rPr>
                <m:t>r=1</m:t>
              </m:r>
            </m:sub>
            <m:sup>
              <m:r>
                <w:rPr>
                  <w:rFonts w:ascii="Cambria Math" w:hAnsi="Cambria Math"/>
                </w:rPr>
                <m:t>m</m:t>
              </m:r>
            </m:sup>
            <m:e>
              <m:sSub>
                <m:sSubPr>
                  <m:ctrlPr>
                    <w:rPr>
                      <w:rFonts w:ascii="Cambria Math" w:hAnsi="Cambria Math"/>
                      <w:i/>
                    </w:rPr>
                  </m:ctrlPr>
                </m:sSubPr>
                <m:e>
                  <m:r>
                    <w:rPr>
                      <w:rFonts w:ascii="Cambria Math" w:hAnsi="Cambria Math"/>
                    </w:rPr>
                    <m:t>d</m:t>
                  </m:r>
                </m:e>
                <m:sub>
                  <m:d>
                    <m:dPr>
                      <m:ctrlPr>
                        <w:rPr>
                          <w:rFonts w:ascii="Cambria Math" w:hAnsi="Cambria Math"/>
                          <w:i/>
                        </w:rPr>
                      </m:ctrlPr>
                    </m:dPr>
                    <m:e>
                      <m:r>
                        <w:rPr>
                          <w:rFonts w:ascii="Cambria Math" w:hAnsi="Cambria Math"/>
                        </w:rPr>
                        <m:t>r</m:t>
                      </m:r>
                    </m:e>
                  </m:d>
                </m:sub>
              </m:sSub>
            </m:e>
          </m:nary>
          <m:r>
            <w:rPr>
              <w:rFonts w:ascii="Cambria Math" w:hAnsi="Cambria Math"/>
            </w:rPr>
            <m:t>, m=</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d>
                <m:dPr>
                  <m:ctrlPr>
                    <w:rPr>
                      <w:rFonts w:ascii="Cambria Math" w:hAnsi="Cambria Math"/>
                      <w:i/>
                    </w:rPr>
                  </m:ctrlPr>
                </m:dPr>
                <m:e>
                  <m:f>
                    <m:fPr>
                      <m:type m:val="noBa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k</m:t>
                          </m:r>
                        </m:sub>
                      </m:sSub>
                    </m:num>
                    <m:den>
                      <m:r>
                        <w:rPr>
                          <w:rFonts w:ascii="Cambria Math" w:hAnsi="Cambria Math"/>
                        </w:rPr>
                        <m:t>2</m:t>
                      </m:r>
                    </m:den>
                  </m:f>
                </m:e>
              </m:d>
            </m:e>
          </m:nary>
          <m:r>
            <w:rPr>
              <w:rFonts w:ascii="Cambria Math" w:hAnsi="Cambria Math"/>
            </w:rPr>
            <m:t xml:space="preserve">, </m:t>
          </m:r>
          <m:sSub>
            <m:sSubPr>
              <m:ctrlPr>
                <w:rPr>
                  <w:rFonts w:ascii="Cambria Math" w:hAnsi="Cambria Math"/>
                  <w:i/>
                </w:rPr>
              </m:ctrlPr>
            </m:sSubPr>
            <m:e>
              <m:r>
                <w:rPr>
                  <w:rFonts w:ascii="Cambria Math" w:hAnsi="Cambria Math"/>
                </w:rPr>
                <m:t>d</m:t>
              </m:r>
            </m:e>
            <m:sub>
              <m:d>
                <m:dPr>
                  <m:ctrlPr>
                    <w:rPr>
                      <w:rFonts w:ascii="Cambria Math" w:hAnsi="Cambria Math"/>
                      <w:i/>
                    </w:rPr>
                  </m:ctrlPr>
                </m:dPr>
                <m:e>
                  <m:r>
                    <w:rPr>
                      <w:rFonts w:ascii="Cambria Math" w:hAnsi="Cambria Math"/>
                    </w:rPr>
                    <m:t>x</m:t>
                  </m:r>
                </m:e>
              </m:d>
            </m:sub>
          </m:sSub>
          <m:r>
            <w:rPr>
              <w:rFonts w:ascii="Cambria Math" w:hAnsi="Cambria Math"/>
            </w:rPr>
            <m:t xml:space="preserve"> sorted pairwise distances</m:t>
          </m:r>
        </m:oMath>
      </m:oMathPara>
    </w:p>
    <w:p w14:paraId="7A0A5E0D" w14:textId="56B27059" w:rsidR="00744D83" w:rsidRDefault="00000000" w:rsidP="00744D83">
      <w:pPr>
        <w:tabs>
          <w:tab w:val="left" w:pos="216"/>
        </w:tabs>
        <w:spacing w:after="0"/>
      </w:pPr>
      <m:oMathPara>
        <m:oMath>
          <m:sSub>
            <m:sSubPr>
              <m:ctrlPr>
                <w:rPr>
                  <w:rFonts w:ascii="Cambria Math" w:hAnsi="Cambria Math"/>
                  <w:i/>
                </w:rPr>
              </m:ctrlPr>
            </m:sSubPr>
            <m:e>
              <m:r>
                <w:rPr>
                  <w:rFonts w:ascii="Cambria Math" w:hAnsi="Cambria Math"/>
                </w:rPr>
                <m:t>S</m:t>
              </m:r>
            </m:e>
            <m:sub>
              <m:r>
                <w:rPr>
                  <w:rFonts w:ascii="Cambria Math" w:hAnsi="Cambria Math"/>
                </w:rPr>
                <m:t>max</m:t>
              </m:r>
            </m:sub>
          </m:sSub>
          <m:r>
            <w:rPr>
              <w:rFonts w:ascii="Cambria Math" w:hAnsi="Cambria Math"/>
            </w:rPr>
            <m:t>=</m:t>
          </m:r>
          <m:nary>
            <m:naryPr>
              <m:chr m:val="∑"/>
              <m:limLoc m:val="undOvr"/>
              <m:ctrlPr>
                <w:rPr>
                  <w:rFonts w:ascii="Cambria Math" w:hAnsi="Cambria Math"/>
                  <w:i/>
                </w:rPr>
              </m:ctrlPr>
            </m:naryPr>
            <m:sub>
              <m:r>
                <w:rPr>
                  <w:rFonts w:ascii="Cambria Math" w:hAnsi="Cambria Math"/>
                </w:rPr>
                <m:t>r=T-m+1</m:t>
              </m:r>
            </m:sub>
            <m:sup>
              <m:r>
                <w:rPr>
                  <w:rFonts w:ascii="Cambria Math" w:hAnsi="Cambria Math"/>
                </w:rPr>
                <m:t>T</m:t>
              </m:r>
            </m:sup>
            <m:e>
              <m:sSub>
                <m:sSubPr>
                  <m:ctrlPr>
                    <w:rPr>
                      <w:rFonts w:ascii="Cambria Math" w:hAnsi="Cambria Math"/>
                      <w:i/>
                    </w:rPr>
                  </m:ctrlPr>
                </m:sSubPr>
                <m:e>
                  <m:r>
                    <w:rPr>
                      <w:rFonts w:ascii="Cambria Math" w:hAnsi="Cambria Math"/>
                    </w:rPr>
                    <m:t>d</m:t>
                  </m:r>
                </m:e>
                <m:sub>
                  <m:r>
                    <w:rPr>
                      <w:rFonts w:ascii="Cambria Math" w:hAnsi="Cambria Math"/>
                    </w:rPr>
                    <m:t>(r)</m:t>
                  </m:r>
                </m:sub>
              </m:sSub>
            </m:e>
          </m:nary>
          <m:r>
            <w:rPr>
              <w:rFonts w:ascii="Cambria Math" w:hAnsi="Cambria Math"/>
            </w:rPr>
            <m:t>, m=</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d>
                <m:dPr>
                  <m:ctrlPr>
                    <w:rPr>
                      <w:rFonts w:ascii="Cambria Math" w:hAnsi="Cambria Math"/>
                      <w:i/>
                    </w:rPr>
                  </m:ctrlPr>
                </m:dPr>
                <m:e>
                  <m:f>
                    <m:fPr>
                      <m:type m:val="noBa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k</m:t>
                          </m:r>
                        </m:sub>
                      </m:sSub>
                    </m:num>
                    <m:den>
                      <m:r>
                        <w:rPr>
                          <w:rFonts w:ascii="Cambria Math" w:hAnsi="Cambria Math"/>
                        </w:rPr>
                        <m:t>2</m:t>
                      </m:r>
                    </m:den>
                  </m:f>
                </m:e>
              </m:d>
            </m:e>
          </m:nary>
          <m:r>
            <w:rPr>
              <w:rFonts w:ascii="Cambria Math" w:hAnsi="Cambria Math"/>
            </w:rPr>
            <m:t>, T=</m:t>
          </m:r>
          <m:d>
            <m:dPr>
              <m:ctrlPr>
                <w:rPr>
                  <w:rFonts w:ascii="Cambria Math" w:hAnsi="Cambria Math"/>
                  <w:i/>
                </w:rPr>
              </m:ctrlPr>
            </m:dPr>
            <m:e>
              <m:f>
                <m:fPr>
                  <m:type m:val="noBar"/>
                  <m:ctrlPr>
                    <w:rPr>
                      <w:rFonts w:ascii="Cambria Math" w:hAnsi="Cambria Math"/>
                      <w:i/>
                    </w:rPr>
                  </m:ctrlPr>
                </m:fPr>
                <m:num>
                  <m:r>
                    <w:rPr>
                      <w:rFonts w:ascii="Cambria Math" w:hAnsi="Cambria Math"/>
                    </w:rPr>
                    <m:t>N</m:t>
                  </m:r>
                </m:num>
                <m:den>
                  <m:r>
                    <w:rPr>
                      <w:rFonts w:ascii="Cambria Math" w:hAnsi="Cambria Math"/>
                    </w:rPr>
                    <m:t>2</m:t>
                  </m:r>
                </m:den>
              </m:f>
            </m:e>
          </m:d>
          <m:r>
            <w:rPr>
              <w:rFonts w:ascii="Cambria Math" w:hAnsi="Cambria Math"/>
            </w:rPr>
            <m:t xml:space="preserve">  </m:t>
          </m:r>
          <m:sSub>
            <m:sSubPr>
              <m:ctrlPr>
                <w:rPr>
                  <w:rFonts w:ascii="Cambria Math" w:hAnsi="Cambria Math"/>
                  <w:i/>
                </w:rPr>
              </m:ctrlPr>
            </m:sSubPr>
            <m:e>
              <m:r>
                <w:rPr>
                  <w:rFonts w:ascii="Cambria Math" w:hAnsi="Cambria Math"/>
                </w:rPr>
                <m:t>, d</m:t>
              </m:r>
            </m:e>
            <m:sub>
              <m:r>
                <w:rPr>
                  <w:rFonts w:ascii="Cambria Math" w:hAnsi="Cambria Math"/>
                </w:rPr>
                <m:t>(x)</m:t>
              </m:r>
            </m:sub>
          </m:sSub>
          <m:r>
            <w:rPr>
              <w:rFonts w:ascii="Cambria Math" w:hAnsi="Cambria Math"/>
            </w:rPr>
            <m:t xml:space="preserve"> sorted pairwise distances</m:t>
          </m:r>
        </m:oMath>
      </m:oMathPara>
    </w:p>
    <w:p w14:paraId="1AC5827A" w14:textId="77777777" w:rsidR="00065AE2" w:rsidRDefault="00065AE2" w:rsidP="00AA3315">
      <w:pPr>
        <w:tabs>
          <w:tab w:val="left" w:pos="216"/>
        </w:tabs>
        <w:spacing w:after="0"/>
      </w:pPr>
    </w:p>
    <w:p w14:paraId="66E8F4AC" w14:textId="388EE09B" w:rsidR="00065AE2" w:rsidRDefault="00744D83" w:rsidP="00AA3315">
      <w:pPr>
        <w:tabs>
          <w:tab w:val="left" w:pos="216"/>
        </w:tabs>
        <w:spacing w:after="0"/>
      </w:pPr>
      <m:oMathPara>
        <m:oMath>
          <m:r>
            <w:rPr>
              <w:rFonts w:ascii="Cambria Math" w:hAnsi="Cambria Math"/>
            </w:rPr>
            <m:t>C=</m:t>
          </m:r>
          <m:f>
            <m:fPr>
              <m:ctrlPr>
                <w:rPr>
                  <w:rFonts w:ascii="Cambria Math" w:hAnsi="Cambria Math"/>
                  <w:i/>
                </w:rPr>
              </m:ctrlPr>
            </m:fPr>
            <m:num>
              <m:r>
                <w:rPr>
                  <w:rFonts w:ascii="Cambria Math" w:hAnsi="Cambria Math"/>
                </w:rPr>
                <m:t>S-</m:t>
              </m:r>
              <m:sSub>
                <m:sSubPr>
                  <m:ctrlPr>
                    <w:rPr>
                      <w:rFonts w:ascii="Cambria Math" w:hAnsi="Cambria Math"/>
                      <w:i/>
                    </w:rPr>
                  </m:ctrlPr>
                </m:sSubPr>
                <m:e>
                  <m:r>
                    <w:rPr>
                      <w:rFonts w:ascii="Cambria Math" w:hAnsi="Cambria Math"/>
                    </w:rPr>
                    <m:t>S</m:t>
                  </m:r>
                </m:e>
                <m:sub>
                  <m:r>
                    <w:rPr>
                      <w:rFonts w:ascii="Cambria Math" w:hAnsi="Cambria Math"/>
                    </w:rPr>
                    <m:t>min</m:t>
                  </m:r>
                </m:sub>
              </m:sSub>
              <m:r>
                <w:rPr>
                  <w:rFonts w:ascii="Cambria Math" w:hAnsi="Cambria Math"/>
                </w:rPr>
                <m:t xml:space="preserve"> </m:t>
              </m:r>
            </m:num>
            <m:den>
              <m:sSub>
                <m:sSubPr>
                  <m:ctrlPr>
                    <w:rPr>
                      <w:rFonts w:ascii="Cambria Math" w:hAnsi="Cambria Math"/>
                      <w:i/>
                    </w:rPr>
                  </m:ctrlPr>
                </m:sSubPr>
                <m:e>
                  <m:r>
                    <w:rPr>
                      <w:rFonts w:ascii="Cambria Math" w:hAnsi="Cambria Math"/>
                    </w:rPr>
                    <m:t>S</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min</m:t>
                  </m:r>
                </m:sub>
              </m:sSub>
            </m:den>
          </m:f>
        </m:oMath>
      </m:oMathPara>
    </w:p>
    <w:p w14:paraId="037DC34B" w14:textId="77777777" w:rsidR="00A43BF6" w:rsidRDefault="00A43BF6" w:rsidP="00AA3315">
      <w:pPr>
        <w:tabs>
          <w:tab w:val="left" w:pos="216"/>
        </w:tabs>
        <w:spacing w:after="0"/>
      </w:pPr>
    </w:p>
    <w:p w14:paraId="5DEA6724" w14:textId="75E06C02" w:rsidR="005016DA" w:rsidRDefault="005016DA" w:rsidP="005016DA"/>
    <w:p w14:paraId="7239D7D7" w14:textId="77777777" w:rsidR="008D2CC6" w:rsidRDefault="008D2CC6" w:rsidP="005016DA"/>
    <w:p w14:paraId="541D2F04" w14:textId="7CB93764" w:rsidR="00C351EC" w:rsidRDefault="00D76025" w:rsidP="005016DA">
      <w:r>
        <w:t xml:space="preserve">I index </w:t>
      </w:r>
      <w:r>
        <w:fldChar w:fldCharType="begin"/>
      </w:r>
      <w:r w:rsidR="000B2032">
        <w:instrText xml:space="preserve"> ADDIN ZOTERO_ITEM CSL_CITATION {"citationID":"SOyIuHnf","properties":{"formattedCitation":"(73)","plainCitation":"(73)","noteIndex":0},"citationItems":[{"id":1811,"uris":["http://zotero.org/users/8619560/items/2X3L363X"],"itemData":{"id":1811,"type":"article-journal","abstract":"In this article, we evaluate the performance of three clustering algorithms, hard K-Means, single linkage, and a simulated annealing (SA) based technique, in conjunction with four cluster validity indices, namely Davies-Bouldin index, Dunn's index, Calinski-Harabasz index, and a recently developed index I. Based on a relation between the index I and the Dunn's index, a lower bound of the value of the former is theoretically estimated in order to get unique hard K-partition when the data set has distinct substructures. The effectiveness of the different validity indices and clustering methods in automatically evolving the appropriate number of clusters is demonstrated experimentally for both artificial and real-life data sets with the number of clusters varying from two to ten. Once the appropriate number of clusters is determined, the SA-based clustering technique is used for proper partitioning of the data into the said number of clusters.","container-title":"IEEE Transactions on Pattern Analysis and Machine Intelligence","DOI":"10.1109/TPAMI.2002.1114856","ISSN":"1939-3539","issue":"12","page":"1650-1654","source":"IEEE Xplore","title":"Performance evaluation of some clustering algorithms and validity indices","volume":"24","author":[{"family":"Maulik","given":"U."},{"family":"Bandyopadhyay","given":"S."}],"issued":{"date-parts":[["2002",12]]}}}],"schema":"https://github.com/citation-style-language/schema/raw/master/csl-citation.json"} </w:instrText>
      </w:r>
      <w:r>
        <w:fldChar w:fldCharType="separate"/>
      </w:r>
      <w:r w:rsidR="000B2032" w:rsidRPr="000B2032">
        <w:t>(73)</w:t>
      </w:r>
      <w:r>
        <w:fldChar w:fldCharType="end"/>
      </w:r>
    </w:p>
    <w:p w14:paraId="6FFA59CC" w14:textId="36328FB5" w:rsidR="00D76025" w:rsidRPr="008D2CC6" w:rsidRDefault="008D2CC6" w:rsidP="005016DA">
      <w:pPr>
        <w:rPr>
          <w:color w:val="EE0000"/>
        </w:rPr>
      </w:pPr>
      <w:r w:rsidRPr="008D2CC6">
        <w:rPr>
          <w:color w:val="EE0000"/>
        </w:rPr>
        <w:t>assumes that the clusters are convex and isotropic, which may not always be true in real-world datasets. It requires a large number of trials to find the optimal set of clustering parameters, which can be timeconsuming. It is not effective for datasets with skewed or imbalanced distributions, as it tends to produce similar scores for both wellclustered and poorlyclustered datasets.</w:t>
      </w:r>
    </w:p>
    <w:p w14:paraId="300DD6CA" w14:textId="500A1BBF" w:rsidR="005B4D13" w:rsidRDefault="005B4D13" w:rsidP="005016DA">
      <m:oMathPara>
        <m:oMath>
          <m:r>
            <w:rPr>
              <w:rFonts w:ascii="Cambria Math" w:hAnsi="Cambria Math"/>
            </w:rPr>
            <m:t>I=</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1</m:t>
                  </m:r>
                </m:sub>
                <m:sup>
                  <m:r>
                    <w:rPr>
                      <w:rFonts w:ascii="Cambria Math" w:hAnsi="Cambria Math"/>
                    </w:rPr>
                    <m:t>N</m:t>
                  </m:r>
                </m:sup>
                <m:e>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data</m:t>
                      </m:r>
                    </m:sub>
                  </m:sSub>
                  <m:r>
                    <w:rPr>
                      <w:rFonts w:ascii="Cambria Math" w:hAnsi="Cambria Math"/>
                    </w:rPr>
                    <m:t>)</m:t>
                  </m:r>
                </m:e>
              </m:nary>
            </m:num>
            <m:den>
              <m:r>
                <w:rPr>
                  <w:rFonts w:ascii="Cambria Math" w:hAnsi="Cambria Math"/>
                </w:rPr>
                <m:t>SSE</m:t>
              </m:r>
            </m:den>
          </m:f>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i≠j</m:t>
                  </m:r>
                </m:lim>
              </m:limLow>
            </m:fName>
            <m:e>
              <m:r>
                <w:rPr>
                  <w:rFonts w:ascii="Cambria Math" w:hAnsi="Cambria Math"/>
                </w:rPr>
                <m:t>d(</m:t>
              </m:r>
              <m:sSub>
                <m:sSubPr>
                  <m:ctrlPr>
                    <w:rPr>
                      <w:rFonts w:ascii="Cambria Math" w:hAnsi="Cambria Math"/>
                      <w:i/>
                    </w:rPr>
                  </m:ctrlPr>
                </m:sSubPr>
                <m:e>
                  <m:r>
                    <w:rPr>
                      <w:rFonts w:ascii="Cambria Math" w:hAnsi="Cambria Math"/>
                    </w:rPr>
                    <m:t>μ</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j</m:t>
                  </m:r>
                </m:sub>
              </m:sSub>
              <m:r>
                <w:rPr>
                  <w:rFonts w:ascii="Cambria Math" w:hAnsi="Cambria Math"/>
                </w:rPr>
                <m:t>)</m:t>
              </m:r>
            </m:e>
          </m:func>
        </m:oMath>
      </m:oMathPara>
    </w:p>
    <w:p w14:paraId="1BB3E199" w14:textId="77777777" w:rsidR="005B4D13" w:rsidRDefault="005B4D13" w:rsidP="005016DA"/>
    <w:p w14:paraId="5F609DD7" w14:textId="6E475EBB" w:rsidR="0073362D" w:rsidRPr="0073362D" w:rsidRDefault="00607B57" w:rsidP="0073362D">
      <w:r>
        <w:t xml:space="preserve">CDbw </w:t>
      </w:r>
      <w:r>
        <w:fldChar w:fldCharType="begin"/>
      </w:r>
      <w:r w:rsidR="003668EF">
        <w:instrText xml:space="preserve"> ADDIN ZOTERO_ITEM CSL_CITATION {"citationID":"VdqZjCFY","properties":{"formattedCitation":"(33)","plainCitation":"(33)","noteIndex":0},"citationItems":[{"id":1805,"uris":["http://zotero.org/users/8619560/items/38DJRBV5"],"itemData":{"id":1805,"type":"article-journal","abstract":"Although the goal of clustering is intuitively compelling and its notion arises in many fields, it is difficult to define a unified approach to address the clustering problem and thus diverse clustering algorithms abound in the research community. These algorithms, under different clustering assumptions, often lead to qualitatively different results. As a consequence the results of clustering algorithms (i.e., data set partitionings) need to be evaluated as regards their validity based on widely accepted criteria. In this paper a cluster validity index, CDbw, is proposed which assesses the compactness and separation of clusters defined by a clustering algorithm. The cluster validity index, given a data set and a set of clustering algorithms, enables (i) the selection of the input parameter values that lead an algorithm to the best possible partitioning of the data set, and (ii) the selection of the algorithm that provides the best partitioning of the data set. CDbw handles efficiently arbitrarily shaped clusters by representing each cluster with a number of points rather than by a single representative point. A full implementation and experimental results confirm the reliability of the validity index showing also that its performance compares favourably to that of several others.","container-title":"Pattern Recognition Letters","DOI":"10.1016/j.patrec.2007.12.011","ISSN":"0167-8655","issue":"6","journalAbbreviation":"Pattern Recognition Letters","page":"773-786","source":"ScienceDirect","title":"A density-based cluster validity approach using multi-representatives","volume":"29","author":[{"family":"Halkidi","given":"Maria"},{"family":"Vazirgiannis","given":"Michalis"}],"issued":{"date-parts":[["2008",4,15]]}}}],"schema":"https://github.com/citation-style-language/schema/raw/master/csl-citation.json"} </w:instrText>
      </w:r>
      <w:r>
        <w:fldChar w:fldCharType="separate"/>
      </w:r>
      <w:r w:rsidR="003668EF" w:rsidRPr="003668EF">
        <w:t>(33)</w:t>
      </w:r>
      <w:r>
        <w:fldChar w:fldCharType="end"/>
      </w:r>
      <w:r w:rsidR="0073362D">
        <w:t xml:space="preserve"> </w:t>
      </w:r>
      <w:r w:rsidR="0073362D" w:rsidRPr="0073362D">
        <w:t xml:space="preserve">combines an internal-compactness measure with a separation measure that is penalized by density between clusters. Compactness: fraction of each cluster’s points lying within a neighborhood radius </w:t>
      </w:r>
      <m:oMath>
        <m:r>
          <w:rPr>
            <w:rFonts w:ascii="Cambria Math" w:hAnsi="Cambria Math"/>
          </w:rPr>
          <m:t>σ</m:t>
        </m:r>
      </m:oMath>
      <w:r w:rsidR="0073362D" w:rsidRPr="0073362D">
        <w:t>of its centroid (averaged). Separation: typical nearest-centroid distance, reduced when there is measurable data density in the midpoint region between centroids. The final score multiplies separation by compactness (squared in your centroid simplification), so high CDbw favors clusterings that are both tight internally and well separated with low inter-cluster density. Higher values indicate better cluster structure.</w:t>
      </w:r>
    </w:p>
    <w:p w14:paraId="5884CAC0" w14:textId="18943A1E" w:rsidR="00C351EC" w:rsidRDefault="00C351EC" w:rsidP="00C351EC">
      <w:r>
        <w:tab/>
      </w:r>
    </w:p>
    <w:p w14:paraId="2F6E0C32" w14:textId="5A337F36" w:rsidR="00FC37AB" w:rsidRPr="008F565C" w:rsidRDefault="008F565C" w:rsidP="00C351EC">
      <m:oMathPara>
        <m:oMath>
          <m:r>
            <w:rPr>
              <w:rFonts w:ascii="Cambria Math" w:hAnsi="Cambria Math"/>
            </w:rPr>
            <m:t>RC</m:t>
          </m:r>
          <m:sSub>
            <m:sSubPr>
              <m:ctrlPr>
                <w:rPr>
                  <w:rFonts w:ascii="Cambria Math" w:hAnsi="Cambria Math"/>
                  <w:i/>
                </w:rPr>
              </m:ctrlPr>
            </m:sSubPr>
            <m:e>
              <m:r>
                <w:rPr>
                  <w:rFonts w:ascii="Cambria Math" w:hAnsi="Cambria Math"/>
                </w:rPr>
                <m:t>R</m:t>
              </m:r>
            </m:e>
            <m:sub>
              <m:r>
                <w:rPr>
                  <w:rFonts w:ascii="Cambria Math" w:hAnsi="Cambria Math"/>
                </w:rPr>
                <m:t>kl</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l</m:t>
                  </m:r>
                </m:sub>
              </m:sSub>
            </m:e>
          </m:d>
          <m:r>
            <w:rPr>
              <w:rFonts w:ascii="Cambria Math" w:hAnsi="Cambria Math"/>
            </w:rPr>
            <m:t>}</m:t>
          </m:r>
        </m:oMath>
      </m:oMathPara>
    </w:p>
    <w:p w14:paraId="46C2AE41" w14:textId="77777777" w:rsidR="008F565C" w:rsidRPr="008F565C" w:rsidRDefault="00000000" w:rsidP="008F565C">
      <m:oMathPara>
        <m:oMath>
          <m:sSub>
            <m:sSubPr>
              <m:ctrlPr>
                <w:rPr>
                  <w:rFonts w:ascii="Cambria Math" w:hAnsi="Cambria Math"/>
                  <w:i/>
                </w:rPr>
              </m:ctrlPr>
            </m:sSubPr>
            <m:e>
              <m:r>
                <w:rPr>
                  <w:rFonts w:ascii="Cambria Math" w:hAnsi="Cambria Math"/>
                </w:rPr>
                <m:t>μ</m:t>
              </m:r>
            </m:e>
            <m:sub>
              <m:r>
                <w:rPr>
                  <w:rFonts w:ascii="Cambria Math" w:hAnsi="Cambria Math"/>
                </w:rPr>
                <m:t>kl</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l</m:t>
              </m:r>
            </m:sub>
          </m:sSub>
          <m:r>
            <w:rPr>
              <w:rFonts w:ascii="Cambria Math" w:hAnsi="Cambria Math"/>
            </w:rPr>
            <m:t>)</m:t>
          </m:r>
        </m:oMath>
      </m:oMathPara>
    </w:p>
    <w:p w14:paraId="74268CC4" w14:textId="3394D597" w:rsidR="008F565C" w:rsidRPr="007D2936" w:rsidRDefault="008F565C" w:rsidP="00C351EC">
      <m:oMathPara>
        <m:oMath>
          <m:r>
            <w:rPr>
              <w:rFonts w:ascii="Cambria Math" w:hAnsi="Cambria Math"/>
            </w:rPr>
            <w:lastRenderedPageBreak/>
            <m:t>f</m:t>
          </m:r>
          <m:d>
            <m:dPr>
              <m:ctrlPr>
                <w:rPr>
                  <w:rFonts w:ascii="Cambria Math" w:hAnsi="Cambria Math"/>
                  <w:i/>
                </w:rPr>
              </m:ctrlPr>
            </m:dPr>
            <m:e>
              <m:r>
                <w:rPr>
                  <w:rFonts w:ascii="Cambria Math" w:hAnsi="Cambria Math"/>
                </w:rPr>
                <m:t>x, u</m:t>
              </m:r>
            </m:e>
          </m:d>
          <m:r>
            <w:rPr>
              <w:rFonts w:ascii="Cambria Math" w:hAnsi="Cambria Math"/>
            </w:rPr>
            <m:t>=1 if d</m:t>
          </m:r>
          <m:d>
            <m:dPr>
              <m:ctrlPr>
                <w:rPr>
                  <w:rFonts w:ascii="Cambria Math" w:hAnsi="Cambria Math"/>
                  <w:i/>
                </w:rPr>
              </m:ctrlPr>
            </m:dPr>
            <m:e>
              <m:r>
                <w:rPr>
                  <w:rFonts w:ascii="Cambria Math" w:hAnsi="Cambria Math"/>
                </w:rPr>
                <m:t>x, u</m:t>
              </m:r>
            </m:e>
          </m:d>
          <m:r>
            <w:rPr>
              <w:rFonts w:ascii="Cambria Math" w:hAnsi="Cambria Math"/>
            </w:rPr>
            <m:t>&lt; σ else 0</m:t>
          </m:r>
        </m:oMath>
      </m:oMathPara>
    </w:p>
    <w:p w14:paraId="3FD098A5" w14:textId="54B47F3C" w:rsidR="007D2936" w:rsidRPr="008F565C" w:rsidRDefault="007D2936" w:rsidP="00C351EC">
      <m:oMathPara>
        <m:oMath>
          <m:r>
            <w:rPr>
              <w:rFonts w:ascii="Cambria Math" w:hAnsi="Cambria Math"/>
            </w:rPr>
            <m:t>card</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k</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k</m:t>
                  </m:r>
                </m:sub>
              </m:sSub>
            </m:den>
          </m:f>
          <m:nary>
            <m:naryPr>
              <m:chr m:val="∑"/>
              <m:limLoc m:val="undOvr"/>
              <m:supHide m:val="1"/>
              <m:ctrlPr>
                <w:rPr>
                  <w:rFonts w:ascii="Cambria Math" w:hAnsi="Cambria Math"/>
                  <w:i/>
                </w:rPr>
              </m:ctrlPr>
            </m:naryPr>
            <m: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k</m:t>
                  </m:r>
                </m:sub>
              </m:sSub>
            </m:sub>
            <m:sup/>
            <m:e>
              <m:r>
                <w:rPr>
                  <w:rFonts w:ascii="Cambria Math" w:hAnsi="Cambria Math"/>
                </w:rPr>
                <m:t>f(x,</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e>
          </m:nary>
        </m:oMath>
      </m:oMathPara>
    </w:p>
    <w:p w14:paraId="620E4C26" w14:textId="7DFE4581" w:rsidR="008F565C" w:rsidRPr="008F565C" w:rsidRDefault="008F565C" w:rsidP="008F565C">
      <m:oMathPara>
        <m:oMath>
          <m:r>
            <w:rPr>
              <w:rFonts w:ascii="Cambria Math" w:hAnsi="Cambria Math"/>
            </w:rPr>
            <m:t>card</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kl</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l</m:t>
                  </m:r>
                </m:sub>
              </m:sSub>
            </m:den>
          </m:f>
          <m:nary>
            <m:naryPr>
              <m:chr m:val="∑"/>
              <m:limLoc m:val="undOvr"/>
              <m:supHide m:val="1"/>
              <m:ctrlPr>
                <w:rPr>
                  <w:rFonts w:ascii="Cambria Math" w:hAnsi="Cambria Math"/>
                  <w:i/>
                </w:rPr>
              </m:ctrlPr>
            </m:naryPr>
            <m: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m:t>
                  </m:r>
                </m:sub>
              </m:sSub>
            </m:sub>
            <m:sup/>
            <m:e>
              <m:r>
                <w:rPr>
                  <w:rFonts w:ascii="Cambria Math" w:hAnsi="Cambria Math"/>
                </w:rPr>
                <m:t>f(x,</m:t>
              </m:r>
              <m:sSub>
                <m:sSubPr>
                  <m:ctrlPr>
                    <w:rPr>
                      <w:rFonts w:ascii="Cambria Math" w:hAnsi="Cambria Math"/>
                      <w:i/>
                    </w:rPr>
                  </m:ctrlPr>
                </m:sSubPr>
                <m:e>
                  <m:r>
                    <w:rPr>
                      <w:rFonts w:ascii="Cambria Math" w:hAnsi="Cambria Math"/>
                    </w:rPr>
                    <m:t>μ</m:t>
                  </m:r>
                </m:e>
                <m:sub>
                  <m:r>
                    <w:rPr>
                      <w:rFonts w:ascii="Cambria Math" w:hAnsi="Cambria Math"/>
                    </w:rPr>
                    <m:t>kl</m:t>
                  </m:r>
                </m:sub>
              </m:sSub>
              <m:r>
                <w:rPr>
                  <w:rFonts w:ascii="Cambria Math" w:hAnsi="Cambria Math"/>
                </w:rPr>
                <m:t>)</m:t>
              </m:r>
            </m:e>
          </m:nary>
        </m:oMath>
      </m:oMathPara>
    </w:p>
    <w:p w14:paraId="07292E81" w14:textId="7AF3E883" w:rsidR="008F565C" w:rsidRPr="008F565C" w:rsidRDefault="008F565C" w:rsidP="008F565C">
      <m:oMathPara>
        <m:oMath>
          <m:r>
            <w:rPr>
              <w:rFonts w:ascii="Cambria Math" w:hAnsi="Cambria Math"/>
            </w:rPr>
            <m:t>Dens</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m:t>
                  </m:r>
                </m:sub>
              </m:sSub>
            </m:e>
          </m:d>
          <m:r>
            <w:rPr>
              <w:rFonts w:ascii="Cambria Math" w:hAnsi="Cambria Math"/>
            </w:rPr>
            <m:t>=</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l</m:t>
                  </m:r>
                </m:sub>
              </m:sSub>
              <m:r>
                <w:rPr>
                  <w:rFonts w:ascii="Cambria Math" w:hAnsi="Cambria Math"/>
                </w:rPr>
                <m:t>)</m:t>
              </m:r>
            </m:num>
            <m:den>
              <m:r>
                <w:rPr>
                  <w:rFonts w:ascii="Cambria Math" w:hAnsi="Cambria Math"/>
                </w:rPr>
                <m:t>2σ</m:t>
              </m:r>
            </m:den>
          </m:f>
          <m:r>
            <w:rPr>
              <w:rFonts w:ascii="Cambria Math" w:hAnsi="Cambria Math"/>
            </w:rPr>
            <m:t>*card(</m:t>
          </m:r>
          <m:sSub>
            <m:sSubPr>
              <m:ctrlPr>
                <w:rPr>
                  <w:rFonts w:ascii="Cambria Math" w:hAnsi="Cambria Math"/>
                  <w:i/>
                </w:rPr>
              </m:ctrlPr>
            </m:sSubPr>
            <m:e>
              <m:r>
                <w:rPr>
                  <w:rFonts w:ascii="Cambria Math" w:hAnsi="Cambria Math"/>
                </w:rPr>
                <m:t>μ</m:t>
              </m:r>
            </m:e>
            <m:sub>
              <m:r>
                <w:rPr>
                  <w:rFonts w:ascii="Cambria Math" w:hAnsi="Cambria Math"/>
                </w:rPr>
                <m:t>kl</m:t>
              </m:r>
            </m:sub>
          </m:sSub>
          <m:r>
            <w:rPr>
              <w:rFonts w:ascii="Cambria Math" w:hAnsi="Cambria Math"/>
            </w:rPr>
            <m:t>)</m:t>
          </m:r>
        </m:oMath>
      </m:oMathPara>
    </w:p>
    <w:p w14:paraId="33D13EE1" w14:textId="0C7D08F9" w:rsidR="008F565C" w:rsidRDefault="008F565C" w:rsidP="008F565C">
      <m:oMathPara>
        <m:oMath>
          <m:r>
            <w:rPr>
              <w:rFonts w:ascii="Cambria Math" w:hAnsi="Cambria Math"/>
            </w:rPr>
            <m:t xml:space="preserve">InterDens= </m:t>
          </m:r>
          <m:f>
            <m:fPr>
              <m:ctrlPr>
                <w:rPr>
                  <w:rFonts w:ascii="Cambria Math" w:hAnsi="Cambria Math"/>
                  <w:i/>
                </w:rPr>
              </m:ctrlPr>
            </m:fPr>
            <m:num>
              <m:r>
                <w:rPr>
                  <w:rFonts w:ascii="Cambria Math" w:hAnsi="Cambria Math"/>
                </w:rPr>
                <m:t>1</m:t>
              </m:r>
            </m:num>
            <m:den>
              <m:r>
                <w:rPr>
                  <w:rFonts w:ascii="Cambria Math" w:hAnsi="Cambria Math"/>
                </w:rPr>
                <m:t>K</m:t>
              </m:r>
            </m:den>
          </m:f>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l≠k</m:t>
                      </m:r>
                    </m:lim>
                  </m:limLow>
                </m:fName>
                <m:e>
                  <m:r>
                    <w:rPr>
                      <w:rFonts w:ascii="Cambria Math" w:hAnsi="Cambria Math"/>
                    </w:rPr>
                    <m:t>Dens(</m:t>
                  </m:r>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m:t>
                      </m:r>
                    </m:sub>
                  </m:sSub>
                  <m:r>
                    <w:rPr>
                      <w:rFonts w:ascii="Cambria Math" w:hAnsi="Cambria Math"/>
                    </w:rPr>
                    <m:t>)</m:t>
                  </m:r>
                </m:e>
              </m:func>
            </m:e>
          </m:nary>
        </m:oMath>
      </m:oMathPara>
    </w:p>
    <w:p w14:paraId="2518646C" w14:textId="77777777" w:rsidR="008F565C" w:rsidRPr="008F565C" w:rsidRDefault="008F565C" w:rsidP="008F565C"/>
    <w:p w14:paraId="4C85998A" w14:textId="6C1A70CD" w:rsidR="008F565C" w:rsidRPr="00E85826" w:rsidRDefault="008F565C" w:rsidP="008F565C">
      <m:oMathPara>
        <m:oMath>
          <m:r>
            <w:rPr>
              <w:rFonts w:ascii="Cambria Math" w:hAnsi="Cambria Math"/>
            </w:rPr>
            <m:t xml:space="preserve">Separation= </m:t>
          </m:r>
          <m:f>
            <m:fPr>
              <m:ctrlPr>
                <w:rPr>
                  <w:rFonts w:ascii="Cambria Math" w:hAnsi="Cambria Math"/>
                  <w:i/>
                </w:rPr>
              </m:ctrlPr>
            </m:fPr>
            <m:num>
              <m:r>
                <w:rPr>
                  <w:rFonts w:ascii="Cambria Math" w:hAnsi="Cambria Math"/>
                </w:rPr>
                <m:t>1</m:t>
              </m:r>
            </m:num>
            <m:den>
              <m:r>
                <w:rPr>
                  <w:rFonts w:ascii="Cambria Math" w:hAnsi="Cambria Math"/>
                </w:rPr>
                <m:t>K</m:t>
              </m:r>
            </m:den>
          </m:f>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l≠k</m:t>
                          </m:r>
                        </m:lim>
                      </m:limLow>
                    </m:fName>
                    <m:e>
                      <m:r>
                        <w:rPr>
                          <w:rFonts w:ascii="Cambria Math" w:hAnsi="Cambria Math"/>
                        </w:rPr>
                        <m:t>d(</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l</m:t>
                          </m:r>
                        </m:sub>
                      </m:sSub>
                      <m:r>
                        <w:rPr>
                          <w:rFonts w:ascii="Cambria Math" w:hAnsi="Cambria Math"/>
                        </w:rPr>
                        <m:t>)</m:t>
                      </m:r>
                    </m:e>
                  </m:func>
                </m:num>
                <m:den>
                  <m:r>
                    <w:rPr>
                      <w:rFonts w:ascii="Cambria Math" w:hAnsi="Cambria Math"/>
                    </w:rPr>
                    <m:t>1+InterDens</m:t>
                  </m:r>
                </m:den>
              </m:f>
            </m:e>
          </m:nary>
        </m:oMath>
      </m:oMathPara>
    </w:p>
    <w:p w14:paraId="14B25FC2" w14:textId="2C054F20" w:rsidR="00E85826" w:rsidRDefault="00E85826" w:rsidP="008F565C">
      <m:oMathPara>
        <m:oMath>
          <m:r>
            <w:rPr>
              <w:rFonts w:ascii="Cambria Math" w:hAnsi="Cambria Math"/>
            </w:rPr>
            <m:t>Compactness=</m:t>
          </m:r>
          <m:f>
            <m:fPr>
              <m:ctrlPr>
                <w:rPr>
                  <w:rFonts w:ascii="Cambria Math" w:hAnsi="Cambria Math"/>
                  <w:i/>
                </w:rPr>
              </m:ctrlPr>
            </m:fPr>
            <m:num>
              <m:r>
                <w:rPr>
                  <w:rFonts w:ascii="Cambria Math" w:hAnsi="Cambria Math"/>
                </w:rPr>
                <m:t>1</m:t>
              </m:r>
            </m:num>
            <m:den>
              <m:r>
                <w:rPr>
                  <w:rFonts w:ascii="Cambria Math" w:hAnsi="Cambria Math"/>
                </w:rPr>
                <m:t>K</m:t>
              </m:r>
            </m:den>
          </m:f>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r>
                <w:rPr>
                  <w:rFonts w:ascii="Cambria Math" w:hAnsi="Cambria Math"/>
                </w:rPr>
                <m:t>card(</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e>
          </m:nary>
        </m:oMath>
      </m:oMathPara>
    </w:p>
    <w:p w14:paraId="0AFCDB27" w14:textId="48888BC3" w:rsidR="00FC37AB" w:rsidRDefault="00FC37AB" w:rsidP="00C351EC">
      <m:oMathPara>
        <m:oMath>
          <m:r>
            <w:rPr>
              <w:rFonts w:ascii="Cambria Math" w:hAnsi="Cambria Math"/>
            </w:rPr>
            <m:t>Cohesion=</m:t>
          </m:r>
          <m:f>
            <m:fPr>
              <m:ctrlPr>
                <w:rPr>
                  <w:rFonts w:ascii="Cambria Math" w:hAnsi="Cambria Math"/>
                  <w:i/>
                </w:rPr>
              </m:ctrlPr>
            </m:fPr>
            <m:num>
              <m:r>
                <w:rPr>
                  <w:rFonts w:ascii="Cambria Math" w:hAnsi="Cambria Math"/>
                </w:rPr>
                <m:t>Compactness</m:t>
              </m:r>
            </m:num>
            <m:den>
              <m:r>
                <w:rPr>
                  <w:rFonts w:ascii="Cambria Math" w:hAnsi="Cambria Math"/>
                </w:rPr>
                <m:t>1+IntraChange</m:t>
              </m:r>
            </m:den>
          </m:f>
        </m:oMath>
      </m:oMathPara>
    </w:p>
    <w:p w14:paraId="21544F0F" w14:textId="66183233" w:rsidR="00FC37AB" w:rsidRDefault="00FC37AB" w:rsidP="00C351EC">
      <m:oMathPara>
        <m:oMath>
          <m:r>
            <w:rPr>
              <w:rFonts w:ascii="Cambria Math" w:hAnsi="Cambria Math"/>
            </w:rPr>
            <m:t>CDbw=Cohesion*Separation*Compactness</m:t>
          </m:r>
        </m:oMath>
      </m:oMathPara>
    </w:p>
    <w:p w14:paraId="6ADEFD79" w14:textId="77777777" w:rsidR="008E06EF" w:rsidRDefault="008E06EF" w:rsidP="00C351EC"/>
    <w:p w14:paraId="5A4F016B" w14:textId="61E6C904" w:rsidR="00323830" w:rsidRDefault="00C351EC" w:rsidP="00C351EC">
      <w:r w:rsidRPr="00C351EC">
        <w:t xml:space="preserve">VIASCKDE </w:t>
      </w:r>
      <w:r>
        <w:t>i</w:t>
      </w:r>
      <w:r w:rsidRPr="00C351EC">
        <w:t>ndex</w:t>
      </w:r>
      <w:r>
        <w:t xml:space="preserve"> </w:t>
      </w:r>
      <w:r>
        <w:fldChar w:fldCharType="begin"/>
      </w:r>
      <w:r w:rsidR="00625144">
        <w:instrText xml:space="preserve"> ADDIN ZOTERO_ITEM CSL_CITATION {"citationID":"ShjqEbvr","properties":{"formattedCitation":"(37)","plainCitation":"(37)","noteIndex":0},"citationItems":[{"id":1802,"uris":["http://zotero.org/users/8619560/items/QA3D53YW"],"itemData":{"id":1802,"type":"article-journal","abstract":"The cluster evaluation process is of great importance in areas of machine learning and data mining. Evaluating the clustering quality of clusters shows how much any proposed approach or algorithm is competent. Nevertheless, evaluating the quality of any cluster is still an issue. Although many cluster validity indices have been proposed, there is a need for new approaches that can measure the clustering quality more accurately because most of the existing approaches measure the cluster quality correctly when the shape of the cluster is spherical. However, very few clusters in the real world are spherical. Therefore, a new Validity Index for Arbitrary-Shaped Clusters based on the kernel density estimation (the VIASCKDE Index) to overcome the mentioned issue was proposed in the study. In the VIASCKDE Index, we used separation and compactness of each data to support arbitrary-shaped clusters and utilized the kernel density estimation (KDE) to give more weight to the denser areas in the clusters to support cluster compactness. To evaluate the performance of our approach, we compared it to the state-of-the-art cluster validity indices. Experimental results have demonstrated that the VIASCKDE Index outperforms the compared indices.","container-title":"Computational Intelligence and Neuroscience","DOI":"10.1155/2022/4059302","ISSN":"1687-5273","issue":"1","language":"en","license":"Copyright © 2022 Ali Şenol.","note":"_eprint: https://onlinelibrary.wiley.com/doi/pdf/10.1155/2022/4059302","page":"4059302","source":"Wiley Online Library","title":"VIASCKDE Index: A Novel Internal Cluster Validity Index for Arbitrary-Shaped Clusters Based on the Kernel Density Estimation","title-short":"VIASCKDE Index","volume":"2022","author":[{"family":"Şenol","given":"Ali"}],"issued":{"date-parts":[["2022"]]}}}],"schema":"https://github.com/citation-style-language/schema/raw/master/csl-citation.json"} </w:instrText>
      </w:r>
      <w:r>
        <w:fldChar w:fldCharType="separate"/>
      </w:r>
      <w:r w:rsidR="00625144" w:rsidRPr="00625144">
        <w:t>(37)</w:t>
      </w:r>
      <w:r>
        <w:fldChar w:fldCharType="end"/>
      </w:r>
      <w:r>
        <w:t xml:space="preserve">  </w:t>
      </w:r>
    </w:p>
    <w:p w14:paraId="1F98DC68" w14:textId="2DEABB39" w:rsidR="00323830" w:rsidRPr="00323830" w:rsidRDefault="00323830" w:rsidP="00C351EC">
      <w:pPr>
        <w:rPr>
          <w:color w:val="EE0000"/>
        </w:rPr>
      </w:pPr>
      <w:r w:rsidRPr="00323830">
        <w:rPr>
          <w:color w:val="EE0000"/>
        </w:rPr>
        <w:t>is a</w:t>
      </w:r>
      <w:r>
        <w:rPr>
          <w:color w:val="EE0000"/>
        </w:rPr>
        <w:t xml:space="preserve">n </w:t>
      </w:r>
      <w:r w:rsidRPr="00323830">
        <w:rPr>
          <w:color w:val="EE0000"/>
        </w:rPr>
        <w:t>index that is not affected by the cluster shape, and thus, it can make a realistic evaluation of clustering performance regardless of the clusters’ shape. Unlike the existing cluster validation indices, our index calculates the compactness and separation values of the cluster based on calculating the compactness and separation values for each data separately. In other words, it calculates the compactness and separation values of the cluster over the distance of data, independent of parameters such as the cluster center because, in non-spherical clusters, the distance of the data to the closest data is more important than its distance to the cluster center. As can be seen in the example given in figure below, the closest data in the cluster that “it belongs to” is used when calculating the compactness value for the data x. Similarly, the separation value of x is calculated by the distance to the closest data of the cluster that “it does not belong”.</w:t>
      </w:r>
    </w:p>
    <w:p w14:paraId="39F9AF27" w14:textId="77777777" w:rsidR="00323830" w:rsidRDefault="00323830" w:rsidP="00C351EC"/>
    <w:p w14:paraId="4F3734CA" w14:textId="6A675963" w:rsidR="00D441EE" w:rsidRPr="007147DC" w:rsidRDefault="00D441EE" w:rsidP="00D441EE">
      <w:pPr>
        <w:spacing w:after="0"/>
      </w:pPr>
      <m:oMathPara>
        <m:oMath>
          <m:r>
            <w:rPr>
              <w:rFonts w:ascii="Cambria Math" w:hAnsi="Cambria Math"/>
            </w:rPr>
            <w:lastRenderedPageBreak/>
            <m:t>a(x)=</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i!=j</m:t>
                  </m:r>
                </m:lim>
              </m:limLow>
            </m:fName>
            <m:e>
              <m:r>
                <w:rPr>
                  <w:rFonts w:ascii="Cambria Math" w:hAnsi="Cambria Math"/>
                </w:rPr>
                <m:t>(</m:t>
              </m:r>
              <m:nary>
                <m:naryPr>
                  <m:chr m:val="∑"/>
                  <m:limLoc m:val="undOvr"/>
                  <m:supHide m:val="1"/>
                  <m:ctrlPr>
                    <w:rPr>
                      <w:rFonts w:ascii="Cambria Math" w:hAnsi="Cambria Math"/>
                      <w:i/>
                    </w:rPr>
                  </m:ctrlPr>
                </m:naryPr>
                <m:sub>
                  <m:eqArr>
                    <m:eqArrPr>
                      <m:ctrlPr>
                        <w:rPr>
                          <w:rFonts w:ascii="Cambria Math" w:hAnsi="Cambria Math"/>
                          <w:i/>
                        </w:rPr>
                      </m:ctrlPr>
                    </m:eqArrPr>
                    <m:e>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i</m:t>
                          </m:r>
                        </m:sub>
                      </m:sSub>
                    </m:e>
                    <m:e>
                      <m:r>
                        <w:rPr>
                          <w:rFonts w:ascii="Cambria Math" w:hAnsi="Cambria Math"/>
                        </w:rPr>
                        <m:t>y∈</m:t>
                      </m:r>
                      <m:sSub>
                        <m:sSubPr>
                          <m:ctrlPr>
                            <w:rPr>
                              <w:rFonts w:ascii="Cambria Math" w:hAnsi="Cambria Math"/>
                              <w:i/>
                            </w:rPr>
                          </m:ctrlPr>
                        </m:sSubPr>
                        <m:e>
                          <m:r>
                            <w:rPr>
                              <w:rFonts w:ascii="Cambria Math" w:hAnsi="Cambria Math"/>
                            </w:rPr>
                            <m:t>C</m:t>
                          </m:r>
                        </m:e>
                        <m:sub>
                          <m:r>
                            <w:rPr>
                              <w:rFonts w:ascii="Cambria Math" w:hAnsi="Cambria Math"/>
                            </w:rPr>
                            <m:t>i</m:t>
                          </m:r>
                        </m:sub>
                      </m:sSub>
                    </m:e>
                  </m:eqArr>
                </m:sub>
                <m:sup/>
                <m:e>
                  <m:r>
                    <w:rPr>
                      <w:rFonts w:ascii="Cambria Math" w:hAnsi="Cambria Math"/>
                    </w:rPr>
                    <m:t>d(x, y</m:t>
                  </m:r>
                </m:e>
              </m:nary>
              <m:r>
                <w:rPr>
                  <w:rFonts w:ascii="Cambria Math" w:hAnsi="Cambria Math"/>
                </w:rPr>
                <m:t xml:space="preserve">)) </m:t>
              </m:r>
            </m:e>
          </m:func>
        </m:oMath>
      </m:oMathPara>
    </w:p>
    <w:p w14:paraId="13F0F9C9" w14:textId="61EBBD7E" w:rsidR="00D441EE" w:rsidRPr="00E02AC7" w:rsidRDefault="00D441EE" w:rsidP="00D441EE">
      <w:pPr>
        <w:spacing w:after="0"/>
      </w:pPr>
      <m:oMathPara>
        <m:oMath>
          <m:r>
            <w:rPr>
              <w:rFonts w:ascii="Cambria Math" w:hAnsi="Cambria Math"/>
            </w:rPr>
            <m:t>b(x)=</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i!=j</m:t>
                  </m:r>
                </m:lim>
              </m:limLow>
            </m:fName>
            <m:e>
              <m:r>
                <w:rPr>
                  <w:rFonts w:ascii="Cambria Math" w:hAnsi="Cambria Math"/>
                </w:rPr>
                <m:t>(</m:t>
              </m:r>
              <m:nary>
                <m:naryPr>
                  <m:chr m:val="∑"/>
                  <m:limLoc m:val="undOvr"/>
                  <m:supHide m:val="1"/>
                  <m:ctrlPr>
                    <w:rPr>
                      <w:rFonts w:ascii="Cambria Math" w:hAnsi="Cambria Math"/>
                      <w:i/>
                    </w:rPr>
                  </m:ctrlPr>
                </m:naryPr>
                <m:sub>
                  <m:eqArr>
                    <m:eqArrPr>
                      <m:ctrlPr>
                        <w:rPr>
                          <w:rFonts w:ascii="Cambria Math" w:hAnsi="Cambria Math"/>
                          <w:i/>
                        </w:rPr>
                      </m:ctrlPr>
                    </m:eqArrPr>
                    <m:e>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i</m:t>
                          </m:r>
                        </m:sub>
                      </m:sSub>
                    </m:e>
                    <m:e>
                      <m:r>
                        <w:rPr>
                          <w:rFonts w:ascii="Cambria Math" w:hAnsi="Cambria Math"/>
                        </w:rPr>
                        <m:t>y∈</m:t>
                      </m:r>
                      <m:sSub>
                        <m:sSubPr>
                          <m:ctrlPr>
                            <w:rPr>
                              <w:rFonts w:ascii="Cambria Math" w:hAnsi="Cambria Math"/>
                              <w:i/>
                            </w:rPr>
                          </m:ctrlPr>
                        </m:sSubPr>
                        <m:e>
                          <m:r>
                            <w:rPr>
                              <w:rFonts w:ascii="Cambria Math" w:hAnsi="Cambria Math"/>
                            </w:rPr>
                            <m:t>C</m:t>
                          </m:r>
                        </m:e>
                        <m:sub>
                          <m:r>
                            <w:rPr>
                              <w:rFonts w:ascii="Cambria Math" w:hAnsi="Cambria Math"/>
                            </w:rPr>
                            <m:t>j</m:t>
                          </m:r>
                        </m:sub>
                      </m:sSub>
                    </m:e>
                  </m:eqArr>
                </m:sub>
                <m:sup/>
                <m:e>
                  <m:r>
                    <w:rPr>
                      <w:rFonts w:ascii="Cambria Math" w:hAnsi="Cambria Math"/>
                    </w:rPr>
                    <m:t>d(x, y</m:t>
                  </m:r>
                </m:e>
              </m:nary>
              <m:r>
                <w:rPr>
                  <w:rFonts w:ascii="Cambria Math" w:hAnsi="Cambria Math"/>
                </w:rPr>
                <m:t xml:space="preserve">)) </m:t>
              </m:r>
            </m:e>
          </m:func>
        </m:oMath>
      </m:oMathPara>
    </w:p>
    <w:p w14:paraId="505529E5" w14:textId="2A3406E0" w:rsidR="00E02AC7" w:rsidRPr="007147DC" w:rsidRDefault="00E02AC7" w:rsidP="00D441EE">
      <w:pPr>
        <w:spacing w:after="0"/>
      </w:pPr>
      <w:r w:rsidRPr="00E02AC7">
        <w:t>CoSeD—Compactness and Separation Value of a Data): the CoSeD can be described as the compactness and separation value of any data</w:t>
      </w:r>
      <w:r w:rsidR="00E7444C">
        <w:t xml:space="preserve">, </w:t>
      </w:r>
      <w:r w:rsidR="00E7444C" w:rsidRPr="00E7444C">
        <w:t>we calculated the weight of each data that is </w:t>
      </w:r>
      <w:r w:rsidR="00E7444C" w:rsidRPr="00E7444C">
        <w:rPr>
          <w:i/>
          <w:iCs/>
        </w:rPr>
        <w:t>W</w:t>
      </w:r>
      <w:r w:rsidR="00E7444C" w:rsidRPr="00E7444C">
        <w:rPr>
          <w:i/>
          <w:iCs/>
          <w:vertAlign w:val="subscript"/>
        </w:rPr>
        <w:t>KDE</w:t>
      </w:r>
      <w:r w:rsidR="00E7444C" w:rsidRPr="00E7444C">
        <w:t> according to obtained KDE value</w:t>
      </w:r>
    </w:p>
    <w:p w14:paraId="45AED132" w14:textId="5B371AAA" w:rsidR="008E06EF" w:rsidRDefault="00E02AC7" w:rsidP="00C351EC">
      <m:oMathPara>
        <m:oMath>
          <m:r>
            <w:rPr>
              <w:rFonts w:ascii="Cambria Math" w:hAnsi="Cambria Math"/>
            </w:rPr>
            <m:t>CoSeD</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KDE</m:t>
              </m:r>
            </m:sub>
          </m:sSub>
          <m:r>
            <w:rPr>
              <w:rFonts w:ascii="Cambria Math" w:hAnsi="Cambria Math"/>
            </w:rPr>
            <m:t>*</m:t>
          </m:r>
          <m:f>
            <m:fPr>
              <m:ctrlPr>
                <w:rPr>
                  <w:rFonts w:ascii="Cambria Math" w:hAnsi="Cambria Math"/>
                  <w:i/>
                </w:rPr>
              </m:ctrlPr>
            </m:fPr>
            <m:num>
              <m:r>
                <w:rPr>
                  <w:rFonts w:ascii="Cambria Math" w:hAnsi="Cambria Math"/>
                </w:rPr>
                <m:t>b</m:t>
              </m:r>
              <m:d>
                <m:dPr>
                  <m:ctrlPr>
                    <w:rPr>
                      <w:rFonts w:ascii="Cambria Math" w:hAnsi="Cambria Math"/>
                      <w:i/>
                    </w:rPr>
                  </m:ctrlPr>
                </m:dPr>
                <m:e>
                  <m:r>
                    <w:rPr>
                      <w:rFonts w:ascii="Cambria Math" w:hAnsi="Cambria Math"/>
                    </w:rPr>
                    <m:t>x</m:t>
                  </m:r>
                </m:e>
              </m:d>
              <m:r>
                <w:rPr>
                  <w:rFonts w:ascii="Cambria Math" w:hAnsi="Cambria Math"/>
                </w:rPr>
                <m:t>-a(x)</m:t>
              </m:r>
            </m:num>
            <m:den>
              <m:r>
                <m:rPr>
                  <m:sty m:val="p"/>
                </m:rPr>
                <w:rPr>
                  <w:rFonts w:ascii="Cambria Math" w:hAnsi="Cambria Math"/>
                </w:rPr>
                <m:t>max⁡</m:t>
              </m:r>
              <m:r>
                <w:rPr>
                  <w:rFonts w:ascii="Cambria Math" w:hAnsi="Cambria Math"/>
                </w:rPr>
                <m:t>(b</m:t>
              </m:r>
              <m:d>
                <m:dPr>
                  <m:ctrlPr>
                    <w:rPr>
                      <w:rFonts w:ascii="Cambria Math" w:hAnsi="Cambria Math"/>
                      <w:i/>
                    </w:rPr>
                  </m:ctrlPr>
                </m:dPr>
                <m:e>
                  <m:r>
                    <w:rPr>
                      <w:rFonts w:ascii="Cambria Math" w:hAnsi="Cambria Math"/>
                    </w:rPr>
                    <m:t>x</m:t>
                  </m:r>
                </m:e>
              </m:d>
              <m:r>
                <w:rPr>
                  <w:rFonts w:ascii="Cambria Math" w:hAnsi="Cambria Math"/>
                </w:rPr>
                <m:t>, a</m:t>
              </m:r>
              <m:d>
                <m:dPr>
                  <m:ctrlPr>
                    <w:rPr>
                      <w:rFonts w:ascii="Cambria Math" w:hAnsi="Cambria Math"/>
                      <w:i/>
                    </w:rPr>
                  </m:ctrlPr>
                </m:dPr>
                <m:e>
                  <m:r>
                    <w:rPr>
                      <w:rFonts w:ascii="Cambria Math" w:hAnsi="Cambria Math"/>
                    </w:rPr>
                    <m:t>x</m:t>
                  </m:r>
                </m:e>
              </m:d>
              <m:r>
                <w:rPr>
                  <w:rFonts w:ascii="Cambria Math" w:hAnsi="Cambria Math"/>
                </w:rPr>
                <m:t>)</m:t>
              </m:r>
            </m:den>
          </m:f>
        </m:oMath>
      </m:oMathPara>
    </w:p>
    <w:p w14:paraId="12FC79DE" w14:textId="572EDC7F" w:rsidR="0083724A" w:rsidRPr="000B45C7" w:rsidRDefault="0083724A" w:rsidP="0083724A">
      <m:oMathPara>
        <m:oMath>
          <m:r>
            <w:rPr>
              <w:rFonts w:ascii="Cambria Math" w:hAnsi="Cambria Math"/>
            </w:rPr>
            <m:t>CoSeD</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k</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k</m:t>
                  </m:r>
                </m:sub>
              </m:sSub>
            </m:den>
          </m:f>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k</m:t>
                  </m:r>
                </m:sub>
              </m:sSub>
            </m:sup>
            <m:e>
              <m:r>
                <w:rPr>
                  <w:rFonts w:ascii="Cambria Math" w:hAnsi="Cambria Math"/>
                </w:rPr>
                <m:t>CoSeD(</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oMath>
      </m:oMathPara>
    </w:p>
    <w:p w14:paraId="5E07C0CD" w14:textId="17A9E673" w:rsidR="000B45C7" w:rsidRDefault="000B45C7" w:rsidP="0083724A">
      <m:oMathPara>
        <m:oMath>
          <m:r>
            <w:rPr>
              <w:rFonts w:ascii="Cambria Math" w:hAnsi="Cambria Math"/>
            </w:rPr>
            <m:t>VIASCKDE=</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r>
                    <w:rPr>
                      <w:rFonts w:ascii="Cambria Math" w:hAnsi="Cambria Math"/>
                    </w:rPr>
                    <m:t>CoSeD(</m:t>
                  </m:r>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m:t>
                  </m:r>
                </m:e>
              </m:nary>
            </m:num>
            <m:den>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b>
                    <m:sSubPr>
                      <m:ctrlPr>
                        <w:rPr>
                          <w:rFonts w:ascii="Cambria Math" w:hAnsi="Cambria Math"/>
                          <w:i/>
                        </w:rPr>
                      </m:ctrlPr>
                    </m:sSubPr>
                    <m:e>
                      <m:r>
                        <w:rPr>
                          <w:rFonts w:ascii="Cambria Math" w:hAnsi="Cambria Math"/>
                        </w:rPr>
                        <m:t>n</m:t>
                      </m:r>
                    </m:e>
                    <m:sub>
                      <m:r>
                        <w:rPr>
                          <w:rFonts w:ascii="Cambria Math" w:hAnsi="Cambria Math"/>
                        </w:rPr>
                        <m:t>k</m:t>
                      </m:r>
                    </m:sub>
                  </m:sSub>
                </m:e>
              </m:nary>
            </m:den>
          </m:f>
        </m:oMath>
      </m:oMathPara>
    </w:p>
    <w:p w14:paraId="67BCD2B8" w14:textId="77777777" w:rsidR="00C351EC" w:rsidRDefault="00C351EC" w:rsidP="00C351EC"/>
    <w:p w14:paraId="2EEC4073" w14:textId="77777777" w:rsidR="001D2310" w:rsidRDefault="001D2310" w:rsidP="00C351EC"/>
    <w:p w14:paraId="6E366858" w14:textId="5F6F69B0" w:rsidR="001D2310" w:rsidRDefault="001D2310" w:rsidP="00C351EC">
      <w:r>
        <w:t xml:space="preserve">CS index </w:t>
      </w:r>
      <w:r>
        <w:fldChar w:fldCharType="begin"/>
      </w:r>
      <w:r w:rsidR="003668EF">
        <w:instrText xml:space="preserve"> ADDIN ZOTERO_ITEM CSL_CITATION {"citationID":"dPfqKh9F","properties":{"formattedCitation":"(32)","plainCitation":"(32)","noteIndex":0},"citationItems":[{"id":1820,"uris":["http://zotero.org/users/8619560/items/3EBIWXUR"],"itemData":{"id":1820,"type":"article-journal","abstract":"Many validity measures have been proposed for evaluating clustering results. Most of these popular validity measures do not work well for clusters with different densities and/or sizes. They usually have a tendency of ignoring clusters with low densities. In this paper, we propose a new validity measure that can deal with this situation. In addition, we also propose a modified K-means algorithm that can assign more cluster centres to areas with low densities of data than the conventional K-means algorithm does. First, several artificial data sets are used to test the performance of the proposed measure. Then the proposed measure and the modified K-means algorithm are applied to reduce the edge degradation in vector quantisation of image compression.","container-title":"Pattern Analysis and Applications","DOI":"10.1007/s10044-004-0218-1","ISSN":"1433-755X","issue":"2","journalAbbreviation":"Pattern Anal Applic","language":"en","page":"205-220","source":"Springer Link","title":"A new cluster validity measure and its application to image compression","volume":"7","author":[{"family":"Chou","given":"C.-H."},{"family":"Su","given":"M.-C."},{"family":"Lai","given":"E."}],"issued":{"date-parts":[["2004",7,1]]}}}],"schema":"https://github.com/citation-style-language/schema/raw/master/csl-citation.json"} </w:instrText>
      </w:r>
      <w:r>
        <w:fldChar w:fldCharType="separate"/>
      </w:r>
      <w:r w:rsidR="003668EF" w:rsidRPr="003668EF">
        <w:t>(32)</w:t>
      </w:r>
      <w:r>
        <w:fldChar w:fldCharType="end"/>
      </w:r>
      <w:r w:rsidR="00470788">
        <w:t xml:space="preserve"> is similar in concept to the DB and D indices.</w:t>
      </w:r>
    </w:p>
    <w:p w14:paraId="1F231013" w14:textId="77777777" w:rsidR="00BC4183" w:rsidRDefault="00BC4183" w:rsidP="00C351EC"/>
    <w:p w14:paraId="475B7511" w14:textId="1A446181" w:rsidR="001D2310" w:rsidRPr="00F60346" w:rsidRDefault="001D2310" w:rsidP="00C351EC">
      <m:oMathPara>
        <m:oMath>
          <m:r>
            <w:rPr>
              <w:rFonts w:ascii="Cambria Math" w:hAnsi="Cambria Math"/>
            </w:rPr>
            <m:t>CS=</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k</m:t>
                          </m:r>
                        </m:sub>
                      </m:sSub>
                    </m:den>
                  </m:f>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m:t>
                          </m:r>
                        </m:sub>
                      </m:sSub>
                    </m:sub>
                    <m:sup/>
                    <m:e>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m:t>
                                  </m:r>
                                </m:sub>
                              </m:sSub>
                            </m:lim>
                          </m:limLow>
                        </m:fName>
                        <m:e>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e>
                      </m:func>
                    </m:e>
                  </m:nary>
                </m:e>
              </m:nary>
            </m:num>
            <m:den>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eqArr>
                            <m:eqArrPr>
                              <m:ctrlPr>
                                <w:rPr>
                                  <w:rFonts w:ascii="Cambria Math" w:hAnsi="Cambria Math"/>
                                  <w:i/>
                                </w:rPr>
                              </m:ctrlPr>
                            </m:eqArrPr>
                            <m:e>
                              <m:r>
                                <w:rPr>
                                  <w:rFonts w:ascii="Cambria Math" w:hAnsi="Cambria Math"/>
                                </w:rPr>
                                <m:t>l∈K</m:t>
                              </m:r>
                            </m:e>
                            <m:e>
                              <m:r>
                                <w:rPr>
                                  <w:rFonts w:ascii="Cambria Math" w:hAnsi="Cambria Math"/>
                                </w:rPr>
                                <m:t>k≠l</m:t>
                              </m:r>
                            </m:e>
                          </m:eqArr>
                        </m:lim>
                      </m:limLow>
                    </m:fName>
                    <m:e>
                      <m:r>
                        <w:rPr>
                          <w:rFonts w:ascii="Cambria Math" w:hAnsi="Cambria Math"/>
                        </w:rPr>
                        <m:t>d(</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l</m:t>
                          </m:r>
                        </m:sub>
                      </m:sSub>
                      <m:r>
                        <w:rPr>
                          <w:rFonts w:ascii="Cambria Math" w:hAnsi="Cambria Math"/>
                        </w:rPr>
                        <m:t>)</m:t>
                      </m:r>
                    </m:e>
                  </m:func>
                </m:e>
              </m:nary>
            </m:den>
          </m:f>
        </m:oMath>
      </m:oMathPara>
    </w:p>
    <w:p w14:paraId="6B3A6303" w14:textId="77777777" w:rsidR="00F60346" w:rsidRDefault="00F60346" w:rsidP="00C351EC"/>
    <w:p w14:paraId="06CC254A" w14:textId="77777777" w:rsidR="00BC4183" w:rsidRDefault="00BC4183" w:rsidP="00C351EC"/>
    <w:p w14:paraId="5ECE1F0A" w14:textId="34A4D148" w:rsidR="00B42172" w:rsidRPr="00B42172" w:rsidRDefault="00B42172" w:rsidP="00B42172">
      <w:pPr>
        <w:pStyle w:val="Heading3"/>
      </w:pPr>
      <w:r w:rsidRPr="00B42172">
        <w:t>EDGING DISTANCE</w:t>
      </w:r>
    </w:p>
    <w:p w14:paraId="668E055E" w14:textId="0E075132" w:rsidR="00B42172" w:rsidRDefault="00E502A1" w:rsidP="00C351EC">
      <w:r w:rsidRPr="00E502A1">
        <w:t>centre_from_data</w:t>
      </w:r>
    </w:p>
    <w:p w14:paraId="499E89FD" w14:textId="4CD0F381" w:rsidR="00E502A1" w:rsidRDefault="00E502A1" w:rsidP="00E502A1">
      <w:r>
        <w:t>If n = len(data) (size of the subset passed in), computing the n x n pairwise matrix is O(n^2 d) (each pair distance costs d operations). Summation and argmin are O(n^2) dominated by the same.</w:t>
      </w:r>
    </w:p>
    <w:p w14:paraId="17FF3017" w14:textId="4DF26406" w:rsidR="00B42172" w:rsidRDefault="00E502A1" w:rsidP="00E502A1">
      <w:r>
        <w:t xml:space="preserve">Time complexity: O(n^2 d) </w:t>
      </w:r>
    </w:p>
    <w:p w14:paraId="70EB1502" w14:textId="77777777" w:rsidR="00E502A1" w:rsidRPr="00E502A1" w:rsidRDefault="00E502A1" w:rsidP="00E502A1">
      <w:r w:rsidRPr="00E502A1">
        <w:t>k_nearest_neighbors(data, visited, query_point, n_neighbours=3)</w:t>
      </w:r>
    </w:p>
    <w:p w14:paraId="48706295" w14:textId="77777777" w:rsidR="00E502A1" w:rsidRPr="00E502A1" w:rsidRDefault="00E502A1" w:rsidP="00E502A1">
      <w:pPr>
        <w:numPr>
          <w:ilvl w:val="0"/>
          <w:numId w:val="15"/>
        </w:numPr>
      </w:pPr>
      <w:r w:rsidRPr="00E502A1">
        <w:t>Distance vector: O(n d).</w:t>
      </w:r>
    </w:p>
    <w:p w14:paraId="1A82DBD4" w14:textId="1A657025" w:rsidR="00E502A1" w:rsidRPr="00E502A1" w:rsidRDefault="00E502A1" w:rsidP="00E502A1">
      <w:pPr>
        <w:numPr>
          <w:ilvl w:val="0"/>
          <w:numId w:val="15"/>
        </w:numPr>
      </w:pPr>
      <w:r w:rsidRPr="00E502A1">
        <w:t xml:space="preserve">np.argsort(distances) sorts n values: O(n log n). </w:t>
      </w:r>
    </w:p>
    <w:p w14:paraId="2938047F" w14:textId="77777777" w:rsidR="00E502A1" w:rsidRPr="00E502A1" w:rsidRDefault="00E502A1" w:rsidP="00E502A1">
      <w:pPr>
        <w:numPr>
          <w:ilvl w:val="0"/>
          <w:numId w:val="15"/>
        </w:numPr>
      </w:pPr>
      <w:r w:rsidRPr="00E502A1">
        <w:lastRenderedPageBreak/>
        <w:t>Selecting &amp; masking visited: O(n).</w:t>
      </w:r>
    </w:p>
    <w:p w14:paraId="6511439E" w14:textId="408BE9D3" w:rsidR="00E502A1" w:rsidRDefault="00E502A1" w:rsidP="00E502A1">
      <w:r w:rsidRPr="00E502A1">
        <w:t xml:space="preserve">Time complexity: O(n d + n log n) </w:t>
      </w:r>
    </w:p>
    <w:p w14:paraId="0B467184" w14:textId="77777777" w:rsidR="00E502A1" w:rsidRDefault="00E502A1" w:rsidP="00E502A1"/>
    <w:p w14:paraId="723E1D43" w14:textId="60A072B7" w:rsidR="00E502A1" w:rsidRDefault="00E502A1" w:rsidP="00E502A1">
      <w:pPr>
        <w:rPr>
          <w:rFonts w:ascii="Cambria Math" w:hAnsi="Cambria Math" w:cs="Cambria Math"/>
        </w:rPr>
      </w:pPr>
      <w:r w:rsidRPr="00E502A1">
        <w:rPr>
          <w:rFonts w:ascii="Cambria Math" w:hAnsi="Cambria Math" w:cs="Cambria Math"/>
        </w:rPr>
        <w:t>edging_distance(X, start, end, n_neighbours=5, lookahead=10, debug=False)</w:t>
      </w:r>
    </w:p>
    <w:p w14:paraId="6E6F4C71" w14:textId="77777777" w:rsidR="00E502A1" w:rsidRPr="00E502A1" w:rsidRDefault="00E502A1" w:rsidP="00E502A1">
      <w:pPr>
        <w:numPr>
          <w:ilvl w:val="0"/>
          <w:numId w:val="16"/>
        </w:numPr>
      </w:pPr>
      <w:r w:rsidRPr="00E502A1">
        <w:t>start_id, end_id discovery: np.where(np.all(X == start,axis=1)) is O(n d) once.</w:t>
      </w:r>
    </w:p>
    <w:p w14:paraId="3ED46AE2" w14:textId="547E6161" w:rsidR="00E502A1" w:rsidRPr="00E502A1" w:rsidRDefault="00E502A1" w:rsidP="00E502A1">
      <w:pPr>
        <w:numPr>
          <w:ilvl w:val="0"/>
          <w:numId w:val="16"/>
        </w:numPr>
      </w:pPr>
      <w:r w:rsidRPr="00E502A1">
        <w:t>loop iteration:</w:t>
      </w:r>
    </w:p>
    <w:p w14:paraId="7615463A" w14:textId="77777777" w:rsidR="00E502A1" w:rsidRPr="00E502A1" w:rsidRDefault="00E502A1" w:rsidP="00E502A1">
      <w:pPr>
        <w:numPr>
          <w:ilvl w:val="1"/>
          <w:numId w:val="16"/>
        </w:numPr>
      </w:pPr>
      <w:r w:rsidRPr="00E502A1">
        <w:t>np.count_nonzero(visited) used several times → each call O(n) (this happens every loop in your code).</w:t>
      </w:r>
    </w:p>
    <w:p w14:paraId="29340F04" w14:textId="77777777" w:rsidR="00E502A1" w:rsidRPr="00E502A1" w:rsidRDefault="00E502A1" w:rsidP="00E502A1">
      <w:pPr>
        <w:numPr>
          <w:ilvl w:val="1"/>
          <w:numId w:val="16"/>
        </w:numPr>
      </w:pPr>
      <w:r w:rsidRPr="00E502A1">
        <w:t xml:space="preserve">Either k_nearest_neighbors(...) (cost O(n d + n log n) per call) </w:t>
      </w:r>
      <w:r w:rsidRPr="00E502A1">
        <w:rPr>
          <w:b/>
          <w:bCs/>
        </w:rPr>
        <w:t>or</w:t>
      </w:r>
      <w:r w:rsidRPr="00E502A1">
        <w:t xml:space="preserve"> np.where(visited==False) (O(n)).</w:t>
      </w:r>
    </w:p>
    <w:p w14:paraId="4D30CE51" w14:textId="77777777" w:rsidR="00E502A1" w:rsidRPr="00E502A1" w:rsidRDefault="00E502A1" w:rsidP="00E502A1">
      <w:pPr>
        <w:numPr>
          <w:ilvl w:val="1"/>
          <w:numId w:val="16"/>
        </w:numPr>
      </w:pPr>
      <w:r w:rsidRPr="00E502A1">
        <w:t>Distance computation from the selected nearest points to end: O(|nearest| * d) (≤ O(n d) worst-case).</w:t>
      </w:r>
    </w:p>
    <w:p w14:paraId="6467C64D" w14:textId="77777777" w:rsidR="00E502A1" w:rsidRPr="00E502A1" w:rsidRDefault="00E502A1" w:rsidP="00E502A1">
      <w:pPr>
        <w:numPr>
          <w:ilvl w:val="1"/>
          <w:numId w:val="16"/>
        </w:numPr>
      </w:pPr>
      <w:r w:rsidRPr="00E502A1">
        <w:t>visited[nearest_points_ids] = True and path.append are up to O(|nearest|) each.</w:t>
      </w:r>
    </w:p>
    <w:p w14:paraId="7C2F5FBF" w14:textId="77777777" w:rsidR="00E502A1" w:rsidRPr="00E502A1" w:rsidRDefault="00E502A1" w:rsidP="00E502A1">
      <w:r w:rsidRPr="00E502A1">
        <w:t>Worst-case iteration count: the while loop can in principle run up to O(n) iterations (e.g., you visit or mark a small number each time). In the pathological/worst case, each iteration invokes a full k_nearest_neighbors call and several O(n) scans.</w:t>
      </w:r>
    </w:p>
    <w:p w14:paraId="4079122E" w14:textId="77777777" w:rsidR="00E502A1" w:rsidRPr="00E502A1" w:rsidRDefault="00E502A1" w:rsidP="00E502A1">
      <w:r w:rsidRPr="00E502A1">
        <w:t>Worst-case per iteration cost: O(n d + n log n + n) ≈ O(n d + n log n).</w:t>
      </w:r>
    </w:p>
    <w:p w14:paraId="60B781D2" w14:textId="01BA346E" w:rsidR="00E502A1" w:rsidRPr="00E502A1" w:rsidRDefault="00E502A1" w:rsidP="00E502A1">
      <w:r w:rsidRPr="00E502A1">
        <w:t>Worst-case total cost (current code): O(n * (n d + n log n)) = O(n^2 d + n^2 log n).</w:t>
      </w:r>
    </w:p>
    <w:p w14:paraId="3C88974D" w14:textId="77777777" w:rsidR="00E502A1" w:rsidRDefault="00E502A1" w:rsidP="00E502A1"/>
    <w:p w14:paraId="6719D4AE" w14:textId="12DBC631" w:rsidR="00E502A1" w:rsidRPr="00FA369B" w:rsidRDefault="00E502A1" w:rsidP="00E502A1">
      <w:pPr>
        <w:rPr>
          <w:b/>
          <w:bCs/>
        </w:rPr>
      </w:pPr>
      <w:r w:rsidRPr="00FA369B">
        <w:rPr>
          <w:b/>
          <w:bCs/>
        </w:rPr>
        <w:t>ed_silhouette_score</w:t>
      </w:r>
    </w:p>
    <w:p w14:paraId="0B5189D7" w14:textId="293601B5" w:rsidR="00E502A1" w:rsidRDefault="00E502A1" w:rsidP="00FA369B">
      <w:pPr>
        <w:pStyle w:val="ListParagraph"/>
        <w:numPr>
          <w:ilvl w:val="0"/>
          <w:numId w:val="19"/>
        </w:numPr>
      </w:pPr>
      <w:r w:rsidRPr="00E502A1">
        <w:rPr>
          <w:rFonts w:eastAsia="Times New Roman"/>
        </w:rPr>
        <w:t xml:space="preserve">cluster_means </w:t>
      </w:r>
      <w:r w:rsidRPr="00E502A1">
        <w:t xml:space="preserve"> For each cluster </w:t>
      </w:r>
      <w:r w:rsidRPr="00E502A1">
        <w:rPr>
          <w:rFonts w:eastAsia="Times New Roman"/>
        </w:rPr>
        <w:t>i</w:t>
      </w:r>
      <w:r w:rsidRPr="00E502A1">
        <w:t xml:space="preserve"> of size </w:t>
      </w:r>
      <w:r>
        <w:t>n</w:t>
      </w:r>
      <w:r w:rsidRPr="00E502A1">
        <w:rPr>
          <w:rFonts w:eastAsia="Times New Roman"/>
        </w:rPr>
        <w:t>_i</w:t>
      </w:r>
      <w:r w:rsidRPr="00E502A1">
        <w:t xml:space="preserve">, centre_from_data is </w:t>
      </w:r>
      <w:r w:rsidRPr="00E502A1">
        <w:rPr>
          <w:rFonts w:eastAsia="Times New Roman"/>
        </w:rPr>
        <w:t>O(</w:t>
      </w:r>
      <w:r>
        <w:t>n</w:t>
      </w:r>
      <w:r w:rsidRPr="00E502A1">
        <w:rPr>
          <w:rFonts w:eastAsia="Times New Roman"/>
        </w:rPr>
        <w:t>_i^2 d)</w:t>
      </w:r>
      <w:r w:rsidRPr="00E502A1">
        <w:t xml:space="preserve">. Summed over clusters this is </w:t>
      </w:r>
      <w:r w:rsidRPr="00E502A1">
        <w:rPr>
          <w:rFonts w:eastAsia="Times New Roman"/>
        </w:rPr>
        <w:t xml:space="preserve">O(sum_i </w:t>
      </w:r>
      <w:r>
        <w:t>n</w:t>
      </w:r>
      <w:r w:rsidRPr="00E502A1">
        <w:rPr>
          <w:rFonts w:eastAsia="Times New Roman"/>
        </w:rPr>
        <w:t>_i^2 d)</w:t>
      </w:r>
      <w:r w:rsidRPr="00E502A1">
        <w:t xml:space="preserve">. Worst case (one big cluster): </w:t>
      </w:r>
      <w:r w:rsidRPr="00E502A1">
        <w:rPr>
          <w:rFonts w:eastAsia="Times New Roman"/>
        </w:rPr>
        <w:t>O(n^2 d)</w:t>
      </w:r>
      <w:r w:rsidRPr="00E502A1">
        <w:t xml:space="preserve">. Balanced clusters: </w:t>
      </w:r>
      <w:r w:rsidRPr="00E502A1">
        <w:rPr>
          <w:rFonts w:eastAsia="Times New Roman"/>
        </w:rPr>
        <w:t>≈ O(n^2 d / k)</w:t>
      </w:r>
      <w:r w:rsidRPr="00E502A1">
        <w:t>.</w:t>
      </w:r>
    </w:p>
    <w:p w14:paraId="58291651" w14:textId="77777777" w:rsidR="00E502A1" w:rsidRPr="00E502A1" w:rsidRDefault="00E502A1" w:rsidP="00FA369B">
      <w:pPr>
        <w:pStyle w:val="ListParagraph"/>
        <w:numPr>
          <w:ilvl w:val="0"/>
          <w:numId w:val="19"/>
        </w:numPr>
      </w:pPr>
      <w:r>
        <w:t xml:space="preserve">points_to_clusters </w:t>
      </w:r>
      <w:r w:rsidRPr="00E502A1">
        <w:t xml:space="preserve">This does </w:t>
      </w:r>
      <w:r w:rsidRPr="00E502A1">
        <w:rPr>
          <w:rFonts w:eastAsia="Times New Roman"/>
        </w:rPr>
        <w:t>n * k</w:t>
      </w:r>
      <w:r w:rsidRPr="00E502A1">
        <w:t xml:space="preserve"> calls to </w:t>
      </w:r>
      <w:r w:rsidRPr="00E502A1">
        <w:rPr>
          <w:rFonts w:eastAsia="Times New Roman"/>
        </w:rPr>
        <w:t>edging_distance</w:t>
      </w:r>
      <w:r w:rsidRPr="00E502A1">
        <w:t xml:space="preserve">. Using the worst-case cost from (3), each call can be </w:t>
      </w:r>
      <w:r w:rsidRPr="00E502A1">
        <w:rPr>
          <w:rFonts w:eastAsia="Times New Roman"/>
        </w:rPr>
        <w:t>O(n^2 d)</w:t>
      </w:r>
      <w:r w:rsidRPr="00E502A1">
        <w:t xml:space="preserve">. That gives </w:t>
      </w:r>
      <w:r w:rsidRPr="00E502A1">
        <w:rPr>
          <w:rFonts w:eastAsia="Times New Roman"/>
        </w:rPr>
        <w:t xml:space="preserve">O(k * n * n^2 d) </w:t>
      </w:r>
      <w:r w:rsidRPr="00FA369B">
        <w:rPr>
          <w:rFonts w:eastAsia="Times New Roman"/>
          <w:b/>
          <w:bCs/>
        </w:rPr>
        <w:t>= O(k n^3 d)</w:t>
      </w:r>
      <w:r w:rsidRPr="00E502A1">
        <w:t xml:space="preserve"> worst-case.</w:t>
      </w:r>
    </w:p>
    <w:p w14:paraId="3B4A0588" w14:textId="77777777" w:rsidR="00E502A1" w:rsidRPr="00E502A1" w:rsidRDefault="00E502A1" w:rsidP="00FA369B">
      <w:pPr>
        <w:pStyle w:val="ListParagraph"/>
        <w:numPr>
          <w:ilvl w:val="0"/>
          <w:numId w:val="19"/>
        </w:numPr>
      </w:pPr>
      <w:r w:rsidRPr="00E502A1">
        <w:t xml:space="preserve">All later operations (computing intra/inter cluster distances, silhouette coefficients) are </w:t>
      </w:r>
      <w:r w:rsidRPr="00E502A1">
        <w:rPr>
          <w:rFonts w:eastAsia="Times New Roman"/>
        </w:rPr>
        <w:t>O(n k)</w:t>
      </w:r>
      <w:r w:rsidRPr="00E502A1">
        <w:t xml:space="preserve"> or </w:t>
      </w:r>
      <w:r w:rsidRPr="00E502A1">
        <w:rPr>
          <w:rFonts w:eastAsia="Times New Roman"/>
        </w:rPr>
        <w:t>O(n)</w:t>
      </w:r>
      <w:r w:rsidRPr="00E502A1">
        <w:t xml:space="preserve"> and negligible versus the dominant term.</w:t>
      </w:r>
    </w:p>
    <w:p w14:paraId="601C1E64" w14:textId="12598431" w:rsidR="00E502A1" w:rsidRPr="00FA369B" w:rsidRDefault="00FA369B" w:rsidP="00E502A1">
      <w:r w:rsidRPr="00FA369B">
        <w:t>Dominant term:  O(k n^3 d)</w:t>
      </w:r>
    </w:p>
    <w:p w14:paraId="76E7E158" w14:textId="0DAAF040" w:rsidR="00FA369B" w:rsidRPr="00FA369B" w:rsidRDefault="00FA369B" w:rsidP="00FA369B">
      <w:pPr>
        <w:rPr>
          <w:b/>
          <w:bCs/>
        </w:rPr>
      </w:pPr>
      <w:r w:rsidRPr="00FA369B">
        <w:rPr>
          <w:b/>
          <w:bCs/>
        </w:rPr>
        <w:t>ed_davies_bouldin_score</w:t>
      </w:r>
    </w:p>
    <w:p w14:paraId="4181F290" w14:textId="77777777" w:rsidR="00FA369B" w:rsidRPr="00FA369B" w:rsidRDefault="00FA369B" w:rsidP="00FA369B">
      <w:pPr>
        <w:numPr>
          <w:ilvl w:val="0"/>
          <w:numId w:val="18"/>
        </w:numPr>
      </w:pPr>
      <w:r w:rsidRPr="00FA369B">
        <w:t xml:space="preserve">cluster_means: same as before O(sum m_i^2 d) </w:t>
      </w:r>
      <w:r w:rsidRPr="00FA369B">
        <w:rPr>
          <w:rFonts w:ascii="Cambria Math" w:hAnsi="Cambria Math" w:cs="Cambria Math"/>
        </w:rPr>
        <w:t>⇒</w:t>
      </w:r>
      <w:r w:rsidRPr="00FA369B">
        <w:t xml:space="preserve"> worst O(n^2 d).</w:t>
      </w:r>
    </w:p>
    <w:p w14:paraId="31435FDF" w14:textId="77777777" w:rsidR="00FA369B" w:rsidRPr="00FA369B" w:rsidRDefault="00FA369B" w:rsidP="00FA369B">
      <w:pPr>
        <w:numPr>
          <w:ilvl w:val="0"/>
          <w:numId w:val="18"/>
        </w:numPr>
      </w:pPr>
      <w:r w:rsidRPr="00FA369B">
        <w:lastRenderedPageBreak/>
        <w:t xml:space="preserve">cluster_distances double loop for i in range(k): for j in range(k): cluster_distances[i,j] = edging_distance(data, cluster_means[i], cluster_means[j]) — up to O(k^2) calls to edging_distance, each O(n^2 d) </w:t>
      </w:r>
      <w:r w:rsidRPr="00FA369B">
        <w:rPr>
          <w:rFonts w:ascii="Cambria Math" w:hAnsi="Cambria Math" w:cs="Cambria Math"/>
        </w:rPr>
        <w:t>⇒</w:t>
      </w:r>
      <w:r w:rsidRPr="00FA369B">
        <w:t xml:space="preserve"> O(k^2 n^2 d).</w:t>
      </w:r>
    </w:p>
    <w:p w14:paraId="00C1B486" w14:textId="77777777" w:rsidR="00FA369B" w:rsidRPr="00FA369B" w:rsidRDefault="00FA369B" w:rsidP="00FA369B">
      <w:pPr>
        <w:numPr>
          <w:ilvl w:val="0"/>
          <w:numId w:val="18"/>
        </w:numPr>
      </w:pPr>
      <w:r w:rsidRPr="00FA369B">
        <w:t xml:space="preserve">cluster_scatter = [ mean(edging_distance(data, sample, cluster_means[i]) for sample in cluster_i ) for i in range(k) ] — this is one edging_distance call per sample (since each sample is compared with its cluster mean). So n calls each O(n^2 d) </w:t>
      </w:r>
      <w:r w:rsidRPr="00FA369B">
        <w:rPr>
          <w:rFonts w:ascii="Cambria Math" w:hAnsi="Cambria Math" w:cs="Cambria Math"/>
        </w:rPr>
        <w:t>⇒</w:t>
      </w:r>
      <w:r w:rsidRPr="00FA369B">
        <w:t xml:space="preserve"> O(n^3 d).</w:t>
      </w:r>
    </w:p>
    <w:p w14:paraId="2237293C" w14:textId="77777777" w:rsidR="00FA369B" w:rsidRPr="00FA369B" w:rsidRDefault="00FA369B" w:rsidP="00FA369B">
      <w:pPr>
        <w:numPr>
          <w:ilvl w:val="0"/>
          <w:numId w:val="18"/>
        </w:numPr>
      </w:pPr>
      <w:r w:rsidRPr="00FA369B">
        <w:t>The DB index combine step is O(k^2).</w:t>
      </w:r>
    </w:p>
    <w:p w14:paraId="3935B140" w14:textId="41D81F2B" w:rsidR="00FA369B" w:rsidRDefault="00FA369B" w:rsidP="00FA369B">
      <w:r w:rsidRPr="00FA369B">
        <w:t xml:space="preserve">Dominant term: O(n^3 d) (from cluster scatter) </w:t>
      </w:r>
    </w:p>
    <w:p w14:paraId="312692EB" w14:textId="77777777" w:rsidR="00FA369B" w:rsidRDefault="00FA369B" w:rsidP="00FA369B"/>
    <w:p w14:paraId="1519DC69" w14:textId="77777777" w:rsidR="00FA369B" w:rsidRDefault="00FA369B" w:rsidP="00FA369B">
      <w:pPr>
        <w:rPr>
          <w:b/>
          <w:bCs/>
        </w:rPr>
      </w:pPr>
      <w:r w:rsidRPr="00FA369B">
        <w:rPr>
          <w:b/>
          <w:bCs/>
        </w:rPr>
        <w:t>ed_calinski_harabasz_score</w:t>
      </w:r>
    </w:p>
    <w:p w14:paraId="60000C4B" w14:textId="77777777" w:rsidR="00FA369B" w:rsidRPr="00FA369B" w:rsidRDefault="00FA369B" w:rsidP="00FA369B">
      <w:pPr>
        <w:numPr>
          <w:ilvl w:val="0"/>
          <w:numId w:val="20"/>
        </w:numPr>
      </w:pPr>
      <w:r w:rsidRPr="00FA369B">
        <w:t>cluster_means &amp; overall_mean: O(n^2 d) each (via centre_from_data) → O(n^2 d).</w:t>
      </w:r>
    </w:p>
    <w:p w14:paraId="7CE48DC2" w14:textId="77777777" w:rsidR="00FA369B" w:rsidRPr="00FA369B" w:rsidRDefault="00FA369B" w:rsidP="00FA369B">
      <w:pPr>
        <w:numPr>
          <w:ilvl w:val="0"/>
          <w:numId w:val="20"/>
        </w:numPr>
      </w:pPr>
      <w:r w:rsidRPr="00FA369B">
        <w:t>between_cluster_ss = sum(edging_distance(cluster_mean[i], overall_mean) * count_i) — k calls to edging_distance: O(k n^2 d).</w:t>
      </w:r>
    </w:p>
    <w:p w14:paraId="671F369F" w14:textId="77777777" w:rsidR="00FA369B" w:rsidRPr="00FA369B" w:rsidRDefault="00FA369B" w:rsidP="00FA369B">
      <w:pPr>
        <w:numPr>
          <w:ilvl w:val="0"/>
          <w:numId w:val="20"/>
        </w:numPr>
      </w:pPr>
      <w:r w:rsidRPr="00FA369B">
        <w:t xml:space="preserve">within_cluster_ss = sum(edging_distance(sample, cluster_mean[i]) for all samples) — n calls, each O(n^2 d) </w:t>
      </w:r>
      <w:r w:rsidRPr="00FA369B">
        <w:rPr>
          <w:rFonts w:ascii="Cambria Math" w:hAnsi="Cambria Math" w:cs="Cambria Math"/>
        </w:rPr>
        <w:t>⇒</w:t>
      </w:r>
      <w:r w:rsidRPr="00FA369B">
        <w:t xml:space="preserve"> O(n^3 d).</w:t>
      </w:r>
    </w:p>
    <w:p w14:paraId="337F6860" w14:textId="77777777" w:rsidR="00FA369B" w:rsidRPr="00FA369B" w:rsidRDefault="00FA369B" w:rsidP="00FA369B">
      <w:r w:rsidRPr="00FA369B">
        <w:t>Dominant term: O(n^3 d) from within-cluster distances. So ed_calinski_harabasz_score = O(n^3 d) (worst case).</w:t>
      </w:r>
    </w:p>
    <w:p w14:paraId="1D06F996" w14:textId="77777777" w:rsidR="00FA369B" w:rsidRPr="00FA369B" w:rsidRDefault="00FA369B" w:rsidP="00FA369B"/>
    <w:p w14:paraId="74D78259" w14:textId="77777777" w:rsidR="00E502A1" w:rsidRDefault="00E502A1" w:rsidP="00E502A1"/>
    <w:p w14:paraId="747EDC58" w14:textId="77777777" w:rsidR="00FA369B" w:rsidRDefault="00FA369B" w:rsidP="00E502A1"/>
    <w:p w14:paraId="2217D2E3" w14:textId="77777777" w:rsidR="00E502A1" w:rsidRDefault="00E502A1" w:rsidP="00E502A1"/>
    <w:p w14:paraId="7378C790" w14:textId="77777777" w:rsidR="00E502A1" w:rsidRDefault="00E502A1" w:rsidP="00E502A1"/>
    <w:p w14:paraId="671212FC" w14:textId="77777777" w:rsidR="00B42172" w:rsidRDefault="00B42172" w:rsidP="00C351EC"/>
    <w:p w14:paraId="3385E448" w14:textId="77777777" w:rsidR="00B42172" w:rsidRDefault="00B42172" w:rsidP="00C351EC"/>
    <w:p w14:paraId="19920FEA" w14:textId="1EAD1E3C" w:rsidR="00C351EC" w:rsidRDefault="00C351EC" w:rsidP="00C351EC">
      <w:pPr>
        <w:pStyle w:val="Heading2"/>
      </w:pPr>
      <w:r>
        <w:tab/>
        <w:t>General observations about indices</w:t>
      </w:r>
    </w:p>
    <w:p w14:paraId="01BD96B5" w14:textId="366A5FE5" w:rsidR="004F5AC5" w:rsidRDefault="00C351EC" w:rsidP="00C351EC">
      <w:pPr>
        <w:spacing w:after="0"/>
        <w:rPr>
          <w:color w:val="EE0000"/>
        </w:rPr>
      </w:pPr>
      <w:r w:rsidRPr="00515D29">
        <w:rPr>
          <w:color w:val="EE0000"/>
        </w:rPr>
        <w:t xml:space="preserve">CHS does not work well for highly irregular shapes and can be influenced by outliers </w:t>
      </w:r>
      <w:r w:rsidRPr="00515D29">
        <w:rPr>
          <w:color w:val="EE0000"/>
        </w:rPr>
        <w:fldChar w:fldCharType="begin"/>
      </w:r>
      <w:r w:rsidR="00B11A65">
        <w:rPr>
          <w:color w:val="EE0000"/>
        </w:rPr>
        <w:instrText xml:space="preserve"> ADDIN ZOTERO_ITEM CSL_CITATION {"citationID":"1KC91zGg","properties":{"formattedCitation":"(17)","plainCitation":"(17)","noteIndex":0},"citationItems":[{"id":1738,"uris":["http://zotero.org/users/8619560/items/2H7Y95ZQ"],"itemData":{"id":1738,"type":"article-journal","abstract":"Data clustering involves identifying latent similarities within a dataset and organizing them into clusters or groups. The outcomes of various clustering algorithms differ as they are susceptible to the intrinsic characteristics of the original dataset, including noise and dimensionality. The effectiveness of such clustering procedures directly impacts the homogeneity of clusters, underscoring the significance of evaluating algorithmic outcomes. Consequently, the assessment of clustering quality presents a significant and complex endeavor. A pivotal aspect affecting clustering validation is the cluster validity metric, which aids in determining the optimal number of clusters. The main goal of this study is to comprehensively review and explain the mathematical operation of internal and external cluster validity indices, but not all, to categorize these indices and to brainstorm suggestions for future advancement of clustering validation research. In addition, we review and evaluate the performance of internal and external clustering validation indices on the most common clustering algorithms, such as the evolutionary clustering algorithm star (ECA*). Finally, we suggest a classification framework for examining the functionality of both internal and external clustering validation measures regarding their ideal values, user-friendliness, responsiveness to input data, and appropriateness across various fields. This classification aids researchers in selecting the appropriate clustering validation measure to suit their specific requirements.","container-title":"Neurocomputing","DOI":"10.1016/j.neucom.2024.128198","ISSN":"0925-2312","journalAbbreviation":"Neurocomputing","page":"128198","source":"ScienceDirect","title":"From A-to-Z review of clustering validation indices","volume":"601","author":[{"family":"Hassan","given":"Bryar A."},{"family":"Tayfor","given":"Noor Bahjat"},{"family":"Hassan","given":"Alla A."},{"family":"Ahmed","given":"Aram M."},{"family":"Rashid","given":"Tarik A."},{"family":"Abdalla","given":"Naz N."}],"issued":{"date-parts":[["2024",10,7]]}}}],"schema":"https://github.com/citation-style-language/schema/raw/master/csl-citation.json"} </w:instrText>
      </w:r>
      <w:r w:rsidRPr="00515D29">
        <w:rPr>
          <w:color w:val="EE0000"/>
        </w:rPr>
        <w:fldChar w:fldCharType="separate"/>
      </w:r>
      <w:r w:rsidR="009B523F" w:rsidRPr="009B523F">
        <w:t>(17)</w:t>
      </w:r>
      <w:r w:rsidRPr="00515D29">
        <w:rPr>
          <w:color w:val="EE0000"/>
        </w:rPr>
        <w:fldChar w:fldCharType="end"/>
      </w:r>
      <w:r w:rsidRPr="00515D29">
        <w:rPr>
          <w:color w:val="EE0000"/>
        </w:rPr>
        <w:t xml:space="preserve">, DBS is sensitive to the parameter choice of the clustering algorithm, to non-Euclidean distance metrics, and to overlapping clusters </w:t>
      </w:r>
      <w:r w:rsidRPr="00515D29">
        <w:rPr>
          <w:color w:val="EE0000"/>
        </w:rPr>
        <w:fldChar w:fldCharType="begin"/>
      </w:r>
      <w:r w:rsidR="00B11A65">
        <w:rPr>
          <w:color w:val="EE0000"/>
        </w:rPr>
        <w:instrText xml:space="preserve"> ADDIN ZOTERO_ITEM CSL_CITATION {"citationID":"jCDDYnfT","properties":{"formattedCitation":"(17)","plainCitation":"(17)","noteIndex":0},"citationItems":[{"id":1738,"uris":["http://zotero.org/users/8619560/items/2H7Y95ZQ"],"itemData":{"id":1738,"type":"article-journal","abstract":"Data clustering involves identifying latent similarities within a dataset and organizing them into clusters or groups. The outcomes of various clustering algorithms differ as they are susceptible to the intrinsic characteristics of the original dataset, including noise and dimensionality. The effectiveness of such clustering procedures directly impacts the homogeneity of clusters, underscoring the significance of evaluating algorithmic outcomes. Consequently, the assessment of clustering quality presents a significant and complex endeavor. A pivotal aspect affecting clustering validation is the cluster validity metric, which aids in determining the optimal number of clusters. The main goal of this study is to comprehensively review and explain the mathematical operation of internal and external cluster validity indices, but not all, to categorize these indices and to brainstorm suggestions for future advancement of clustering validation research. In addition, we review and evaluate the performance of internal and external clustering validation indices on the most common clustering algorithms, such as the evolutionary clustering algorithm star (ECA*). Finally, we suggest a classification framework for examining the functionality of both internal and external clustering validation measures regarding their ideal values, user-friendliness, responsiveness to input data, and appropriateness across various fields. This classification aids researchers in selecting the appropriate clustering validation measure to suit their specific requirements.","container-title":"Neurocomputing","DOI":"10.1016/j.neucom.2024.128198","ISSN":"0925-2312","journalAbbreviation":"Neurocomputing","page":"128198","source":"ScienceDirect","title":"From A-to-Z review of clustering validation indices","volume":"601","author":[{"family":"Hassan","given":"Bryar A."},{"family":"Tayfor","given":"Noor Bahjat"},{"family":"Hassan","given":"Alla A."},{"family":"Ahmed","given":"Aram M."},{"family":"Rashid","given":"Tarik A."},{"family":"Abdalla","given":"Naz N."}],"issued":{"date-parts":[["2024",10,7]]}}}],"schema":"https://github.com/citation-style-language/schema/raw/master/csl-citation.json"} </w:instrText>
      </w:r>
      <w:r w:rsidRPr="00515D29">
        <w:rPr>
          <w:color w:val="EE0000"/>
        </w:rPr>
        <w:fldChar w:fldCharType="separate"/>
      </w:r>
      <w:r w:rsidR="009B523F" w:rsidRPr="009B523F">
        <w:t>(17)</w:t>
      </w:r>
      <w:r w:rsidRPr="00515D29">
        <w:rPr>
          <w:color w:val="EE0000"/>
        </w:rPr>
        <w:fldChar w:fldCharType="end"/>
      </w:r>
      <w:r w:rsidRPr="00515D29">
        <w:rPr>
          <w:color w:val="EE0000"/>
        </w:rPr>
        <w:t xml:space="preserve">, and SS may not be optimal in scenarios with noise and outliers, it requires a distance metric and for large datasets the distance matrix computation may be expensive </w:t>
      </w:r>
      <w:r w:rsidRPr="00515D29">
        <w:rPr>
          <w:color w:val="EE0000"/>
        </w:rPr>
        <w:fldChar w:fldCharType="begin"/>
      </w:r>
      <w:r w:rsidR="00B11A65">
        <w:rPr>
          <w:color w:val="EE0000"/>
        </w:rPr>
        <w:instrText xml:space="preserve"> ADDIN ZOTERO_ITEM CSL_CITATION {"citationID":"MeztF8Jd","properties":{"formattedCitation":"(17)","plainCitation":"(17)","noteIndex":0},"citationItems":[{"id":1738,"uris":["http://zotero.org/users/8619560/items/2H7Y95ZQ"],"itemData":{"id":1738,"type":"article-journal","abstract":"Data clustering involves identifying latent similarities within a dataset and organizing them into clusters or groups. The outcomes of various clustering algorithms differ as they are susceptible to the intrinsic characteristics of the original dataset, including noise and dimensionality. The effectiveness of such clustering procedures directly impacts the homogeneity of clusters, underscoring the significance of evaluating algorithmic outcomes. Consequently, the assessment of clustering quality presents a significant and complex endeavor. A pivotal aspect affecting clustering validation is the cluster validity metric, which aids in determining the optimal number of clusters. The main goal of this study is to comprehensively review and explain the mathematical operation of internal and external cluster validity indices, but not all, to categorize these indices and to brainstorm suggestions for future advancement of clustering validation research. In addition, we review and evaluate the performance of internal and external clustering validation indices on the most common clustering algorithms, such as the evolutionary clustering algorithm star (ECA*). Finally, we suggest a classification framework for examining the functionality of both internal and external clustering validation measures regarding their ideal values, user-friendliness, responsiveness to input data, and appropriateness across various fields. This classification aids researchers in selecting the appropriate clustering validation measure to suit their specific requirements.","container-title":"Neurocomputing","DOI":"10.1016/j.neucom.2024.128198","ISSN":"0925-2312","journalAbbreviation":"Neurocomputing","page":"128198","source":"ScienceDirect","title":"From A-to-Z review of clustering validation indices","volume":"601","author":[{"family":"Hassan","given":"Bryar A."},{"family":"Tayfor","given":"Noor Bahjat"},{"family":"Hassan","given":"Alla A."},{"family":"Ahmed","given":"Aram M."},{"family":"Rashid","given":"Tarik A."},{"family":"Abdalla","given":"Naz N."}],"issued":{"date-parts":[["2024",10,7]]}}}],"schema":"https://github.com/citation-style-language/schema/raw/master/csl-citation.json"} </w:instrText>
      </w:r>
      <w:r w:rsidRPr="00515D29">
        <w:rPr>
          <w:color w:val="EE0000"/>
        </w:rPr>
        <w:fldChar w:fldCharType="separate"/>
      </w:r>
      <w:r w:rsidR="009B523F" w:rsidRPr="009B523F">
        <w:t>(17)</w:t>
      </w:r>
      <w:r w:rsidRPr="00515D29">
        <w:rPr>
          <w:color w:val="EE0000"/>
        </w:rPr>
        <w:fldChar w:fldCharType="end"/>
      </w:r>
      <w:r w:rsidRPr="00515D29">
        <w:rPr>
          <w:color w:val="EE0000"/>
        </w:rPr>
        <w:t xml:space="preserve">. </w:t>
      </w:r>
    </w:p>
    <w:p w14:paraId="0CF39984" w14:textId="72B4E55A" w:rsidR="00C351EC" w:rsidRDefault="00C351EC" w:rsidP="00C351EC">
      <w:pPr>
        <w:spacing w:after="0"/>
        <w:rPr>
          <w:color w:val="EE0000"/>
        </w:rPr>
      </w:pPr>
      <w:r w:rsidRPr="00515D29">
        <w:rPr>
          <w:color w:val="EE0000"/>
        </w:rPr>
        <w:t xml:space="preserve">While, the sum of squared errors (SSE) may also be a potential clustering metric, it has been shown to have limited usefulness in non-globular clusters </w:t>
      </w:r>
      <w:r w:rsidRPr="00515D29">
        <w:rPr>
          <w:color w:val="EE0000"/>
        </w:rPr>
        <w:fldChar w:fldCharType="begin"/>
      </w:r>
      <w:r w:rsidR="000B2032">
        <w:rPr>
          <w:color w:val="EE0000"/>
        </w:rPr>
        <w:instrText xml:space="preserve"> ADDIN ZOTERO_ITEM CSL_CITATION {"citationID":"7wcgJvco","properties":{"formattedCitation":"(75)","plainCitation":"(75)","noteIndex":0},"citationItems":[{"id":1492,"uris":["http://zotero.org/users/8619560/items/S3FLPT85"],"itemData":{"id":1492,"type":"article","abstract":"Clustering techniques are widely used in Web Usage Mining to capture similar interests and trends among users accessing a Web site. For this purpose, web access logs generated at a particular web site are preprocessed to discover the user navigational sessions. Clustering techniques are then applied to group the user session data into user session clusters, where intercluster similarities are minimized while the intra cluster similarities are maximized. Since the application of different clustering algorithms generally results in different sets of cluster formation, it is important to evaluate the performance of these methods in terms of accuracy and validity of the clusters, and also the time required to generate them, using appropriate performance measures. This paper describes various validity and accuracy measures including Dunn's Index, Davies Bouldin Index, C Index, Rand Index, Jaccard Index, Silhouette Index, Fowlkes Mallows and Sum of the Squared Error (SSE). We conducted the performance evaluation of the following clustering techniques: k-Means, k-Medoids, Leader, Single Link Agglomerative Hierarchical and DBSCAN. These techniques are implemented and tested against the Web user navigational data. Finally their performance results are presented and compared.","DOI":"10.48550/arXiv.1507.03340","note":"arXiv:1507.03340 [cs]","number":"arXiv:1507.03340","publisher":"arXiv","source":"arXiv.org","title":"Quantitative Evaluation of Performance and Validity Indices for Clustering the Web Navigational Sessions","URL":"http://arxiv.org/abs/1507.03340","author":[{"family":"Ansari","given":"Zahid"},{"family":"Azeem","given":"M. F."},{"family":"Ahmed","given":"Waseem"},{"family":"Babu","given":"A. Vinaya"}],"accessed":{"date-parts":[["2025",8,7]]},"issued":{"date-parts":[["2015",7,13]]}}}],"schema":"https://github.com/citation-style-language/schema/raw/master/csl-citation.json"} </w:instrText>
      </w:r>
      <w:r w:rsidRPr="00515D29">
        <w:rPr>
          <w:color w:val="EE0000"/>
        </w:rPr>
        <w:fldChar w:fldCharType="separate"/>
      </w:r>
      <w:r w:rsidR="000B2032" w:rsidRPr="000B2032">
        <w:t>(75)</w:t>
      </w:r>
      <w:r w:rsidRPr="00515D29">
        <w:rPr>
          <w:color w:val="EE0000"/>
        </w:rPr>
        <w:fldChar w:fldCharType="end"/>
      </w:r>
      <w:r w:rsidRPr="00D14A8C">
        <w:t>.</w:t>
      </w:r>
      <w:r>
        <w:t xml:space="preserve"> </w:t>
      </w:r>
    </w:p>
    <w:p w14:paraId="785527BA" w14:textId="77777777" w:rsidR="00C351EC" w:rsidRDefault="00C351EC" w:rsidP="00C351EC">
      <w:pPr>
        <w:spacing w:after="0"/>
        <w:rPr>
          <w:color w:val="EE0000"/>
        </w:rPr>
      </w:pPr>
    </w:p>
    <w:p w14:paraId="54CFBE7F" w14:textId="32459594" w:rsidR="002D2179" w:rsidRDefault="002D2179" w:rsidP="002D2179">
      <w:pPr>
        <w:spacing w:after="0"/>
      </w:pPr>
      <w:r>
        <w:lastRenderedPageBreak/>
        <w:t xml:space="preserve">The I index was found to be a better option than DB and D </w:t>
      </w:r>
      <w:r>
        <w:fldChar w:fldCharType="begin"/>
      </w:r>
      <w:r w:rsidR="000B2032">
        <w:instrText xml:space="preserve"> ADDIN ZOTERO_ITEM CSL_CITATION {"citationID":"Ph4OgqXc","properties":{"formattedCitation":"(73)","plainCitation":"(73)","noteIndex":0},"citationItems":[{"id":1811,"uris":["http://zotero.org/users/8619560/items/2X3L363X"],"itemData":{"id":1811,"type":"article-journal","abstract":"In this article, we evaluate the performance of three clustering algorithms, hard K-Means, single linkage, and a simulated annealing (SA) based technique, in conjunction with four cluster validity indices, namely Davies-Bouldin index, Dunn's index, Calinski-Harabasz index, and a recently developed index I. Based on a relation between the index I and the Dunn's index, a lower bound of the value of the former is theoretically estimated in order to get unique hard K-partition when the data set has distinct substructures. The effectiveness of the different validity indices and clustering methods in automatically evolving the appropriate number of clusters is demonstrated experimentally for both artificial and real-life data sets with the number of clusters varying from two to ten. Once the appropriate number of clusters is determined, the SA-based clustering technique is used for proper partitioning of the data into the said number of clusters.","container-title":"IEEE Transactions on Pattern Analysis and Machine Intelligence","DOI":"10.1109/TPAMI.2002.1114856","ISSN":"1939-3539","issue":"12","page":"1650-1654","source":"IEEE Xplore","title":"Performance evaluation of some clustering algorithms and validity indices","volume":"24","author":[{"family":"Maulik","given":"U."},{"family":"Bandyopadhyay","given":"S."}],"issued":{"date-parts":[["2002",12]]}}}],"schema":"https://github.com/citation-style-language/schema/raw/master/csl-citation.json"} </w:instrText>
      </w:r>
      <w:r>
        <w:fldChar w:fldCharType="separate"/>
      </w:r>
      <w:r w:rsidR="000B2032" w:rsidRPr="000B2032">
        <w:t>(73)</w:t>
      </w:r>
      <w:r>
        <w:fldChar w:fldCharType="end"/>
      </w:r>
      <w:r>
        <w:t xml:space="preserve">. </w:t>
      </w:r>
    </w:p>
    <w:p w14:paraId="3E88D641" w14:textId="77777777" w:rsidR="002D2179" w:rsidRDefault="002D2179" w:rsidP="00C351EC">
      <w:pPr>
        <w:spacing w:after="0"/>
        <w:rPr>
          <w:color w:val="EE0000"/>
        </w:rPr>
      </w:pPr>
    </w:p>
    <w:p w14:paraId="23A5BD05" w14:textId="7C81F37D" w:rsidR="004F5AC5" w:rsidRDefault="00C351EC" w:rsidP="00C351EC">
      <w:pPr>
        <w:spacing w:after="0"/>
        <w:rPr>
          <w:color w:val="EE0000"/>
        </w:rPr>
      </w:pPr>
      <w:r w:rsidRPr="00515D29">
        <w:rPr>
          <w:color w:val="EE0000"/>
        </w:rPr>
        <w:t xml:space="preserve">However, SS demonstrated excellent performance in a benchmark of validity indices </w:t>
      </w:r>
      <w:r w:rsidRPr="00515D29">
        <w:rPr>
          <w:color w:val="EE0000"/>
        </w:rPr>
        <w:fldChar w:fldCharType="begin"/>
      </w:r>
      <w:r w:rsidR="00B11A65">
        <w:rPr>
          <w:color w:val="EE0000"/>
        </w:rPr>
        <w:instrText xml:space="preserve"> ADDIN ZOTERO_ITEM CSL_CITATION {"citationID":"wUUb0inR","properties":{"formattedCitation":"(21)","plainCitation":"(21)","noteIndex":0},"citationItems":[{"id":1736,"uris":["http://zotero.org/users/8619560/items/DF7IWYLH"],"itemData":{"id":1736,"type":"article-journal","abstract":"The Cluster Validity Index is an integral part of clustering algorithms. It evaluates inter-cluster separation and intra-cluster cohesion of candidate clusters to determine the quality of potential solutions. Several cluster validity indices have been suggested for both classical clustering algorithms and automatic metaheuristic-based clustering algorithms. Different cluster validity indices exhibit different characteristics based on the mathematical models they employ in determining the values for the various cluster attributes. Metaheuristic-based automatic clustering algorithms use cluster validity index as a fitness function in its optimization procedure to evaluate the candidate cluster solution's quality. A systematic review of the cluster validity indices used as fitness functions in metaheuristic-based automatic clustering algorithms is presented in this study. Identifying, reporting, and analysing various cluster validity indices is important in classifying the best CVIs for optimum performance of a metaheuristic-based automatic clustering algorithm. This review also includes an experimental study on the performance of some common cluster validity indices on some synthetic datasets with varied characteristics as well as real-life datasets using the SOSK-means automatic clustering algorithm. This review aims to assist researchers in identifying and selecting the most suitable cluster validity indices (CVIs) for their specific application areas.","container-title":"Heliyon","DOI":"10.1016/j.heliyon.2025.e41953","ISSN":"2405-8440","issue":"2","journalAbbreviation":"Heliyon","page":"e41953","source":"ScienceDirect","title":"Cluster validity indices for automatic clustering: A comprehensive review","title-short":"Cluster validity indices for automatic clustering","volume":"11","author":[{"family":"Ikotun","given":"Abiodun M."},{"family":"Habyarimana","given":"Faustin"},{"family":"Ezugwu","given":"Absalom E."}],"issued":{"date-parts":[["2025",1,30]]}}}],"schema":"https://github.com/citation-style-language/schema/raw/master/csl-citation.json"} </w:instrText>
      </w:r>
      <w:r w:rsidRPr="00515D29">
        <w:rPr>
          <w:color w:val="EE0000"/>
        </w:rPr>
        <w:fldChar w:fldCharType="separate"/>
      </w:r>
      <w:r w:rsidR="009B523F" w:rsidRPr="009B523F">
        <w:t>(21)</w:t>
      </w:r>
      <w:r w:rsidRPr="00515D29">
        <w:rPr>
          <w:color w:val="EE0000"/>
        </w:rPr>
        <w:fldChar w:fldCharType="end"/>
      </w:r>
      <w:r w:rsidRPr="00515D29">
        <w:rPr>
          <w:color w:val="EE0000"/>
        </w:rPr>
        <w:t>.</w:t>
      </w:r>
      <w:r>
        <w:rPr>
          <w:color w:val="EE0000"/>
        </w:rPr>
        <w:t xml:space="preserve"> </w:t>
      </w:r>
      <w:r w:rsidRPr="00515D29">
        <w:rPr>
          <w:color w:val="EE0000"/>
        </w:rPr>
        <w:t xml:space="preserve"> SS, DBS and CHS are still used today in the evaluation of clustering performance </w:t>
      </w:r>
      <w:r w:rsidRPr="00515D29">
        <w:rPr>
          <w:color w:val="EE0000"/>
        </w:rPr>
        <w:fldChar w:fldCharType="begin"/>
      </w:r>
      <w:r w:rsidR="000B2032">
        <w:rPr>
          <w:color w:val="EE0000"/>
        </w:rPr>
        <w:instrText xml:space="preserve"> ADDIN ZOTERO_ITEM CSL_CITATION {"citationID":"rHMIf6im","properties":{"formattedCitation":"(76)","plainCitation":"(76)","noteIndex":0},"citationItems":[{"id":1662,"uris":["http://zotero.org/users/8619560/items/RVJFK6YM"],"itemData":{"id":1662,"type":"article","abstract":"Deep clustering, a method for partitioning complex, high-dimensional data using deep neural networks, presents unique evaluation challenges. Traditional clustering validation measures, designed for low-dimensional spaces, are problematic for deep clustering, which involves projecting data into lower-dimensional embeddings before partitioning. Two key issues are identified: 1) the curse of dimensionality when applying these measures to raw data, and 2) the unreliable comparison of clustering results across different embedding spaces stemming from variations in training procedures and parameter settings in different clustering models. This paper addresses these challenges in evaluating clustering quality in deep learning. We present a theoretical framework to highlight ineffectiveness arising from using internal validation measures on raw and embedded data and propose a systematic approach to applying clustering validity indices in deep clustering contexts. Experiments show that this framework aligns better with external validation measures, effectively reducing the misguidance from the improper use of clustering validity indices in deep learning.","DOI":"10.48550/arXiv.2403.14830","note":"arXiv:2403.14830 [stat]","number":"arXiv:2403.14830","publisher":"arXiv","source":"arXiv.org","title":"Deep Clustering Evaluation: How to Validate Internal Clustering Validation Measures","title-short":"Deep Clustering Evaluation","URL":"http://arxiv.org/abs/2403.14830","author":[{"family":"Wang","given":"Zeya"},{"family":"Ye","given":"Chenglong"}],"accessed":{"date-parts":[["2025",9,20]]},"issued":{"date-parts":[["2024",3,21]]}}}],"schema":"https://github.com/citation-style-language/schema/raw/master/csl-citation.json"} </w:instrText>
      </w:r>
      <w:r w:rsidRPr="00515D29">
        <w:rPr>
          <w:color w:val="EE0000"/>
        </w:rPr>
        <w:fldChar w:fldCharType="separate"/>
      </w:r>
      <w:r w:rsidR="000B2032" w:rsidRPr="000B2032">
        <w:t>(76)</w:t>
      </w:r>
      <w:r w:rsidRPr="00515D29">
        <w:rPr>
          <w:color w:val="EE0000"/>
        </w:rPr>
        <w:fldChar w:fldCharType="end"/>
      </w:r>
      <w:r w:rsidRPr="00515D29">
        <w:rPr>
          <w:color w:val="EE0000"/>
        </w:rPr>
        <w:t>. Moreover, an extensive comparative study has shown that SS has the best results</w:t>
      </w:r>
      <w:r>
        <w:rPr>
          <w:color w:val="EE0000"/>
        </w:rPr>
        <w:t xml:space="preserve"> </w:t>
      </w:r>
      <w:r w:rsidRPr="00515D29">
        <w:rPr>
          <w:color w:val="EE0000"/>
        </w:rPr>
        <w:fldChar w:fldCharType="begin"/>
      </w:r>
      <w:r w:rsidR="00B11A65">
        <w:rPr>
          <w:color w:val="EE0000"/>
        </w:rPr>
        <w:instrText xml:space="preserve"> ADDIN ZOTERO_ITEM CSL_CITATION {"citationID":"wc0tVnt3","properties":{"formattedCitation":"(20)","plainCitation":"(20)","noteIndex":0},"citationItems":[{"id":1272,"uris":["http://zotero.org/users/8619560/items/PLEWYDK7"],"itemData":{"id":1272,"type":"article-journal","abstract":"The validation of the results obtained by clustering algorithms is a fundamental part of the clustering process. The most used approaches for cluster validation are based on internal cluster validity indices. Although many indices have been proposed, there is no recent extensive comparative study of their performance. In this paper we show the results of an experimental work that compares 30 cluster validity indices in many different environments with different characteristics. These results can serve as a guideline for selecting the most suitable index for each possible application and provide a deep insight into the performance differences between the currently available indices.","container-title":"Pattern Recognition","DOI":"10.1016/j.patcog.2012.07.021","ISSN":"0031-3203","issue":"1","journalAbbreviation":"Pattern Recognition","page":"243-256","source":"ScienceDirect","title":"An extensive comparative study of cluster validity indices","volume":"46","author":[{"family":"Arbelaitz","given":"Olatz"},{"family":"Gurrutxaga","given":"Ibai"},{"family":"Muguerza","given":"Javier"},{"family":"Pérez","given":"Jesús M."},{"family":"Perona","given":"Iñigo"}],"issued":{"date-parts":[["2013",1,1]]}}}],"schema":"https://github.com/citation-style-language/schema/raw/master/csl-citation.json"} </w:instrText>
      </w:r>
      <w:r w:rsidRPr="00515D29">
        <w:rPr>
          <w:color w:val="EE0000"/>
        </w:rPr>
        <w:fldChar w:fldCharType="separate"/>
      </w:r>
      <w:r w:rsidR="009B523F" w:rsidRPr="009B523F">
        <w:t>(20)</w:t>
      </w:r>
      <w:r w:rsidRPr="00515D29">
        <w:rPr>
          <w:color w:val="EE0000"/>
        </w:rPr>
        <w:fldChar w:fldCharType="end"/>
      </w:r>
      <w:r w:rsidRPr="00515D29">
        <w:rPr>
          <w:color w:val="EE0000"/>
        </w:rPr>
        <w:t xml:space="preserve"> and it indicated that some of the best performing clustering metrics are indeed SS, CHS and DBS </w:t>
      </w:r>
      <w:r w:rsidRPr="00515D29">
        <w:rPr>
          <w:color w:val="EE0000"/>
        </w:rPr>
        <w:fldChar w:fldCharType="begin"/>
      </w:r>
      <w:r w:rsidR="00B11A65">
        <w:rPr>
          <w:color w:val="EE0000"/>
        </w:rPr>
        <w:instrText xml:space="preserve"> ADDIN ZOTERO_ITEM CSL_CITATION {"citationID":"1Fl6M8vd","properties":{"formattedCitation":"(20)","plainCitation":"(20)","noteIndex":0},"citationItems":[{"id":1272,"uris":["http://zotero.org/users/8619560/items/PLEWYDK7"],"itemData":{"id":1272,"type":"article-journal","abstract":"The validation of the results obtained by clustering algorithms is a fundamental part of the clustering process. The most used approaches for cluster validation are based on internal cluster validity indices. Although many indices have been proposed, there is no recent extensive comparative study of their performance. In this paper we show the results of an experimental work that compares 30 cluster validity indices in many different environments with different characteristics. These results can serve as a guideline for selecting the most suitable index for each possible application and provide a deep insight into the performance differences between the currently available indices.","container-title":"Pattern Recognition","DOI":"10.1016/j.patcog.2012.07.021","ISSN":"0031-3203","issue":"1","journalAbbreviation":"Pattern Recognition","page":"243-256","source":"ScienceDirect","title":"An extensive comparative study of cluster validity indices","volume":"46","author":[{"family":"Arbelaitz","given":"Olatz"},{"family":"Gurrutxaga","given":"Ibai"},{"family":"Muguerza","given":"Javier"},{"family":"Pérez","given":"Jesús M."},{"family":"Perona","given":"Iñigo"}],"issued":{"date-parts":[["2013",1,1]]}}}],"schema":"https://github.com/citation-style-language/schema/raw/master/csl-citation.json"} </w:instrText>
      </w:r>
      <w:r w:rsidRPr="00515D29">
        <w:rPr>
          <w:color w:val="EE0000"/>
        </w:rPr>
        <w:fldChar w:fldCharType="separate"/>
      </w:r>
      <w:r w:rsidR="009B523F" w:rsidRPr="009B523F">
        <w:t>(20)</w:t>
      </w:r>
      <w:r w:rsidRPr="00515D29">
        <w:rPr>
          <w:color w:val="EE0000"/>
        </w:rPr>
        <w:fldChar w:fldCharType="end"/>
      </w:r>
      <w:r w:rsidRPr="00515D29">
        <w:rPr>
          <w:color w:val="EE0000"/>
        </w:rPr>
        <w:t>.</w:t>
      </w:r>
      <w:r>
        <w:rPr>
          <w:color w:val="EE0000"/>
        </w:rPr>
        <w:t xml:space="preserve"> </w:t>
      </w:r>
    </w:p>
    <w:p w14:paraId="73A67CEF" w14:textId="77777777" w:rsidR="002D2179" w:rsidRDefault="002D2179" w:rsidP="00C351EC">
      <w:pPr>
        <w:spacing w:after="0"/>
        <w:rPr>
          <w:color w:val="EE0000"/>
        </w:rPr>
      </w:pPr>
    </w:p>
    <w:p w14:paraId="42DA5EBA" w14:textId="30B03B13" w:rsidR="004F5AC5" w:rsidRDefault="00C351EC" w:rsidP="00C351EC">
      <w:pPr>
        <w:spacing w:after="0"/>
        <w:rPr>
          <w:color w:val="000000" w:themeColor="text1"/>
        </w:rPr>
      </w:pPr>
      <w:r>
        <w:rPr>
          <w:color w:val="000000" w:themeColor="text1"/>
        </w:rPr>
        <w:t>Ano</w:t>
      </w:r>
      <w:r w:rsidRPr="00515D29">
        <w:rPr>
          <w:color w:val="000000" w:themeColor="text1"/>
        </w:rPr>
        <w:t>ther</w:t>
      </w:r>
      <w:r>
        <w:rPr>
          <w:color w:val="EE0000"/>
        </w:rPr>
        <w:t xml:space="preserve"> </w:t>
      </w:r>
      <w:r>
        <w:rPr>
          <w:color w:val="000000" w:themeColor="text1"/>
        </w:rPr>
        <w:t xml:space="preserve">study </w:t>
      </w:r>
      <w:r>
        <w:rPr>
          <w:color w:val="000000" w:themeColor="text1"/>
        </w:rPr>
        <w:fldChar w:fldCharType="begin"/>
      </w:r>
      <w:r w:rsidR="00B11A65">
        <w:rPr>
          <w:color w:val="000000" w:themeColor="text1"/>
        </w:rPr>
        <w:instrText xml:space="preserve"> ADDIN ZOTERO_ITEM CSL_CITATION {"citationID":"EY8ZXx4V","properties":{"formattedCitation":"(16)","plainCitation":"(16)","noteIndex":0},"citationItems":[{"id":1737,"uris":["http://zotero.org/users/8619560/items/FCVIBJA7"],"itemData":{"id":1737,"type":"article-journal","abstract":"K-Means is a well-established clustering algorithm widely used in data analysis and various real-world applications. However, its requirement for a predefined number of clusters limits its effectiveness in automatic clustering tasks. To address this, metaheuristic optimisation algorithms have been integrated into K-Means, leading to the development of Evolutionary K-Means clustering approaches. These methods often rely on internal validity indices as fitness functions to automatically determine both the optimal number of clusters and the clustering configuration. However, the effectiveness of internal validity indices is often data-dependent, as most are tailored to specific data characteristics. Consequently, the choice of validity index can significantly influence clustering outcomes. This study evaluates the performance of fifteen internal validity indices within the Enhanced Firefly Algorithm-K-Means (FA-K-Means) framework, an evolutionary approach that integrates Firefly metaheuristics with the classical K-Means algorithm. The performance of each index is assessed across a diverse collection of real-life and synthetic datasets with varying structures. The results reveal that the Calinski-Harabasz (CH) and Silhouette indices consistently outperform others, offering more reliable clustering performance. These findings provide practical guidance for selecting appropriate fitness functions in Evolutionary K-Means algorithms for automatic clustering tasks.","container-title":"Scientific Reports","DOI":"10.1038/s41598-025-08473-6","ISSN":"2045-2322","issue":"1","journalAbbreviation":"Sci Rep","language":"en","license":"2025 The Author(s)","note":"publisher: Nature Publishing Group","page":"21842","source":"www.nature.com","title":"Benchmarking validity indices for evolutionary K-means clustering performance","volume":"15","author":[{"family":"Ikotun","given":"Abiodun M."},{"family":"Habyarimana","given":"Faustin"},{"family":"Ezugwu","given":"Absalom E."}],"issued":{"date-parts":[["2025",7,1]]}}}],"schema":"https://github.com/citation-style-language/schema/raw/master/csl-citation.json"} </w:instrText>
      </w:r>
      <w:r>
        <w:rPr>
          <w:color w:val="000000" w:themeColor="text1"/>
        </w:rPr>
        <w:fldChar w:fldCharType="separate"/>
      </w:r>
      <w:r w:rsidR="009B523F" w:rsidRPr="009B523F">
        <w:t>(16)</w:t>
      </w:r>
      <w:r>
        <w:rPr>
          <w:color w:val="000000" w:themeColor="text1"/>
        </w:rPr>
        <w:fldChar w:fldCharType="end"/>
      </w:r>
      <w:r>
        <w:rPr>
          <w:color w:val="000000" w:themeColor="text1"/>
        </w:rPr>
        <w:t xml:space="preserve"> showed that CH obtained the highest performance, with S and DB being top ranked as well (others top ranked SF).</w:t>
      </w:r>
      <w:r w:rsidRPr="00515D29">
        <w:rPr>
          <w:color w:val="EE0000"/>
        </w:rPr>
        <w:t xml:space="preserve"> </w:t>
      </w:r>
      <w:r w:rsidRPr="00572DD6">
        <w:rPr>
          <w:color w:val="000000" w:themeColor="text1"/>
        </w:rPr>
        <w:t>DB has been found as the most using CVI for meta-heuristic-based clustering algorithms</w:t>
      </w:r>
      <w:r>
        <w:rPr>
          <w:color w:val="000000" w:themeColor="text1"/>
        </w:rPr>
        <w:t xml:space="preserve"> </w:t>
      </w:r>
      <w:r>
        <w:rPr>
          <w:color w:val="000000" w:themeColor="text1"/>
        </w:rPr>
        <w:fldChar w:fldCharType="begin"/>
      </w:r>
      <w:r w:rsidR="00B11A65">
        <w:rPr>
          <w:color w:val="000000" w:themeColor="text1"/>
        </w:rPr>
        <w:instrText xml:space="preserve"> ADDIN ZOTERO_ITEM CSL_CITATION {"citationID":"6sJ97OZb","properties":{"formattedCitation":"(21)","plainCitation":"(21)","noteIndex":0},"citationItems":[{"id":1736,"uris":["http://zotero.org/users/8619560/items/DF7IWYLH"],"itemData":{"id":1736,"type":"article-journal","abstract":"The Cluster Validity Index is an integral part of clustering algorithms. It evaluates inter-cluster separation and intra-cluster cohesion of candidate clusters to determine the quality of potential solutions. Several cluster validity indices have been suggested for both classical clustering algorithms and automatic metaheuristic-based clustering algorithms. Different cluster validity indices exhibit different characteristics based on the mathematical models they employ in determining the values for the various cluster attributes. Metaheuristic-based automatic clustering algorithms use cluster validity index as a fitness function in its optimization procedure to evaluate the candidate cluster solution's quality. A systematic review of the cluster validity indices used as fitness functions in metaheuristic-based automatic clustering algorithms is presented in this study. Identifying, reporting, and analysing various cluster validity indices is important in classifying the best CVIs for optimum performance of a metaheuristic-based automatic clustering algorithm. This review also includes an experimental study on the performance of some common cluster validity indices on some synthetic datasets with varied characteristics as well as real-life datasets using the SOSK-means automatic clustering algorithm. This review aims to assist researchers in identifying and selecting the most suitable cluster validity indices (CVIs) for their specific application areas.","container-title":"Heliyon","DOI":"10.1016/j.heliyon.2025.e41953","ISSN":"2405-8440","issue":"2","journalAbbreviation":"Heliyon","page":"e41953","source":"ScienceDirect","title":"Cluster validity indices for automatic clustering: A comprehensive review","title-short":"Cluster validity indices for automatic clustering","volume":"11","author":[{"family":"Ikotun","given":"Abiodun M."},{"family":"Habyarimana","given":"Faustin"},{"family":"Ezugwu","given":"Absalom E."}],"issued":{"date-parts":[["2025",1,30]]}}}],"schema":"https://github.com/citation-style-language/schema/raw/master/csl-citation.json"} </w:instrText>
      </w:r>
      <w:r>
        <w:rPr>
          <w:color w:val="000000" w:themeColor="text1"/>
        </w:rPr>
        <w:fldChar w:fldCharType="separate"/>
      </w:r>
      <w:r w:rsidR="009B523F" w:rsidRPr="009B523F">
        <w:t>(21)</w:t>
      </w:r>
      <w:r>
        <w:rPr>
          <w:color w:val="000000" w:themeColor="text1"/>
        </w:rPr>
        <w:fldChar w:fldCharType="end"/>
      </w:r>
      <w:r w:rsidRPr="00572DD6">
        <w:rPr>
          <w:color w:val="000000" w:themeColor="text1"/>
        </w:rPr>
        <w:t xml:space="preserve">. </w:t>
      </w:r>
    </w:p>
    <w:p w14:paraId="58353379" w14:textId="77777777" w:rsidR="004F5AC5" w:rsidRDefault="004F5AC5" w:rsidP="00C351EC">
      <w:pPr>
        <w:spacing w:after="0"/>
        <w:rPr>
          <w:color w:val="000000" w:themeColor="text1"/>
        </w:rPr>
      </w:pPr>
    </w:p>
    <w:p w14:paraId="75E21569" w14:textId="19801B29" w:rsidR="00C351EC" w:rsidRDefault="00C351EC" w:rsidP="00C351EC">
      <w:pPr>
        <w:spacing w:after="0"/>
      </w:pPr>
      <w:r>
        <w:t xml:space="preserve">Another study found that </w:t>
      </w:r>
      <w:r w:rsidR="005723DE">
        <w:t xml:space="preserve">S obtained the best performance regardless of the amount of overlap, </w:t>
      </w:r>
      <w:r>
        <w:t>CH</w:t>
      </w:r>
      <w:r w:rsidR="005723DE">
        <w:t xml:space="preserve"> had a good performance on linearly separable data, while</w:t>
      </w:r>
      <w:r>
        <w:t xml:space="preserve"> DB and GD indices had </w:t>
      </w:r>
      <w:r w:rsidR="005723DE">
        <w:t>an</w:t>
      </w:r>
      <w:r>
        <w:t xml:space="preserve"> </w:t>
      </w:r>
      <w:r w:rsidR="005723DE">
        <w:t>adequate</w:t>
      </w:r>
      <w:r>
        <w:t xml:space="preserve"> performance, yet all CVIs performed poorly on non-linearly separable datasets due to the inherent assumptions of data distribution </w:t>
      </w:r>
      <w:r>
        <w:fldChar w:fldCharType="begin"/>
      </w:r>
      <w:r w:rsidR="00B11A65">
        <w:instrText xml:space="preserve"> ADDIN ZOTERO_ITEM CSL_CITATION {"citationID":"37ZxC4BM","properties":{"formattedCitation":"(11)","plainCitation":"(11)","noteIndex":0},"citationItems":[{"id":1739,"uris":["http://zotero.org/users/8619560/items/5E6LRZ7L"],"itemData":{"id":1739,"type":"paper-conference","abstract":"In cluster analysis, the automatic clustering problem refers to the determination of both the appropriate number of clusters and the corresponding natural partitioning. This can be addressed as an optimization problem in which a cluster validity index (CVI) is used as a fitness function to evaluate the quality of potential solutions. Different CVIs have been proposed in the literature, aiming to identify adequate cluster solutions in terms of intracluster cohesion and intercluster separation. However, it is important to identify the scenarios in which these CVIs perform well and their limitations. This paper evaluates the effectiveness of 22 different CVIs used as fitness functions in an evolutionary clustering algorithm named ACDE based on differential evolution. Several synthetic datasets are considered: linearly separable data having both well-separated and overlapped clusters, and non-linearly separable data having arbitrarily-shaped clusters. Besides, real-life datasets are also considered. The experimental results indicate that the Silhouette index consistently reached an acceptable performance in linearly separable data. Furthermore, the indices Calinski-Harabasz, Davies-Bouldin, and generalized Dunn obtained an adequate clustering performance in synthetic and real-life datasets. Notably, all the evaluated CVIs performed poorly in clustering the non-linearly separable data because of the assumptions about data distributions.","collection-title":"GECCO '21","container-title":"Proceedings of the Genetic and Evolutionary Computation Conference","DOI":"10.1145/3449639.3459341","event-place":"New York, NY, USA","ISBN":"978-1-4503-8350-9","page":"314–322","publisher":"Association for Computing Machinery","publisher-place":"New York, NY, USA","source":"ACM Digital Library","title":"A survey of cluster validity indices for automatic data clustering using differential evolution","URL":"https://doi.org/10.1145/3449639.3459341","author":[{"family":"José-García","given":"Adán"},{"family":"Gómez-Flores","given":"Wilfrido"}],"accessed":{"date-parts":[["2025",11,6]]},"issued":{"date-parts":[["2021",6,26]]}}}],"schema":"https://github.com/citation-style-language/schema/raw/master/csl-citation.json"} </w:instrText>
      </w:r>
      <w:r>
        <w:fldChar w:fldCharType="separate"/>
      </w:r>
      <w:r w:rsidR="009B523F" w:rsidRPr="009B523F">
        <w:t>(11)</w:t>
      </w:r>
      <w:r>
        <w:fldChar w:fldCharType="end"/>
      </w:r>
      <w:r>
        <w:t xml:space="preserve">. </w:t>
      </w:r>
    </w:p>
    <w:p w14:paraId="142264D1" w14:textId="77777777" w:rsidR="00F17F3A" w:rsidRDefault="00F17F3A" w:rsidP="00C351EC">
      <w:pPr>
        <w:spacing w:after="0"/>
      </w:pPr>
    </w:p>
    <w:p w14:paraId="528FABDF" w14:textId="1E6A6F4A" w:rsidR="00F17F3A" w:rsidRPr="00A315F8" w:rsidRDefault="00F17F3A" w:rsidP="00C351EC">
      <w:pPr>
        <w:spacing w:after="0"/>
        <w:rPr>
          <w:color w:val="EE0000"/>
        </w:rPr>
      </w:pPr>
      <w:r>
        <w:t xml:space="preserve">A study </w:t>
      </w:r>
      <w:r>
        <w:fldChar w:fldCharType="begin"/>
      </w:r>
      <w:r w:rsidR="00B11A65">
        <w:instrText xml:space="preserve"> ADDIN ZOTERO_ITEM CSL_CITATION {"citationID":"KraD6DZ2","properties":{"formattedCitation":"(3)","plainCitation":"(3)","noteIndex":0},"citationItems":[{"id":1815,"uris":["http://zotero.org/users/8619560/items/Q59KLY6D"],"itemData":{"id":1815,"type":"article-journal","abstract":"Clustering is an unsupervised machine learning methodology widely used in several sciences to find groups of similar patterns in complex data. The results generated by clustering algorithms generally depend on user-defined input parameters such as the number of expected clusters, which can have a great impact on the homogeneity of the identified clusters. Clustering validity indices (CVIs) are an effective method for determining the optimal number of clusters that best fit the natural partition of a dataset. They do not require any underlying assumption nor a priori knowledge about the true dataset structure. Since 1965, many cluster validity indices have been proposed in the literature and used in several different applications. In this paper, the performance of 68 cluster validity indices was evaluated on 21 real-life research and simulated datasets. CVIs were compared on the same partition for each dataset, which was searched for by the k-means clustering algorithm. Multivariate chemometric methods were applied to disclose mutual relationships among the indices and to select those that are more effective in terms of accuracy and reliability.","container-title":"Chemometrics and Intelligent Laboratory Systems","DOI":"10.1016/j.chemolab.2024.105117","ISSN":"0169-7439","journalAbbreviation":"Chemometrics and Intelligent Laboratory Systems","page":"105117","source":"ScienceDirect","title":"Extended multivariate comparison of 68 cluster validity indices. A review","volume":"251","author":[{"family":"Todeschini","given":"Roberto"},{"family":"Ballabio","given":"Davide"},{"family":"Termopoli","given":"Veronica"},{"family":"Consonni","given":"Viviana"}],"issued":{"date-parts":[["2024",8,15]]}}}],"schema":"https://github.com/citation-style-language/schema/raw/master/csl-citation.json"} </w:instrText>
      </w:r>
      <w:r>
        <w:fldChar w:fldCharType="separate"/>
      </w:r>
      <w:r w:rsidR="007B0EB1" w:rsidRPr="007B0EB1">
        <w:t>(3)</w:t>
      </w:r>
      <w:r>
        <w:fldChar w:fldCharType="end"/>
      </w:r>
      <w:r>
        <w:t xml:space="preserve"> of 68 internal CVIs on 21 synthetic and real datasets based on the K-means clustering algorithm found that the RS, H, DB, and COP indices were top-performing with XB and CH having an acceptable evaluation of performance and the S index had the most consistent behaviour across datasets. It was also shown that only 14 out of 68 CVIs are actually invariant to the number of clusters </w:t>
      </w:r>
      <w:r>
        <w:fldChar w:fldCharType="begin"/>
      </w:r>
      <w:r w:rsidR="00B11A65">
        <w:instrText xml:space="preserve"> ADDIN ZOTERO_ITEM CSL_CITATION {"citationID":"LehJudmC","properties":{"formattedCitation":"(3)","plainCitation":"(3)","noteIndex":0},"citationItems":[{"id":1815,"uris":["http://zotero.org/users/8619560/items/Q59KLY6D"],"itemData":{"id":1815,"type":"article-journal","abstract":"Clustering is an unsupervised machine learning methodology widely used in several sciences to find groups of similar patterns in complex data. The results generated by clustering algorithms generally depend on user-defined input parameters such as the number of expected clusters, which can have a great impact on the homogeneity of the identified clusters. Clustering validity indices (CVIs) are an effective method for determining the optimal number of clusters that best fit the natural partition of a dataset. They do not require any underlying assumption nor a priori knowledge about the true dataset structure. Since 1965, many cluster validity indices have been proposed in the literature and used in several different applications. In this paper, the performance of 68 cluster validity indices was evaluated on 21 real-life research and simulated datasets. CVIs were compared on the same partition for each dataset, which was searched for by the k-means clustering algorithm. Multivariate chemometric methods were applied to disclose mutual relationships among the indices and to select those that are more effective in terms of accuracy and reliability.","container-title":"Chemometrics and Intelligent Laboratory Systems","DOI":"10.1016/j.chemolab.2024.105117","ISSN":"0169-7439","journalAbbreviation":"Chemometrics and Intelligent Laboratory Systems","page":"105117","source":"ScienceDirect","title":"Extended multivariate comparison of 68 cluster validity indices. A review","volume":"251","author":[{"family":"Todeschini","given":"Roberto"},{"family":"Ballabio","given":"Davide"},{"family":"Termopoli","given":"Veronica"},{"family":"Consonni","given":"Viviana"}],"issued":{"date-parts":[["2024",8,15]]}}}],"schema":"https://github.com/citation-style-language/schema/raw/master/csl-citation.json"} </w:instrText>
      </w:r>
      <w:r>
        <w:fldChar w:fldCharType="separate"/>
      </w:r>
      <w:r w:rsidR="007B0EB1" w:rsidRPr="007B0EB1">
        <w:t>(3)</w:t>
      </w:r>
      <w:r>
        <w:fldChar w:fldCharType="end"/>
      </w:r>
      <w:r>
        <w:t xml:space="preserve"> raising the question whether CVIs are actually useful in determining the unknown number of clusters.</w:t>
      </w:r>
    </w:p>
    <w:p w14:paraId="4B26570C" w14:textId="77777777" w:rsidR="004F5AC5" w:rsidRDefault="004F5AC5" w:rsidP="004F5AC5">
      <w:pPr>
        <w:spacing w:after="0"/>
      </w:pPr>
    </w:p>
    <w:p w14:paraId="18E64326" w14:textId="367C64D7" w:rsidR="004F5AC5" w:rsidRDefault="004F5AC5" w:rsidP="004F5AC5">
      <w:pPr>
        <w:spacing w:after="0"/>
      </w:pPr>
      <w:r>
        <w:t xml:space="preserve">The DBCV </w:t>
      </w:r>
      <w:r>
        <w:fldChar w:fldCharType="begin"/>
      </w:r>
      <w:r w:rsidR="00074BDC">
        <w:instrText xml:space="preserve"> ADDIN ZOTERO_ITEM CSL_CITATION {"citationID":"fqAIIz0J","properties":{"formattedCitation":"(23)","plainCitation":"(23)","noteIndex":0},"citationItems":[{"id":1716,"uris":["http://zotero.org/users/8619560/items/EN8YPFRE"],"itemData":{"id":1716,"type":"chapter","abstract":"One of the most challenging aspects of clustering is validation, which is the objective and quantitative assessment of clustering results. A number of different relative validity criteria have been proposed for the validation of globular, clusters. Not all data, however, are composed of globular clusters. Density-based clustering algorithms seek partitions with high density areas of points (clusters, not necessarily globular) separated by low density areas, possibly containing noise objects. In these cases relative validity indices proposed for globular cluster validation may fail. In this paper we propose a relative validation index for density-based, arbitrarily shaped clusters. The index assesses clustering quality based on the relative density connection between pairs of objects. Our index is formulated on the basis of a new kernel density function, which is used to compute the density of objects and to evaluate the within- and between-cluster density connectedness of clustering results. Experiments on synthetic and real world data show the effectiveness of our approach for the evaluation and selection of clustering algorithms and their respective appropriate parameters.","collection-title":"Proceedings","container-title":"Proceedings of the 2014 SIAM International Conference on Data Mining (SDM)","note":"DOI: 10.1137/1.9781611973440.96","page":"839-847","publisher":"Society for Industrial and Applied Mathematics","source":"epubs.siam.org (Atypon)","title":"Density-Based Clustering Validation","URL":"https://epubs.siam.org/doi/10.1137/1.9781611973440.96","author":[{"family":"Moulavi","given":"Davoud"},{"family":"Jaskowiak","given":"Pablo A."},{"family":"Campello","given":"Ricardo J. G. B."},{"family":"Zimek","given":"Arthur"},{"family":"Sander","given":"Jörg"}],"accessed":{"date-parts":[["2025",11,4]]},"issued":{"date-parts":[["2014",4,28]]}}}],"schema":"https://github.com/citation-style-language/schema/raw/master/csl-citation.json"} </w:instrText>
      </w:r>
      <w:r>
        <w:fldChar w:fldCharType="separate"/>
      </w:r>
      <w:r w:rsidR="00074BDC" w:rsidRPr="00074BDC">
        <w:t>(23)</w:t>
      </w:r>
      <w:r>
        <w:fldChar w:fldCharType="end"/>
      </w:r>
      <w:r>
        <w:t xml:space="preserve"> index has been found to outperform </w:t>
      </w:r>
      <w:r>
        <w:fldChar w:fldCharType="begin"/>
      </w:r>
      <w:r w:rsidR="000B2032">
        <w:instrText xml:space="preserve"> ADDIN ZOTERO_ITEM CSL_CITATION {"citationID":"BGGPm3qV","properties":{"formattedCitation":"(77)","plainCitation":"(77)","noteIndex":0},"citationItems":[{"id":1801,"uris":["http://zotero.org/users/8619560/items/XE79J9FL"],"itemData":{"id":1801,"type":"article-journal","abstract":"Clustering methods are unsupervised machine learning techniques that aggregate data points into specific groups, called clusters, according to specific criteria defined by the clustering algorithm employed. Since clustering methods are unsupervised, no ground truth or gold standard information is available to assess its results, making it challenging to know the results obtained are good or not. In this context, several clustering internal rates are available, like Silhouette coefficient, Calinski-Harabasz index, Davies-Bouldin, Dunn index, Gap statistic, and Shannon entropy, just to mention a few. Even if popular, these clustering internal scores work well only when used to assess convex-shaped and well-separated clusters, but they fail when utilized to evaluate concave-shaped and nested clusters. In these concave-shaped and density-based cases, other coefficients can be informative: Density-Based Clustering Validation Index (DBCVI), Compose Density between and within clusters Index (CDbw), Density Cluster Separability Index (DCSI), Validity Index for Arbitrary-Shaped Clusters based on the kernel density estimation (VIASCKDE). In this study, we describe the DBCV index precisely, and compare its outcomes with the outcomes obtained by CDbw, DCSI, and VIASCKDE on several artificial datasets and on real-world medical datasets derived from electronic health records, produced by density-based clustering methods such as density-based spatial clustering of applications with noise (DBSCAN). To do so, we propose an innovative approach based on clustering result worsening or improving, rather than focusing on searching the “right” number of clusters like many studies do. Moreover, we also recommend open software packages in R and Python for its usage. Our results demonstrate the higher reliability of the DBCV index over CDbw, DCSI, and VIASCKDE when assessing concave-shaped, nested, clustering results.","container-title":"PeerJ Computer Science","DOI":"10.7717/peerj-cs.3095","ISSN":"2376-5992","journalAbbreviation":"PeerJ Comput. Sci.","language":"en","note":"publisher: PeerJ Inc.","page":"e3095","source":"peerj.com","title":"The DBCV index is more informative than DCSI, CDbw, and VIASCKDE indices for unsupervised clustering internal assessment of concave-shaped and density-based clusters","volume":"11","author":[{"family":"Chicco","given":"Davide"},{"family":"Sabino","given":"Giuseppe"},{"family":"Oneto","given":"Luca"},{"family":"Jurman","given":"Giuseppe"}],"issued":{"date-parts":[["2025",8,29]]}}}],"schema":"https://github.com/citation-style-language/schema/raw/master/csl-citation.json"} </w:instrText>
      </w:r>
      <w:r>
        <w:fldChar w:fldCharType="separate"/>
      </w:r>
      <w:r w:rsidR="000B2032" w:rsidRPr="000B2032">
        <w:t>(77)</w:t>
      </w:r>
      <w:r>
        <w:fldChar w:fldCharType="end"/>
      </w:r>
      <w:r>
        <w:t xml:space="preserve"> other indices such as, CDbw </w:t>
      </w:r>
      <w:r>
        <w:fldChar w:fldCharType="begin"/>
      </w:r>
      <w:r w:rsidR="003668EF">
        <w:instrText xml:space="preserve"> ADDIN ZOTERO_ITEM CSL_CITATION {"citationID":"MaXB89dA","properties":{"formattedCitation":"(33)","plainCitation":"(33)","noteIndex":0},"citationItems":[{"id":1805,"uris":["http://zotero.org/users/8619560/items/38DJRBV5"],"itemData":{"id":1805,"type":"article-journal","abstract":"Although the goal of clustering is intuitively compelling and its notion arises in many fields, it is difficult to define a unified approach to address the clustering problem and thus diverse clustering algorithms abound in the research community. These algorithms, under different clustering assumptions, often lead to qualitatively different results. As a consequence the results of clustering algorithms (i.e., data set partitionings) need to be evaluated as regards their validity based on widely accepted criteria. In this paper a cluster validity index, CDbw, is proposed which assesses the compactness and separation of clusters defined by a clustering algorithm. The cluster validity index, given a data set and a set of clustering algorithms, enables (i) the selection of the input parameter values that lead an algorithm to the best possible partitioning of the data set, and (ii) the selection of the algorithm that provides the best partitioning of the data set. CDbw handles efficiently arbitrarily shaped clusters by representing each cluster with a number of points rather than by a single representative point. A full implementation and experimental results confirm the reliability of the validity index showing also that its performance compares favourably to that of several others.","container-title":"Pattern Recognition Letters","DOI":"10.1016/j.patrec.2007.12.011","ISSN":"0167-8655","issue":"6","journalAbbreviation":"Pattern Recognition Letters","page":"773-786","source":"ScienceDirect","title":"A density-based cluster validity approach using multi-representatives","volume":"29","author":[{"family":"Halkidi","given":"Maria"},{"family":"Vazirgiannis","given":"Michalis"}],"issued":{"date-parts":[["2008",4,15]]}}}],"schema":"https://github.com/citation-style-language/schema/raw/master/csl-citation.json"} </w:instrText>
      </w:r>
      <w:r>
        <w:fldChar w:fldCharType="separate"/>
      </w:r>
      <w:r w:rsidR="003668EF" w:rsidRPr="003668EF">
        <w:t>(33)</w:t>
      </w:r>
      <w:r>
        <w:fldChar w:fldCharType="end"/>
      </w:r>
      <w:r w:rsidRPr="00A315F8">
        <w:t xml:space="preserve">,  DCSI </w:t>
      </w:r>
      <w:r>
        <w:fldChar w:fldCharType="begin"/>
      </w:r>
      <w:r w:rsidR="000B2032">
        <w:instrText xml:space="preserve"> ADDIN ZOTERO_ITEM CSL_CITATION {"citationID":"PlRnKHHA","properties":{"formattedCitation":"(78)","plainCitation":"(78)","noteIndex":0},"citationItems":[{"id":1807,"uris":["http://zotero.org/users/8619560/items/AY9LY7XD"],"itemData":{"id":1807,"type":"article","abstract":"Whether class labels in a given data set correspond to meaningful clusters is crucial for the evaluation of clustering algorithms using real-world data sets. This property can be quantified by separability measures. The central aspects of separability for density-based clustering are between-class separation and within-class connectedness, and neither classification-based complexity measures nor cluster validity indices (CVIs) adequately incorporate them. A newly developed measure (density cluster separability index, DCSI) aims to quantify these two characteristics and can also be used as a CVI. Extensive experiments on synthetic data indicate that DCSI correlates strongly with the performance of DBSCAN measured via the adjusted Rand index (ARI) but lacks robustness when it comes to multi-class data sets with overlapping classes that are ill-suited for density-based hard clustering. Detailed evaluation on frequently used real-world data sets shows that DCSI can correctly identify touching or overlapping classes that do not correspond to meaningful density-based clusters.","DOI":"10.48550/arXiv.2310.12806","note":"arXiv:2310.12806 [stat]","number":"arXiv:2310.12806","publisher":"arXiv","source":"arXiv.org","title":"DCSI -- An improved measure of cluster separability based on separation and connectedness","URL":"http://arxiv.org/abs/2310.12806","author":[{"family":"Gauss","given":"Jana"},{"family":"Scheipl","given":"Fabian"},{"family":"Herrmann","given":"Moritz"}],"accessed":{"date-parts":[["2025",11,14]]},"issued":{"date-parts":[["2025",4,11]]}}}],"schema":"https://github.com/citation-style-language/schema/raw/master/csl-citation.json"} </w:instrText>
      </w:r>
      <w:r>
        <w:fldChar w:fldCharType="separate"/>
      </w:r>
      <w:r w:rsidR="000B2032" w:rsidRPr="000B2032">
        <w:t>(78)</w:t>
      </w:r>
      <w:r>
        <w:fldChar w:fldCharType="end"/>
      </w:r>
      <w:r w:rsidRPr="00A315F8">
        <w:t xml:space="preserve">, and VIASCKDE </w:t>
      </w:r>
      <w:r>
        <w:fldChar w:fldCharType="begin"/>
      </w:r>
      <w:r w:rsidR="00625144">
        <w:instrText xml:space="preserve"> ADDIN ZOTERO_ITEM CSL_CITATION {"citationID":"eLrRhMrn","properties":{"formattedCitation":"(37)","plainCitation":"(37)","noteIndex":0},"citationItems":[{"id":1802,"uris":["http://zotero.org/users/8619560/items/QA3D53YW"],"itemData":{"id":1802,"type":"article-journal","abstract":"The cluster evaluation process is of great importance in areas of machine learning and data mining. Evaluating the clustering quality of clusters shows how much any proposed approach or algorithm is competent. Nevertheless, evaluating the quality of any cluster is still an issue. Although many cluster validity indices have been proposed, there is a need for new approaches that can measure the clustering quality more accurately because most of the existing approaches measure the cluster quality correctly when the shape of the cluster is spherical. However, very few clusters in the real world are spherical. Therefore, a new Validity Index for Arbitrary-Shaped Clusters based on the kernel density estimation (the VIASCKDE Index) to overcome the mentioned issue was proposed in the study. In the VIASCKDE Index, we used separation and compactness of each data to support arbitrary-shaped clusters and utilized the kernel density estimation (KDE) to give more weight to the denser areas in the clusters to support cluster compactness. To evaluate the performance of our approach, we compared it to the state-of-the-art cluster validity indices. Experimental results have demonstrated that the VIASCKDE Index outperforms the compared indices.","container-title":"Computational Intelligence and Neuroscience","DOI":"10.1155/2022/4059302","ISSN":"1687-5273","issue":"1","language":"en","license":"Copyright © 2022 Ali Şenol.","note":"_eprint: https://onlinelibrary.wiley.com/doi/pdf/10.1155/2022/4059302","page":"4059302","source":"Wiley Online Library","title":"VIASCKDE Index: A Novel Internal Cluster Validity Index for Arbitrary-Shaped Clusters Based on the Kernel Density Estimation","title-short":"VIASCKDE Index","volume":"2022","author":[{"family":"Şenol","given":"Ali"}],"issued":{"date-parts":[["2022"]]}}}],"schema":"https://github.com/citation-style-language/schema/raw/master/csl-citation.json"} </w:instrText>
      </w:r>
      <w:r>
        <w:fldChar w:fldCharType="separate"/>
      </w:r>
      <w:r w:rsidR="00625144" w:rsidRPr="00625144">
        <w:t>(37)</w:t>
      </w:r>
      <w:r>
        <w:fldChar w:fldCharType="end"/>
      </w:r>
      <w:r w:rsidRPr="00A315F8">
        <w:t>, for non-convex and density-based (such as those obtained by DBSCAN) clusters.</w:t>
      </w:r>
      <w:r>
        <w:t xml:space="preserve"> Although all these indices degrade with an increase in noise </w:t>
      </w:r>
      <w:r>
        <w:fldChar w:fldCharType="begin"/>
      </w:r>
      <w:r w:rsidR="000B2032">
        <w:instrText xml:space="preserve"> ADDIN ZOTERO_ITEM CSL_CITATION {"citationID":"3mCGssp1","properties":{"formattedCitation":"(77)","plainCitation":"(77)","noteIndex":0},"citationItems":[{"id":1801,"uris":["http://zotero.org/users/8619560/items/XE79J9FL"],"itemData":{"id":1801,"type":"article-journal","abstract":"Clustering methods are unsupervised machine learning techniques that aggregate data points into specific groups, called clusters, according to specific criteria defined by the clustering algorithm employed. Since clustering methods are unsupervised, no ground truth or gold standard information is available to assess its results, making it challenging to know the results obtained are good or not. In this context, several clustering internal rates are available, like Silhouette coefficient, Calinski-Harabasz index, Davies-Bouldin, Dunn index, Gap statistic, and Shannon entropy, just to mention a few. Even if popular, these clustering internal scores work well only when used to assess convex-shaped and well-separated clusters, but they fail when utilized to evaluate concave-shaped and nested clusters. In these concave-shaped and density-based cases, other coefficients can be informative: Density-Based Clustering Validation Index (DBCVI), Compose Density between and within clusters Index (CDbw), Density Cluster Separability Index (DCSI), Validity Index for Arbitrary-Shaped Clusters based on the kernel density estimation (VIASCKDE). In this study, we describe the DBCV index precisely, and compare its outcomes with the outcomes obtained by CDbw, DCSI, and VIASCKDE on several artificial datasets and on real-world medical datasets derived from electronic health records, produced by density-based clustering methods such as density-based spatial clustering of applications with noise (DBSCAN). To do so, we propose an innovative approach based on clustering result worsening or improving, rather than focusing on searching the “right” number of clusters like many studies do. Moreover, we also recommend open software packages in R and Python for its usage. Our results demonstrate the higher reliability of the DBCV index over CDbw, DCSI, and VIASCKDE when assessing concave-shaped, nested, clustering results.","container-title":"PeerJ Computer Science","DOI":"10.7717/peerj-cs.3095","ISSN":"2376-5992","journalAbbreviation":"PeerJ Comput. Sci.","language":"en","note":"publisher: PeerJ Inc.","page":"e3095","source":"peerj.com","title":"The DBCV index is more informative than DCSI, CDbw, and VIASCKDE indices for unsupervised clustering internal assessment of concave-shaped and density-based clusters","volume":"11","author":[{"family":"Chicco","given":"Davide"},{"family":"Sabino","given":"Giuseppe"},{"family":"Oneto","given":"Luca"},{"family":"Jurman","given":"Giuseppe"}],"issued":{"date-parts":[["2025",8,29]]}}}],"schema":"https://github.com/citation-style-language/schema/raw/master/csl-citation.json"} </w:instrText>
      </w:r>
      <w:r>
        <w:fldChar w:fldCharType="separate"/>
      </w:r>
      <w:r w:rsidR="000B2032" w:rsidRPr="000B2032">
        <w:t>(77)</w:t>
      </w:r>
      <w:r>
        <w:fldChar w:fldCharType="end"/>
      </w:r>
      <w:r>
        <w:t xml:space="preserve">, DBCV has been found to be the most reliable/consistent and it has been shown to not be affected by the spatial arrangement of clusters </w:t>
      </w:r>
      <w:r>
        <w:fldChar w:fldCharType="begin"/>
      </w:r>
      <w:r w:rsidR="000B2032">
        <w:instrText xml:space="preserve"> ADDIN ZOTERO_ITEM CSL_CITATION {"citationID":"RygCzUs3","properties":{"formattedCitation":"(77)","plainCitation":"(77)","noteIndex":0},"citationItems":[{"id":1801,"uris":["http://zotero.org/users/8619560/items/XE79J9FL"],"itemData":{"id":1801,"type":"article-journal","abstract":"Clustering methods are unsupervised machine learning techniques that aggregate data points into specific groups, called clusters, according to specific criteria defined by the clustering algorithm employed. Since clustering methods are unsupervised, no ground truth or gold standard information is available to assess its results, making it challenging to know the results obtained are good or not. In this context, several clustering internal rates are available, like Silhouette coefficient, Calinski-Harabasz index, Davies-Bouldin, Dunn index, Gap statistic, and Shannon entropy, just to mention a few. Even if popular, these clustering internal scores work well only when used to assess convex-shaped and well-separated clusters, but they fail when utilized to evaluate concave-shaped and nested clusters. In these concave-shaped and density-based cases, other coefficients can be informative: Density-Based Clustering Validation Index (DBCVI), Compose Density between and within clusters Index (CDbw), Density Cluster Separability Index (DCSI), Validity Index for Arbitrary-Shaped Clusters based on the kernel density estimation (VIASCKDE). In this study, we describe the DBCV index precisely, and compare its outcomes with the outcomes obtained by CDbw, DCSI, and VIASCKDE on several artificial datasets and on real-world medical datasets derived from electronic health records, produced by density-based clustering methods such as density-based spatial clustering of applications with noise (DBSCAN). To do so, we propose an innovative approach based on clustering result worsening or improving, rather than focusing on searching the “right” number of clusters like many studies do. Moreover, we also recommend open software packages in R and Python for its usage. Our results demonstrate the higher reliability of the DBCV index over CDbw, DCSI, and VIASCKDE when assessing concave-shaped, nested, clustering results.","container-title":"PeerJ Computer Science","DOI":"10.7717/peerj-cs.3095","ISSN":"2376-5992","journalAbbreviation":"PeerJ Comput. Sci.","language":"en","note":"publisher: PeerJ Inc.","page":"e3095","source":"peerj.com","title":"The DBCV index is more informative than DCSI, CDbw, and VIASCKDE indices for unsupervised clustering internal assessment of concave-shaped and density-based clusters","volume":"11","author":[{"family":"Chicco","given":"Davide"},{"family":"Sabino","given":"Giuseppe"},{"family":"Oneto","given":"Luca"},{"family":"Jurman","given":"Giuseppe"}],"issued":{"date-parts":[["2025",8,29]]}}}],"schema":"https://github.com/citation-style-language/schema/raw/master/csl-citation.json"} </w:instrText>
      </w:r>
      <w:r>
        <w:fldChar w:fldCharType="separate"/>
      </w:r>
      <w:r w:rsidR="000B2032" w:rsidRPr="000B2032">
        <w:t>(77)</w:t>
      </w:r>
      <w:r>
        <w:fldChar w:fldCharType="end"/>
      </w:r>
      <w:r>
        <w:t>.</w:t>
      </w:r>
    </w:p>
    <w:p w14:paraId="1BE44AF6" w14:textId="77777777" w:rsidR="002D2179" w:rsidRDefault="002D2179" w:rsidP="004F5AC5">
      <w:pPr>
        <w:spacing w:after="0"/>
      </w:pPr>
    </w:p>
    <w:p w14:paraId="57BB3150" w14:textId="7AB95994" w:rsidR="002D2179" w:rsidRPr="00751F3C" w:rsidRDefault="002D2179" w:rsidP="004F5AC5">
      <w:pPr>
        <w:spacing w:after="0"/>
        <w:rPr>
          <w:b/>
          <w:bCs/>
        </w:rPr>
      </w:pPr>
      <w:r w:rsidRPr="00751F3C">
        <w:rPr>
          <w:b/>
          <w:bCs/>
        </w:rPr>
        <w:t>Needless to say, there does not seem to be a consensus in the literature</w:t>
      </w:r>
      <w:r w:rsidR="00751F3C">
        <w:rPr>
          <w:b/>
          <w:bCs/>
        </w:rPr>
        <w:t>.</w:t>
      </w:r>
    </w:p>
    <w:p w14:paraId="2FD3395F" w14:textId="77777777" w:rsidR="00C351EC" w:rsidRPr="00A315F8" w:rsidRDefault="00C351EC" w:rsidP="005016DA"/>
    <w:p w14:paraId="61E0C5CC" w14:textId="49C3C2E7" w:rsidR="005016DA" w:rsidRDefault="005016DA" w:rsidP="005016DA">
      <w:pPr>
        <w:pStyle w:val="Heading2"/>
      </w:pPr>
      <w:r>
        <w:t>Datasets</w:t>
      </w:r>
    </w:p>
    <w:p w14:paraId="35B79462" w14:textId="791BD861" w:rsidR="005016DA" w:rsidRDefault="005016DA" w:rsidP="005016DA">
      <w:r>
        <w:t>Table X – Dataset information</w:t>
      </w:r>
    </w:p>
    <w:tbl>
      <w:tblPr>
        <w:tblStyle w:val="TableGrid"/>
        <w:tblW w:w="0" w:type="auto"/>
        <w:tblLook w:val="04A0" w:firstRow="1" w:lastRow="0" w:firstColumn="1" w:lastColumn="0" w:noHBand="0" w:noVBand="1"/>
      </w:tblPr>
      <w:tblGrid>
        <w:gridCol w:w="1490"/>
        <w:gridCol w:w="1796"/>
        <w:gridCol w:w="1790"/>
        <w:gridCol w:w="1669"/>
        <w:gridCol w:w="1313"/>
        <w:gridCol w:w="1292"/>
      </w:tblGrid>
      <w:tr w:rsidR="005016DA" w14:paraId="699D65B7" w14:textId="58FEF675" w:rsidTr="005016DA">
        <w:tc>
          <w:tcPr>
            <w:tcW w:w="1530" w:type="dxa"/>
          </w:tcPr>
          <w:p w14:paraId="281645C9" w14:textId="78D870E4" w:rsidR="005016DA" w:rsidRPr="005863B1" w:rsidRDefault="005016DA" w:rsidP="005016DA">
            <w:pPr>
              <w:rPr>
                <w:b/>
                <w:bCs/>
              </w:rPr>
            </w:pPr>
            <w:r w:rsidRPr="005863B1">
              <w:rPr>
                <w:b/>
                <w:bCs/>
              </w:rPr>
              <w:t>Name</w:t>
            </w:r>
          </w:p>
        </w:tc>
        <w:tc>
          <w:tcPr>
            <w:tcW w:w="1799" w:type="dxa"/>
          </w:tcPr>
          <w:p w14:paraId="798003DC" w14:textId="1AC55607" w:rsidR="005016DA" w:rsidRPr="005863B1" w:rsidRDefault="005016DA" w:rsidP="005016DA">
            <w:pPr>
              <w:rPr>
                <w:b/>
                <w:bCs/>
              </w:rPr>
            </w:pPr>
            <w:r w:rsidRPr="005863B1">
              <w:rPr>
                <w:b/>
                <w:bCs/>
              </w:rPr>
              <w:t>Characteristics</w:t>
            </w:r>
          </w:p>
        </w:tc>
        <w:tc>
          <w:tcPr>
            <w:tcW w:w="1606" w:type="dxa"/>
          </w:tcPr>
          <w:p w14:paraId="3F2118F1" w14:textId="78D76ED0" w:rsidR="005016DA" w:rsidRPr="005863B1" w:rsidRDefault="005016DA" w:rsidP="005016DA">
            <w:pPr>
              <w:rPr>
                <w:b/>
                <w:bCs/>
              </w:rPr>
            </w:pPr>
            <w:r w:rsidRPr="005863B1">
              <w:rPr>
                <w:b/>
                <w:bCs/>
              </w:rPr>
              <w:t># Samples</w:t>
            </w:r>
          </w:p>
        </w:tc>
        <w:tc>
          <w:tcPr>
            <w:tcW w:w="1711" w:type="dxa"/>
          </w:tcPr>
          <w:p w14:paraId="73C69F81" w14:textId="1C32F683" w:rsidR="005016DA" w:rsidRPr="005863B1" w:rsidRDefault="005016DA" w:rsidP="005016DA">
            <w:pPr>
              <w:rPr>
                <w:b/>
                <w:bCs/>
              </w:rPr>
            </w:pPr>
            <w:r w:rsidRPr="005863B1">
              <w:rPr>
                <w:b/>
                <w:bCs/>
              </w:rPr>
              <w:t># Dimensions</w:t>
            </w:r>
          </w:p>
        </w:tc>
        <w:tc>
          <w:tcPr>
            <w:tcW w:w="1352" w:type="dxa"/>
          </w:tcPr>
          <w:p w14:paraId="25E1FC6B" w14:textId="481AA09D" w:rsidR="005016DA" w:rsidRPr="005863B1" w:rsidRDefault="005016DA" w:rsidP="005016DA">
            <w:pPr>
              <w:rPr>
                <w:b/>
                <w:bCs/>
              </w:rPr>
            </w:pPr>
            <w:r w:rsidRPr="005863B1">
              <w:rPr>
                <w:b/>
                <w:bCs/>
              </w:rPr>
              <w:t># Cluster (cluster size)</w:t>
            </w:r>
          </w:p>
        </w:tc>
        <w:tc>
          <w:tcPr>
            <w:tcW w:w="1352" w:type="dxa"/>
          </w:tcPr>
          <w:p w14:paraId="4841D89F" w14:textId="62405D35" w:rsidR="005016DA" w:rsidRPr="005863B1" w:rsidRDefault="005016DA" w:rsidP="005016DA">
            <w:pPr>
              <w:rPr>
                <w:b/>
                <w:bCs/>
              </w:rPr>
            </w:pPr>
            <w:r w:rsidRPr="005863B1">
              <w:rPr>
                <w:b/>
                <w:bCs/>
              </w:rPr>
              <w:t>REF</w:t>
            </w:r>
          </w:p>
        </w:tc>
      </w:tr>
      <w:tr w:rsidR="00292CEE" w14:paraId="36088CA4" w14:textId="77777777" w:rsidTr="005016DA">
        <w:tc>
          <w:tcPr>
            <w:tcW w:w="1530" w:type="dxa"/>
          </w:tcPr>
          <w:p w14:paraId="4230BFE9" w14:textId="3904D5CD" w:rsidR="00292CEE" w:rsidRPr="005863B1" w:rsidRDefault="00292CEE" w:rsidP="005016DA">
            <w:pPr>
              <w:rPr>
                <w:b/>
                <w:bCs/>
              </w:rPr>
            </w:pPr>
            <w:r w:rsidRPr="005863B1">
              <w:rPr>
                <w:b/>
                <w:bCs/>
              </w:rPr>
              <w:t>Name</w:t>
            </w:r>
          </w:p>
        </w:tc>
        <w:tc>
          <w:tcPr>
            <w:tcW w:w="1799" w:type="dxa"/>
          </w:tcPr>
          <w:p w14:paraId="633F3139" w14:textId="1C4F7BB2" w:rsidR="00292CEE" w:rsidRPr="005863B1" w:rsidRDefault="00292CEE" w:rsidP="005016DA">
            <w:pPr>
              <w:rPr>
                <w:b/>
                <w:bCs/>
              </w:rPr>
            </w:pPr>
            <w:r w:rsidRPr="005863B1">
              <w:rPr>
                <w:b/>
                <w:bCs/>
              </w:rPr>
              <w:t>Characteristics</w:t>
            </w:r>
          </w:p>
        </w:tc>
        <w:tc>
          <w:tcPr>
            <w:tcW w:w="1606" w:type="dxa"/>
          </w:tcPr>
          <w:p w14:paraId="0A5040E9" w14:textId="02F0F990" w:rsidR="00292CEE" w:rsidRPr="005863B1" w:rsidRDefault="005863B1" w:rsidP="005016DA">
            <w:pPr>
              <w:rPr>
                <w:b/>
                <w:bCs/>
              </w:rPr>
            </w:pPr>
            <m:oMathPara>
              <m:oMath>
                <m:r>
                  <m:rPr>
                    <m:sty m:val="bi"/>
                  </m:rPr>
                  <w:rPr>
                    <w:rFonts w:ascii="Cambria Math" w:hAnsi="Cambria Math"/>
                  </w:rPr>
                  <m:t>N</m:t>
                </m:r>
              </m:oMath>
            </m:oMathPara>
          </w:p>
        </w:tc>
        <w:tc>
          <w:tcPr>
            <w:tcW w:w="1711" w:type="dxa"/>
          </w:tcPr>
          <w:p w14:paraId="43D6DF05" w14:textId="09A1D509" w:rsidR="00292CEE" w:rsidRPr="005863B1" w:rsidRDefault="005863B1" w:rsidP="005016DA">
            <w:pPr>
              <w:rPr>
                <w:b/>
                <w:bCs/>
              </w:rPr>
            </w:pPr>
            <m:oMathPara>
              <m:oMath>
                <m:r>
                  <m:rPr>
                    <m:sty m:val="bi"/>
                  </m:rPr>
                  <w:rPr>
                    <w:rFonts w:ascii="Cambria Math" w:hAnsi="Cambria Math"/>
                  </w:rPr>
                  <m:t>D</m:t>
                </m:r>
              </m:oMath>
            </m:oMathPara>
          </w:p>
        </w:tc>
        <w:tc>
          <w:tcPr>
            <w:tcW w:w="1352" w:type="dxa"/>
          </w:tcPr>
          <w:p w14:paraId="25369B62" w14:textId="6C6DCC75" w:rsidR="00292CEE" w:rsidRPr="005863B1" w:rsidRDefault="005863B1" w:rsidP="005016DA">
            <w:pPr>
              <w:rPr>
                <w:b/>
                <w:bCs/>
              </w:rPr>
            </w:pPr>
            <m:oMathPara>
              <m:oMath>
                <m:r>
                  <m:rPr>
                    <m:sty m:val="bi"/>
                  </m:rPr>
                  <w:rPr>
                    <w:rFonts w:ascii="Cambria Math" w:hAnsi="Cambria Math"/>
                  </w:rPr>
                  <m:t>K (</m:t>
                </m:r>
                <m:sSub>
                  <m:sSubPr>
                    <m:ctrlPr>
                      <w:rPr>
                        <w:rFonts w:ascii="Cambria Math" w:hAnsi="Cambria Math"/>
                        <w:b/>
                        <w:bCs/>
                        <w:i/>
                      </w:rPr>
                    </m:ctrlPr>
                  </m:sSubPr>
                  <m:e>
                    <m:r>
                      <m:rPr>
                        <m:sty m:val="bi"/>
                      </m:rPr>
                      <w:rPr>
                        <w:rFonts w:ascii="Cambria Math" w:hAnsi="Cambria Math"/>
                      </w:rPr>
                      <m:t>n</m:t>
                    </m:r>
                  </m:e>
                  <m:sub>
                    <m:r>
                      <m:rPr>
                        <m:sty m:val="bi"/>
                      </m:rPr>
                      <w:rPr>
                        <w:rFonts w:ascii="Cambria Math" w:hAnsi="Cambria Math"/>
                      </w:rPr>
                      <m:t>k</m:t>
                    </m:r>
                  </m:sub>
                </m:sSub>
                <m:r>
                  <m:rPr>
                    <m:sty m:val="bi"/>
                  </m:rPr>
                  <w:rPr>
                    <w:rFonts w:ascii="Cambria Math" w:hAnsi="Cambria Math"/>
                  </w:rPr>
                  <m:t>)</m:t>
                </m:r>
              </m:oMath>
            </m:oMathPara>
          </w:p>
        </w:tc>
        <w:tc>
          <w:tcPr>
            <w:tcW w:w="1352" w:type="dxa"/>
          </w:tcPr>
          <w:p w14:paraId="3AF3CCE7" w14:textId="1F9F8A1B" w:rsidR="00292CEE" w:rsidRPr="005863B1" w:rsidRDefault="005863B1" w:rsidP="005016DA">
            <w:pPr>
              <w:rPr>
                <w:b/>
                <w:bCs/>
              </w:rPr>
            </w:pPr>
            <w:r w:rsidRPr="005863B1">
              <w:rPr>
                <w:b/>
                <w:bCs/>
              </w:rPr>
              <w:t>REF</w:t>
            </w:r>
          </w:p>
        </w:tc>
      </w:tr>
      <w:tr w:rsidR="005016DA" w14:paraId="40FAA57C" w14:textId="212017BE" w:rsidTr="005016DA">
        <w:tc>
          <w:tcPr>
            <w:tcW w:w="1530" w:type="dxa"/>
          </w:tcPr>
          <w:p w14:paraId="56541D4F" w14:textId="467D467B" w:rsidR="005016DA" w:rsidRDefault="005016DA" w:rsidP="005016DA">
            <w:r>
              <w:t>A</w:t>
            </w:r>
            <w:r w:rsidR="007E2C6A">
              <w:t>1-3</w:t>
            </w:r>
          </w:p>
        </w:tc>
        <w:tc>
          <w:tcPr>
            <w:tcW w:w="1799" w:type="dxa"/>
          </w:tcPr>
          <w:p w14:paraId="73F534E4" w14:textId="13DC0A17" w:rsidR="005016DA" w:rsidRDefault="00455208" w:rsidP="005016DA">
            <w:r>
              <w:t>-Varying # cluster</w:t>
            </w:r>
          </w:p>
        </w:tc>
        <w:tc>
          <w:tcPr>
            <w:tcW w:w="1606" w:type="dxa"/>
          </w:tcPr>
          <w:p w14:paraId="20FAFCD3" w14:textId="15EC03B4" w:rsidR="005016DA" w:rsidRDefault="00455208" w:rsidP="005016DA">
            <w:r>
              <w:t>3000/</w:t>
            </w:r>
            <w:r w:rsidR="00E86FBC">
              <w:t>5250</w:t>
            </w:r>
            <w:r>
              <w:t>/7500</w:t>
            </w:r>
          </w:p>
        </w:tc>
        <w:tc>
          <w:tcPr>
            <w:tcW w:w="1711" w:type="dxa"/>
          </w:tcPr>
          <w:p w14:paraId="57C1F701" w14:textId="3D669E94" w:rsidR="005016DA" w:rsidRDefault="00455208" w:rsidP="005016DA">
            <w:r>
              <w:t>2</w:t>
            </w:r>
          </w:p>
        </w:tc>
        <w:tc>
          <w:tcPr>
            <w:tcW w:w="1352" w:type="dxa"/>
          </w:tcPr>
          <w:p w14:paraId="355DB17C" w14:textId="77777777" w:rsidR="005016DA" w:rsidRDefault="00455208" w:rsidP="005016DA">
            <w:r>
              <w:t>20/30/50</w:t>
            </w:r>
          </w:p>
          <w:p w14:paraId="472DBEB9" w14:textId="5CC49FDA" w:rsidR="00455208" w:rsidRDefault="00455208" w:rsidP="005016DA">
            <w:r>
              <w:t>(150)</w:t>
            </w:r>
          </w:p>
        </w:tc>
        <w:tc>
          <w:tcPr>
            <w:tcW w:w="1352" w:type="dxa"/>
          </w:tcPr>
          <w:p w14:paraId="673B8E8A" w14:textId="471AAE78" w:rsidR="005016DA" w:rsidRDefault="00EB36D6" w:rsidP="005016DA">
            <w:r>
              <w:fldChar w:fldCharType="begin"/>
            </w:r>
            <w:r w:rsidR="000B2032">
              <w:instrText xml:space="preserve"> ADDIN ZOTERO_ITEM CSL_CITATION {"citationID":"fS7F8rtt","properties":{"formattedCitation":"(79,80)","plainCitation":"(79,80)","noteIndex":0},"citationItems":[{"id":1784,"uris":["http://zotero.org/users/8619560/items/ZAP5RNJY"],"itemData":{"id":1784,"type":"paper-conference","abstract":"Dynamic clustering problems can be solved by finding several clustering solutions with different number of clusters, and by choosing the one that minimizes a given evaluation function value. This kind of brute force approach is general but not very efficient. We propose a dynamic local search that solves the number and location of the clusters jointly. The algorithm uses a set of basic operations, such as cluster addition, removal and swapping. The clustering is found by the combination of trialand-error approach of local search. The algorithm finds the result 30 times faster than the brute force approach.","source":"Semantic Scholar","title":"A Dynamic local search algorithm for the clustering problem","URL":"https://www.semanticscholar.org/paper/A-Dynamic-local-search-algorithm-for-the-clustering-K%C3%A4rkk%C3%A4inen-Fr%C3%A4nti/4c236eaf6a1db6fec5f032f0bceb3ffd54080aee","author":[{"family":"Kärkkäinen","given":"Ismo"},{"family":"Fränti","given":"P."}],"accessed":{"date-parts":[["2025",11,13]]},"issued":{"date-parts":[["2002"]]}}},{"id":1787,"uris":["http://zotero.org/users/8619560/items/P74B2HZC"],"itemData":{"id":1787,"type":"article-journal","abstract":"The evaluation of clustering algorithms can involve running them on a variety of benchmark problems, and comparing their outputs to the reference, ground-truth groupings provided by experts. Unfortunately, many research papers and graduate theses consider only a small number of datasets. Also, the fact that there can be many equally valid ways to cluster a given problem set is rarely taken into account. In order to overcome these limitations, we have developed a framework whose aim is to introduce a consistent methodology for testing clustering algorithms. Furthermore, we have aggregated, polished, and standardised many clustering benchmark dataset collections referred to across the machine learning and data mining literature, and included new datasets of different dimensionalities, sizes, and cluster types. An interactive datasets explorer, the documentation of the Python API, a description of the ways to interact with the framework from other programming languages such as R or MATLAB, and other details are all provided at https://clustering-benchmarks.gagolewski.com.","container-title":"SoftwareX","DOI":"10.1016/j.softx.2022.101270","ISSN":"2352-7110","journalAbbreviation":"SoftwareX","page":"101270","source":"ScienceDirect","title":"A framework for benchmarking clustering algorithms","volume":"20","author":[{"family":"Gagolewski","given":"Marek"}],"issued":{"date-parts":[["2022",12,1]]}}}],"schema":"https://github.com/citation-style-language/schema/raw/master/csl-citation.json"} </w:instrText>
            </w:r>
            <w:r>
              <w:fldChar w:fldCharType="separate"/>
            </w:r>
            <w:r w:rsidR="000B2032" w:rsidRPr="000B2032">
              <w:t>(79,80)</w:t>
            </w:r>
            <w:r>
              <w:fldChar w:fldCharType="end"/>
            </w:r>
          </w:p>
        </w:tc>
      </w:tr>
      <w:tr w:rsidR="005016DA" w14:paraId="03565410" w14:textId="72D83F03" w:rsidTr="005016DA">
        <w:tc>
          <w:tcPr>
            <w:tcW w:w="1530" w:type="dxa"/>
          </w:tcPr>
          <w:p w14:paraId="6AAB5D90" w14:textId="400F1120" w:rsidR="005016DA" w:rsidRDefault="005016DA" w:rsidP="005016DA">
            <w:r>
              <w:lastRenderedPageBreak/>
              <w:t>S</w:t>
            </w:r>
            <w:r w:rsidR="007E2C6A">
              <w:t>1-4</w:t>
            </w:r>
          </w:p>
        </w:tc>
        <w:tc>
          <w:tcPr>
            <w:tcW w:w="1799" w:type="dxa"/>
          </w:tcPr>
          <w:p w14:paraId="4B313D25" w14:textId="563F54BD" w:rsidR="00455208" w:rsidRDefault="00455208" w:rsidP="005016DA">
            <w:r>
              <w:t>Overlap</w:t>
            </w:r>
            <w:r w:rsidR="008C47E6">
              <w:t xml:space="preserve"> (</w:t>
            </w:r>
            <w:r>
              <w:t>increasing overlap</w:t>
            </w:r>
            <w:r w:rsidR="008C47E6">
              <w:t>)</w:t>
            </w:r>
          </w:p>
        </w:tc>
        <w:tc>
          <w:tcPr>
            <w:tcW w:w="1606" w:type="dxa"/>
          </w:tcPr>
          <w:p w14:paraId="3B039A7F" w14:textId="2A573DE0" w:rsidR="005016DA" w:rsidRDefault="00455208" w:rsidP="005016DA">
            <w:r>
              <w:t>5000</w:t>
            </w:r>
          </w:p>
        </w:tc>
        <w:tc>
          <w:tcPr>
            <w:tcW w:w="1711" w:type="dxa"/>
          </w:tcPr>
          <w:p w14:paraId="144ABCC0" w14:textId="6FED8CCB" w:rsidR="005016DA" w:rsidRDefault="00455208" w:rsidP="005016DA">
            <w:r>
              <w:t>2</w:t>
            </w:r>
          </w:p>
        </w:tc>
        <w:tc>
          <w:tcPr>
            <w:tcW w:w="1352" w:type="dxa"/>
          </w:tcPr>
          <w:p w14:paraId="64A0B9B1" w14:textId="77777777" w:rsidR="005016DA" w:rsidRDefault="00455208" w:rsidP="005016DA">
            <w:r>
              <w:t>15</w:t>
            </w:r>
          </w:p>
          <w:p w14:paraId="1237D796" w14:textId="27F87E5E" w:rsidR="00455208" w:rsidRDefault="00455208" w:rsidP="005016DA">
            <w:r>
              <w:t>(333)</w:t>
            </w:r>
          </w:p>
        </w:tc>
        <w:tc>
          <w:tcPr>
            <w:tcW w:w="1352" w:type="dxa"/>
          </w:tcPr>
          <w:p w14:paraId="6CF65218" w14:textId="47B37741" w:rsidR="005016DA" w:rsidRDefault="00EB36D6" w:rsidP="005016DA">
            <w:r>
              <w:fldChar w:fldCharType="begin"/>
            </w:r>
            <w:r w:rsidR="000B2032">
              <w:instrText xml:space="preserve"> ADDIN ZOTERO_ITEM CSL_CITATION {"citationID":"HKzd99vN","properties":{"formattedCitation":"(81)","plainCitation":"(81)","noteIndex":0},"citationItems":[{"id":1782,"uris":["http://zotero.org/users/8619560/items/3A43C3XZ"],"itemData":{"id":1782,"type":"article-journal","abstract":"Agglomerative clustering generates the partition hierarchically by a sequence of merge operations. We propose an alternative to the merge-based approach by removing the clusters iteratively one by one until the desired number of clusters is reached. We apply local optimization strategy by always removing the cluster that increases the distortion the least. Data structures and their update strategies are considered. The proposed algorithm is applied as a crossover method in a genetic algorithm, and compared against the best existing clustering algorithms. The proposed method provides best performance in terms of minimizing intra-cluster variance.","container-title":"Pattern Recognition","DOI":"10.1016/j.patcog.2005.09.012","ISSN":"0031-3203","issue":"5","journalAbbreviation":"Pattern Recognition","page":"761-775","source":"ScienceDirect","title":"Iterative shrinking method for clustering problems","volume":"39","author":[{"family":"Fränti","given":"Pasi"},{"family":"Virmajoki","given":"Olli"}],"issued":{"date-parts":[["2006",5,1]]}}}],"schema":"https://github.com/citation-style-language/schema/raw/master/csl-citation.json"} </w:instrText>
            </w:r>
            <w:r>
              <w:fldChar w:fldCharType="separate"/>
            </w:r>
            <w:r w:rsidR="000B2032" w:rsidRPr="000B2032">
              <w:t>(81)</w:t>
            </w:r>
            <w:r>
              <w:fldChar w:fldCharType="end"/>
            </w:r>
          </w:p>
        </w:tc>
      </w:tr>
      <w:tr w:rsidR="005016DA" w14:paraId="4B639F32" w14:textId="40B8543C" w:rsidTr="005016DA">
        <w:tc>
          <w:tcPr>
            <w:tcW w:w="1530" w:type="dxa"/>
          </w:tcPr>
          <w:p w14:paraId="21E390A1" w14:textId="04903D72" w:rsidR="005016DA" w:rsidRDefault="005016DA" w:rsidP="005016DA">
            <w:r>
              <w:t>Unbalance</w:t>
            </w:r>
          </w:p>
        </w:tc>
        <w:tc>
          <w:tcPr>
            <w:tcW w:w="1799" w:type="dxa"/>
          </w:tcPr>
          <w:p w14:paraId="32302769" w14:textId="6D13A9A9" w:rsidR="005016DA" w:rsidRDefault="005016DA" w:rsidP="005016DA">
            <w:r>
              <w:t>Imbalance</w:t>
            </w:r>
          </w:p>
        </w:tc>
        <w:tc>
          <w:tcPr>
            <w:tcW w:w="1606" w:type="dxa"/>
          </w:tcPr>
          <w:p w14:paraId="7C64C673" w14:textId="76B25A3F" w:rsidR="005016DA" w:rsidRDefault="005016DA" w:rsidP="005016DA">
            <w:r>
              <w:t>6500</w:t>
            </w:r>
          </w:p>
        </w:tc>
        <w:tc>
          <w:tcPr>
            <w:tcW w:w="1711" w:type="dxa"/>
          </w:tcPr>
          <w:p w14:paraId="411E2BC7" w14:textId="333D12AE" w:rsidR="005016DA" w:rsidRDefault="005016DA" w:rsidP="005016DA">
            <w:r>
              <w:t>2</w:t>
            </w:r>
          </w:p>
        </w:tc>
        <w:tc>
          <w:tcPr>
            <w:tcW w:w="1352" w:type="dxa"/>
          </w:tcPr>
          <w:p w14:paraId="5F275B46" w14:textId="77777777" w:rsidR="00455208" w:rsidRDefault="005016DA" w:rsidP="005016DA">
            <w:r>
              <w:t xml:space="preserve">8 </w:t>
            </w:r>
          </w:p>
          <w:p w14:paraId="2B7333B8" w14:textId="7E3555BE" w:rsidR="005016DA" w:rsidRDefault="005016DA" w:rsidP="005016DA">
            <w:r>
              <w:t>(3x 2000,</w:t>
            </w:r>
          </w:p>
          <w:p w14:paraId="3D8250D4" w14:textId="08781904" w:rsidR="005016DA" w:rsidRDefault="005016DA" w:rsidP="005016DA">
            <w:r>
              <w:t>5x 100)</w:t>
            </w:r>
          </w:p>
        </w:tc>
        <w:tc>
          <w:tcPr>
            <w:tcW w:w="1352" w:type="dxa"/>
          </w:tcPr>
          <w:p w14:paraId="7A8462D3" w14:textId="3E61B22A" w:rsidR="005016DA" w:rsidRDefault="005016DA" w:rsidP="005016DA">
            <w:r>
              <w:fldChar w:fldCharType="begin"/>
            </w:r>
            <w:r w:rsidR="00B11A65">
              <w:instrText xml:space="preserve"> ADDIN ZOTERO_ITEM CSL_CITATION {"citationID":"BOaRUNUK","properties":{"formattedCitation":"(4)","plainCitation":"(4)","noteIndex":0},"citationItems":[{"id":1780,"uris":["http://zotero.org/users/8619560/items/LLF2YL4G"],"itemData":{"id":1780,"type":"article-journal","abstract":"Comparing two clustering results of a data set is a challenging task in cluster analysis. Many external validity measures have been proposed in the literature. A good measure should be invariant to the changes of data size, cluster size, and number of clusters. We give an overview of existing set matching indexes and analyze their properties. Set matching measures are based on matching clusters from two clusterings. We analyze the measures in three parts: 1) cluster similarity, 2) matching, and 3) overall measurement. Correction for chance is also investigated and we prove that normalized mutual information and variation of information are intrinsically corrected. We propose a new scheme of experiments based on synthetic data for evaluation of an external validity index. Accordingly, popular external indexes are evaluated and compared when applied to clusterings of different data size, cluster size, and number of clusters. The experiments show that set matching measures are clearly better than the other tested. Based on the analytical comparisons, we introduce a new index called Pair Sets Index (PSI).","container-title":"IEEE Transactions on Knowledge and Data Engineering","DOI":"10.1109/TKDE.2016.2551240","ISSN":"1558-2191","issue":"8","page":"2173-2186","source":"IEEE Xplore","title":"Set Matching Measures for External Cluster Validity","volume":"28","author":[{"family":"Rezaei","given":"Mohammad"},{"family":"Fränti","given":"Pasi"}],"issued":{"date-parts":[["2016",8]]}}}],"schema":"https://github.com/citation-style-language/schema/raw/master/csl-citation.json"} </w:instrText>
            </w:r>
            <w:r>
              <w:fldChar w:fldCharType="separate"/>
            </w:r>
            <w:r w:rsidR="009B523F" w:rsidRPr="009B523F">
              <w:t>(4)</w:t>
            </w:r>
            <w:r>
              <w:fldChar w:fldCharType="end"/>
            </w:r>
          </w:p>
        </w:tc>
      </w:tr>
      <w:tr w:rsidR="005016DA" w14:paraId="66772B59" w14:textId="43D04179" w:rsidTr="005016DA">
        <w:tc>
          <w:tcPr>
            <w:tcW w:w="1530" w:type="dxa"/>
          </w:tcPr>
          <w:p w14:paraId="47DF1442" w14:textId="68558335" w:rsidR="005016DA" w:rsidRDefault="008C47E6" w:rsidP="005016DA">
            <w:r>
              <w:t>G2 10-90</w:t>
            </w:r>
          </w:p>
        </w:tc>
        <w:tc>
          <w:tcPr>
            <w:tcW w:w="1799" w:type="dxa"/>
          </w:tcPr>
          <w:p w14:paraId="0C96C40F" w14:textId="77777777" w:rsidR="008C47E6" w:rsidRDefault="008C47E6" w:rsidP="005016DA">
            <w:r>
              <w:t>Overlap</w:t>
            </w:r>
          </w:p>
          <w:p w14:paraId="541912AC" w14:textId="0EEC2581" w:rsidR="008C47E6" w:rsidRDefault="008C47E6" w:rsidP="005016DA">
            <w:r>
              <w:t>(increasing overlap)</w:t>
            </w:r>
          </w:p>
        </w:tc>
        <w:tc>
          <w:tcPr>
            <w:tcW w:w="1606" w:type="dxa"/>
          </w:tcPr>
          <w:p w14:paraId="60EE437F" w14:textId="61E21FC8" w:rsidR="005016DA" w:rsidRDefault="008C47E6" w:rsidP="005016DA">
            <w:r>
              <w:t>2048</w:t>
            </w:r>
          </w:p>
        </w:tc>
        <w:tc>
          <w:tcPr>
            <w:tcW w:w="1711" w:type="dxa"/>
          </w:tcPr>
          <w:p w14:paraId="2FA0585F" w14:textId="3AEA2D06" w:rsidR="005016DA" w:rsidRDefault="008C47E6" w:rsidP="005016DA">
            <w:r>
              <w:t>2</w:t>
            </w:r>
          </w:p>
        </w:tc>
        <w:tc>
          <w:tcPr>
            <w:tcW w:w="1352" w:type="dxa"/>
          </w:tcPr>
          <w:p w14:paraId="14D23EC1" w14:textId="77777777" w:rsidR="005016DA" w:rsidRDefault="008C47E6" w:rsidP="005016DA">
            <w:r>
              <w:t>2</w:t>
            </w:r>
          </w:p>
          <w:p w14:paraId="356B0A4E" w14:textId="0B4DF27B" w:rsidR="008C47E6" w:rsidRDefault="008C47E6" w:rsidP="005016DA">
            <w:r>
              <w:t>(2x 1024)</w:t>
            </w:r>
          </w:p>
        </w:tc>
        <w:tc>
          <w:tcPr>
            <w:tcW w:w="1352" w:type="dxa"/>
          </w:tcPr>
          <w:p w14:paraId="276C8C82" w14:textId="69281473" w:rsidR="005016DA" w:rsidRDefault="00BA5838" w:rsidP="005016DA">
            <w:r>
              <w:fldChar w:fldCharType="begin"/>
            </w:r>
            <w:r w:rsidR="000B2032">
              <w:instrText xml:space="preserve"> ADDIN ZOTERO_ITEM CSL_CITATION {"citationID":"IHgQqHgX","properties":{"formattedCitation":"(80,82)","plainCitation":"(80,82)","noteIndex":0},"citationItems":[{"id":1787,"uris":["http://zotero.org/users/8619560/items/P74B2HZC"],"itemData":{"id":1787,"type":"article-journal","abstract":"The evaluation of clustering algorithms can involve running them on a variety of benchmark problems, and comparing their outputs to the reference, ground-truth groupings provided by experts. Unfortunately, many research papers and graduate theses consider only a small number of datasets. Also, the fact that there can be many equally valid ways to cluster a given problem set is rarely taken into account. In order to overcome these limitations, we have developed a framework whose aim is to introduce a consistent methodology for testing clustering algorithms. Furthermore, we have aggregated, polished, and standardised many clustering benchmark dataset collections referred to across the machine learning and data mining literature, and included new datasets of different dimensionalities, sizes, and cluster types. An interactive datasets explorer, the documentation of the Python API, a description of the ways to interact with the framework from other programming languages such as R or MATLAB, and other details are all provided at https://clustering-benchmarks.gagolewski.com.","container-title":"SoftwareX","DOI":"10.1016/j.softx.2022.101270","ISSN":"2352-7110","journalAbbreviation":"SoftwareX","page":"101270","source":"ScienceDirect","title":"A framework for benchmarking clustering algorithms","volume":"20","author":[{"family":"Gagolewski","given":"Marek"}],"issued":{"date-parts":[["2022",12,1]]}}},{"id":1813,"uris":["http://zotero.org/users/8619560/items/5Y5QM6P4"],"itemData":{"id":1813,"type":"paper-conference","abstract":"K-nearest neighbor graph (KNN) is a widely used tool in several pattern recognition applications but it has drawbacks. Firstly, the choice of k can have significant impact on the result because it has to be fixed beforehand, and it does not adapt to the local density of the neighborhood. Secondly, KNN does not guarantee connectivity of the graph. We introduce an alternative data structure called XNN, which has variable number of neighbors and guarantees connectivity. We demonstrate that the graph provides improvement over KNN in several applications including clustering, classification and data analysis.","container-title":"Structural, Syntactic, and Statistical Pattern Recognition","DOI":"10.1007/978-3-319-49055-7_19","event-place":"Cham","ISBN":"978-3-319-49055-7","language":"en","page":"207-217","publisher":"Springer International Publishing","publisher-place":"Cham","source":"Springer Link","title":"XNN Graph","author":[{"family":"Fränti","given":"Pasi"},{"family":"Mariescu-Istodor","given":"Radu"},{"family":"Zhong","given":"Caiming"}],"editor":[{"family":"Robles-Kelly","given":"Antonio"},{"family":"Loog","given":"Marco"},{"family":"Biggio","given":"Battista"},{"family":"Escolano","given":"Francisco"},{"family":"Wilson","given":"Richard"}],"issued":{"date-parts":[["2016"]]}}}],"schema":"https://github.com/citation-style-language/schema/raw/master/csl-citation.json"} </w:instrText>
            </w:r>
            <w:r>
              <w:fldChar w:fldCharType="separate"/>
            </w:r>
            <w:r w:rsidR="000B2032" w:rsidRPr="000B2032">
              <w:t>(80,82)</w:t>
            </w:r>
            <w:r>
              <w:fldChar w:fldCharType="end"/>
            </w:r>
          </w:p>
        </w:tc>
      </w:tr>
      <w:tr w:rsidR="005016DA" w14:paraId="06D7A6F2" w14:textId="0A5730FF" w:rsidTr="005016DA">
        <w:tc>
          <w:tcPr>
            <w:tcW w:w="1530" w:type="dxa"/>
          </w:tcPr>
          <w:p w14:paraId="04C6ED72" w14:textId="77777777" w:rsidR="005016DA" w:rsidRDefault="005016DA" w:rsidP="005016DA"/>
        </w:tc>
        <w:tc>
          <w:tcPr>
            <w:tcW w:w="1799" w:type="dxa"/>
          </w:tcPr>
          <w:p w14:paraId="5E8FE868" w14:textId="77777777" w:rsidR="005016DA" w:rsidRDefault="005016DA" w:rsidP="005016DA"/>
        </w:tc>
        <w:tc>
          <w:tcPr>
            <w:tcW w:w="1606" w:type="dxa"/>
          </w:tcPr>
          <w:p w14:paraId="51D3CE3F" w14:textId="77777777" w:rsidR="005016DA" w:rsidRDefault="005016DA" w:rsidP="005016DA"/>
        </w:tc>
        <w:tc>
          <w:tcPr>
            <w:tcW w:w="1711" w:type="dxa"/>
          </w:tcPr>
          <w:p w14:paraId="459C3961" w14:textId="77777777" w:rsidR="005016DA" w:rsidRDefault="005016DA" w:rsidP="005016DA"/>
        </w:tc>
        <w:tc>
          <w:tcPr>
            <w:tcW w:w="1352" w:type="dxa"/>
          </w:tcPr>
          <w:p w14:paraId="155206B2" w14:textId="77777777" w:rsidR="005016DA" w:rsidRDefault="005016DA" w:rsidP="005016DA"/>
        </w:tc>
        <w:tc>
          <w:tcPr>
            <w:tcW w:w="1352" w:type="dxa"/>
          </w:tcPr>
          <w:p w14:paraId="4DFF4AFA" w14:textId="77777777" w:rsidR="005016DA" w:rsidRDefault="005016DA" w:rsidP="005016DA"/>
        </w:tc>
      </w:tr>
    </w:tbl>
    <w:p w14:paraId="29FE8F31" w14:textId="77777777" w:rsidR="005016DA" w:rsidRDefault="005016DA" w:rsidP="005016DA"/>
    <w:p w14:paraId="5BE9E167" w14:textId="34FC20B1" w:rsidR="00613D0A" w:rsidRDefault="00613D0A" w:rsidP="00613D0A">
      <w:pPr>
        <w:pStyle w:val="Heading2"/>
      </w:pPr>
      <w:r>
        <w:t>External cluster validity indices</w:t>
      </w:r>
    </w:p>
    <w:p w14:paraId="392E4B24" w14:textId="07EE80C4" w:rsidR="00782A27" w:rsidRDefault="00782A27" w:rsidP="00782A27">
      <w:pPr>
        <w:spacing w:after="0"/>
      </w:pPr>
      <w:r w:rsidRPr="00C970C2">
        <w:t xml:space="preserve">ARI </w:t>
      </w:r>
      <w:r>
        <w:fldChar w:fldCharType="begin"/>
      </w:r>
      <w:r w:rsidR="000B2032">
        <w:instrText xml:space="preserve"> ADDIN ZOTERO_ITEM CSL_CITATION {"citationID":"6oLPlPxG","properties":{"formattedCitation":"(83\\uc0\\u8211{}85)","plainCitation":"(83–85)","noteIndex":0},"citationItems":[{"id":"v5t0h67K/F20btFea","uris":["http://zotero.org/users/8619560/items/6I7BH3DV"],"itemData":{"id":61,"type":"article-journal","abstract":"This article provides an investigation of cluster validation indices that relates 4 of the indices to the L. Hubert and P. Arable (1985) adjusted Rand index--the cluster validation measure of choice (G. W. Milligan &amp; M. C. Cooper, 1986). It is shown how these other indices can be \"roughly\" transformed into the same scale as the adjusted Rand index. Furthermore, in-depth explanations are given of why classification rates should not be used in cluster validation research. The article concludes by summarizing several properties of the adjusted Rand index across many conditions and provides a method for testing the significance of observed adjusted Rand indices. (PsycINFO Database Record (c) 2016 APA, all rights reserved)","container-title":"Psychological Methods","DOI":"10.1037/1082-989X.9.3.386","ISSN":"1939-1463","issue":"3","note":"publisher-place: US\npublisher: American Psychological Association","page":"386-396","source":"APA PsycNet","title":"Properties of the Hubert-Arable Adjusted Rand Index","volume":"9","author":[{"family":"Steinley","given":"Douglas"}],"issued":{"date-parts":[["2004"]]}}},{"id":"v5t0h67K/2hGVoSt5","uris":["http://zotero.org/users/8619560/items/QW8LTAQU"],"itemData":{"id":63,"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id":"v5t0h67K/3cXeoyO2","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0B2032" w:rsidRPr="000B2032">
        <w:t>(83–85)</w:t>
      </w:r>
      <w:r>
        <w:fldChar w:fldCharType="end"/>
      </w:r>
      <w:r w:rsidRPr="00C970C2">
        <w:t xml:space="preserve"> </w:t>
      </w:r>
    </w:p>
    <w:p w14:paraId="0F254835" w14:textId="427A292F" w:rsidR="00782A27" w:rsidRPr="00782A27" w:rsidRDefault="00782A27" w:rsidP="00782A27">
      <w:pPr>
        <w:spacing w:after="0"/>
        <w:rPr>
          <w:color w:val="EE0000"/>
        </w:rPr>
      </w:pPr>
      <w:r w:rsidRPr="00782A27">
        <w:rPr>
          <w:color w:val="EE0000"/>
        </w:rPr>
        <w:t xml:space="preserve">extends the Rand Index (RI) metric to account for chance agreements. Essentially, RI </w:t>
      </w:r>
      <w:r w:rsidRPr="00782A27">
        <w:rPr>
          <w:color w:val="EE0000"/>
        </w:rPr>
        <w:fldChar w:fldCharType="begin"/>
      </w:r>
      <w:r w:rsidR="000B2032">
        <w:rPr>
          <w:color w:val="EE0000"/>
        </w:rPr>
        <w:instrText xml:space="preserve"> ADDIN ZOTERO_ITEM CSL_CITATION {"citationID":"VSpnFwn5","properties":{"formattedCitation":"(86)","plainCitation":"(86)","noteIndex":0},"citationItems":[{"id":160,"uris":["http://zotero.org/users/8619560/items/JI8UN4SJ"],"itemData":{"id":160,"type":"article-journal","abstract":"This article concerns the derivation and use of a measure of similarity between two hierarchical clusterings. The measure, B&lt;sub&gt;k&lt;/sub&gt;, is derived from the matching matrix, [ m&lt;sub&gt;ij&lt;/sub&gt;], formed by cutting the two hierarchical trees and counting the number of matching entries in the k clusters in each tree. The mean and variance of B&lt;sub&gt;k&lt;/sub&gt; are determined under the assumption that the margins of [ m&lt;sub&gt;ij&lt;/sub&gt;] are fixed. Thus, B&lt;sub&gt;k&lt;/sub&gt; represents a collection of measures for k = 2,..., n - 1. (k, B&lt;sub&gt;k&lt;/sub&gt;) plots are found to be useful in portraying the similarity of two clusterings. B&lt;sub&gt;k&lt;/sub&gt; is compared to other measures of similarity proposed respectively by Baker (1974) and Rand (1971). The use of (k, B&lt;sub&gt;k&lt;/sub&gt;) plots for studying clustering methods is explored by a series of Monte Carlo sampling experiments. An example of the use of (k, B&lt;sub&gt;k&lt;/sub&gt;) on real data is given.","container-title":"Journal of the American Statistical Association","DOI":"10.2307/2288117","ISSN":"0162-1459","issue":"383","note":"publisher: [American Statistical Association, Taylor &amp; Francis, Ltd.]","page":"553-569","source":"JSTOR","title":"A Method for Comparing Two Hierarchical Clusterings","volume":"78","author":[{"family":"Fowlkes","given":"E. B."},{"family":"Mallows","given":"C. L."}],"issued":{"date-parts":[["1983"]]}}}],"schema":"https://github.com/citation-style-language/schema/raw/master/csl-citation.json"} </w:instrText>
      </w:r>
      <w:r w:rsidRPr="00782A27">
        <w:rPr>
          <w:color w:val="EE0000"/>
        </w:rPr>
        <w:fldChar w:fldCharType="separate"/>
      </w:r>
      <w:r w:rsidR="000B2032" w:rsidRPr="000B2032">
        <w:t>(86)</w:t>
      </w:r>
      <w:r w:rsidRPr="00782A27">
        <w:rPr>
          <w:color w:val="EE0000"/>
        </w:rPr>
        <w:fldChar w:fldCharType="end"/>
      </w:r>
      <w:r w:rsidRPr="00782A27">
        <w:rPr>
          <w:color w:val="EE0000"/>
        </w:rPr>
        <w:t xml:space="preserve"> computes is score as a pairwise comparison whether both set of labels (predicted and true) are aligned (agreements where both consider two data points in the same cluster or in different clusters) or not (disagreements). The following formulas describe the computation of these metrics: </w:t>
      </w:r>
    </w:p>
    <w:p w14:paraId="244FCCE2" w14:textId="77777777" w:rsidR="00782A27" w:rsidRPr="00782A27" w:rsidRDefault="00782A27" w:rsidP="00782A27">
      <w:pPr>
        <w:spacing w:after="0"/>
        <w:rPr>
          <w:color w:val="EE0000"/>
        </w:rPr>
      </w:pPr>
    </w:p>
    <w:p w14:paraId="2473B359" w14:textId="2E96303B" w:rsidR="00782A27" w:rsidRPr="00782A27" w:rsidRDefault="00000000" w:rsidP="00782A27">
      <w:pPr>
        <w:spacing w:after="0"/>
        <w:rPr>
          <w:color w:val="EE0000"/>
          <w:szCs w:val="28"/>
        </w:rPr>
      </w:pPr>
      <m:oMathPara>
        <m:oMath>
          <m:eqArr>
            <m:eqArrPr>
              <m:maxDist m:val="1"/>
              <m:ctrlPr>
                <w:rPr>
                  <w:rFonts w:ascii="Cambria Math" w:eastAsia="Cambria Math" w:hAnsi="Cambria Math"/>
                  <w:i/>
                  <w:color w:val="EE0000"/>
                  <w:szCs w:val="28"/>
                </w:rPr>
              </m:ctrlPr>
            </m:eqArrPr>
            <m:e>
              <m:r>
                <w:rPr>
                  <w:rFonts w:ascii="Cambria Math" w:eastAsia="Cambria Math" w:hAnsi="Cambria Math"/>
                  <w:color w:val="EE0000"/>
                  <w:szCs w:val="28"/>
                </w:rPr>
                <m:t xml:space="preserve">RI= </m:t>
              </m:r>
              <m:f>
                <m:fPr>
                  <m:ctrlPr>
                    <w:rPr>
                      <w:rFonts w:ascii="Cambria Math" w:eastAsia="Cambria Math" w:hAnsi="Cambria Math"/>
                      <w:color w:val="EE0000"/>
                      <w:szCs w:val="28"/>
                    </w:rPr>
                  </m:ctrlPr>
                </m:fPr>
                <m:num>
                  <m:r>
                    <w:rPr>
                      <w:rFonts w:ascii="Cambria Math" w:eastAsia="Cambria Math" w:hAnsi="Cambria Math"/>
                      <w:color w:val="EE0000"/>
                      <w:szCs w:val="28"/>
                    </w:rPr>
                    <m:t>agreements</m:t>
                  </m:r>
                </m:num>
                <m:den>
                  <m:r>
                    <w:rPr>
                      <w:rFonts w:ascii="Cambria Math" w:eastAsia="Cambria Math" w:hAnsi="Cambria Math"/>
                      <w:color w:val="EE0000"/>
                      <w:szCs w:val="28"/>
                    </w:rPr>
                    <m:t>agreements+disagreements</m:t>
                  </m:r>
                </m:den>
              </m:f>
              <m:r>
                <w:rPr>
                  <w:rFonts w:ascii="Cambria Math" w:eastAsia="Cambria Math" w:hAnsi="Cambria Math"/>
                  <w:color w:val="EE0000"/>
                  <w:szCs w:val="28"/>
                </w:rPr>
                <m:t>#</m:t>
              </m:r>
            </m:e>
          </m:eqArr>
        </m:oMath>
      </m:oMathPara>
    </w:p>
    <w:p w14:paraId="05B42E7C" w14:textId="61E21513" w:rsidR="00782A27" w:rsidRPr="00782A27" w:rsidRDefault="00000000" w:rsidP="00782A27">
      <w:pPr>
        <w:spacing w:after="0"/>
        <w:rPr>
          <w:color w:val="EE0000"/>
          <w:szCs w:val="28"/>
        </w:rPr>
      </w:pPr>
      <m:oMathPara>
        <m:oMath>
          <m:eqArr>
            <m:eqArrPr>
              <m:maxDist m:val="1"/>
              <m:ctrlPr>
                <w:rPr>
                  <w:rFonts w:ascii="Cambria Math" w:eastAsia="Cambria Math" w:hAnsi="Cambria Math"/>
                  <w:i/>
                  <w:color w:val="EE0000"/>
                  <w:szCs w:val="28"/>
                </w:rPr>
              </m:ctrlPr>
            </m:eqArrPr>
            <m:e>
              <m:r>
                <w:rPr>
                  <w:rFonts w:ascii="Cambria Math" w:eastAsia="Cambria Math" w:hAnsi="Cambria Math"/>
                  <w:color w:val="EE0000"/>
                  <w:szCs w:val="28"/>
                </w:rPr>
                <m:t xml:space="preserve">ARI= </m:t>
              </m:r>
              <m:f>
                <m:fPr>
                  <m:ctrlPr>
                    <w:rPr>
                      <w:rFonts w:ascii="Cambria Math" w:eastAsia="Cambria Math" w:hAnsi="Cambria Math"/>
                      <w:color w:val="EE0000"/>
                      <w:szCs w:val="28"/>
                    </w:rPr>
                  </m:ctrlPr>
                </m:fPr>
                <m:num>
                  <m:r>
                    <w:rPr>
                      <w:rFonts w:ascii="Cambria Math" w:eastAsia="Cambria Math" w:hAnsi="Cambria Math"/>
                      <w:color w:val="EE0000"/>
                      <w:szCs w:val="28"/>
                    </w:rPr>
                    <m:t>RI-ExpectedRI</m:t>
                  </m:r>
                </m:num>
                <m:den>
                  <m:r>
                    <w:rPr>
                      <w:rFonts w:ascii="Cambria Math" w:eastAsia="Cambria Math" w:hAnsi="Cambria Math"/>
                      <w:color w:val="EE0000"/>
                      <w:szCs w:val="28"/>
                    </w:rPr>
                    <m:t>MaxRI-ExpectedRI</m:t>
                  </m:r>
                </m:den>
              </m:f>
              <m:r>
                <w:rPr>
                  <w:rFonts w:ascii="Cambria Math" w:eastAsia="Cambria Math" w:hAnsi="Cambria Math"/>
                  <w:color w:val="EE0000"/>
                  <w:szCs w:val="28"/>
                </w:rPr>
                <m:t>#</m:t>
              </m:r>
            </m:e>
          </m:eqArr>
        </m:oMath>
      </m:oMathPara>
    </w:p>
    <w:p w14:paraId="6C67F3A8" w14:textId="77777777" w:rsidR="00782A27" w:rsidRPr="00782A27" w:rsidRDefault="00782A27" w:rsidP="00782A27">
      <w:pPr>
        <w:spacing w:after="0"/>
        <w:rPr>
          <w:color w:val="EE0000"/>
        </w:rPr>
      </w:pPr>
    </w:p>
    <w:p w14:paraId="6AFB5F1A" w14:textId="69FFC27C" w:rsidR="00782A27" w:rsidRPr="00782A27" w:rsidRDefault="00782A27" w:rsidP="00782A27">
      <w:pPr>
        <w:spacing w:after="0"/>
        <w:rPr>
          <w:color w:val="EE0000"/>
        </w:rPr>
      </w:pPr>
      <w:r w:rsidRPr="00782A27">
        <w:rPr>
          <w:color w:val="EE0000"/>
        </w:rPr>
        <w:t xml:space="preserve">Here, </w:t>
      </w:r>
      <w:r w:rsidRPr="00782A27">
        <w:rPr>
          <w:i/>
          <w:iCs/>
          <w:color w:val="EE0000"/>
        </w:rPr>
        <w:t xml:space="preserve">ExpectedRI </w:t>
      </w:r>
      <w:r w:rsidRPr="00782A27">
        <w:rPr>
          <w:color w:val="EE0000"/>
        </w:rPr>
        <w:t>is the</w:t>
      </w:r>
      <w:r w:rsidRPr="00782A27">
        <w:rPr>
          <w:i/>
          <w:iCs/>
          <w:color w:val="EE0000"/>
        </w:rPr>
        <w:t xml:space="preserve"> </w:t>
      </w:r>
      <w:r w:rsidRPr="00782A27">
        <w:rPr>
          <w:color w:val="EE0000"/>
        </w:rPr>
        <w:t xml:space="preserve">expected score if clusters were assigned randomly, estimated via a contingency table using permutations, </w:t>
      </w:r>
      <w:r w:rsidRPr="00782A27">
        <w:rPr>
          <w:i/>
          <w:iCs/>
          <w:color w:val="EE0000"/>
        </w:rPr>
        <w:t>MaxRI</w:t>
      </w:r>
      <w:r w:rsidRPr="00782A27">
        <w:rPr>
          <w:color w:val="EE0000"/>
        </w:rPr>
        <w:t xml:space="preserve"> is 1, the maximum value of the score </w:t>
      </w:r>
      <w:r w:rsidRPr="00782A27">
        <w:rPr>
          <w:color w:val="EE0000"/>
        </w:rPr>
        <w:fldChar w:fldCharType="begin"/>
      </w:r>
      <w:r w:rsidR="000B2032">
        <w:rPr>
          <w:color w:val="EE0000"/>
        </w:rPr>
        <w:instrText xml:space="preserve"> ADDIN ZOTERO_ITEM CSL_CITATION {"citationID":"czSEPJip","properties":{"formattedCitation":"(84)","plainCitation":"(84)","noteIndex":0},"citationItems":[{"id":"v5t0h67K/2hGVoSt5","uris":["http://zotero.org/users/8619560/items/QW8LTAQU"],"itemData":{"id":"kTHkc39k/caMPpsj9","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schema":"https://github.com/citation-style-language/schema/raw/master/csl-citation.json"} </w:instrText>
      </w:r>
      <w:r w:rsidRPr="00782A27">
        <w:rPr>
          <w:color w:val="EE0000"/>
        </w:rPr>
        <w:fldChar w:fldCharType="separate"/>
      </w:r>
      <w:r w:rsidR="000B2032" w:rsidRPr="000B2032">
        <w:t>(84)</w:t>
      </w:r>
      <w:r w:rsidRPr="00782A27">
        <w:rPr>
          <w:color w:val="EE0000"/>
        </w:rPr>
        <w:fldChar w:fldCharType="end"/>
      </w:r>
      <w:r w:rsidRPr="00782A27">
        <w:rPr>
          <w:color w:val="EE0000"/>
        </w:rPr>
        <w:t xml:space="preserve">. </w:t>
      </w:r>
    </w:p>
    <w:p w14:paraId="487C5803" w14:textId="77777777" w:rsidR="00782A27" w:rsidRDefault="00782A27" w:rsidP="00782A27">
      <w:pPr>
        <w:spacing w:after="0"/>
      </w:pPr>
    </w:p>
    <w:p w14:paraId="69A2991A" w14:textId="390E55BE" w:rsidR="00782A27" w:rsidRDefault="00782A27" w:rsidP="00782A27">
      <w:pPr>
        <w:spacing w:after="0"/>
      </w:pPr>
      <w:r w:rsidRPr="00C970C2">
        <w:t xml:space="preserve">AMI </w:t>
      </w:r>
      <w:r>
        <w:fldChar w:fldCharType="begin"/>
      </w:r>
      <w:r w:rsidR="000B2032">
        <w:instrText xml:space="preserve"> ADDIN ZOTERO_ITEM CSL_CITATION {"citationID":"LPRcpaFY","properties":{"formattedCitation":"(85,87)","plainCitation":"(85,87)","noteIndex":0},"citationItems":[{"id":163,"uris":["http://zotero.org/users/8619560/items/R6T4XRB5"],"itemData":{"id":163,"type":"article-journal","abstract":"This paper introduces the problem of combining multiple partitionings\nof a set of objects into a single consolidated clustering without accessing the features or algorithms that determined these\npartitionings.  We first identify several application scenarios for\nthe resultant 'knowledge reuse' framework that we call cluster ensembles.\nThe cluster ensemble problem is then formalized as a combinatorial\noptimization problem in terms of shared mutual information.  In\naddition to a direct maximization approach, we propose three effective\nand efficient techniques for obtaining high-quality combiners\n(consensus functions).  The first combiner induces a similarity\nmeasure from the partitionings and then reclusters the objects.  The\nsecond combiner is based on hypergraph partitioning. The third one\ncollapses groups of clusters into meta-clusters which then compete for\neach object to determine the combined clustering.  Due to the low\ncomputational costs of our techniques, it is quite feasible to use a\nsupra-consensus function that evaluates all three approaches against\nthe objective function and picks the best solution for a given\nsituation.\nWe evaluate the effectiveness of cluster ensembles in three\nqualitatively different application scenarios: (i) where the original\nclusters were formed based on non-identical sets of features, (ii)\nwhere the original clustering algorithms worked on non-identical sets\nof objects, and (iii) where a common data-set is used and the main\npurpose of combining multiple clusterings is to improve the quality and\nrobustness of the solution.  Promising results are obtained in all\nthree situations for synthetic as well as real data-sets.","container-title":"Journal of Machine Learning Research","ISSN":"ISSN 1533-7928","issue":"Dec","page":"583-617","source":"www.jmlr.org","title":"Cluster Ensembles --- A Knowledge Reuse Framework for Combining Multiple Partitions","volume":"3","author":[{"family":"Strehl","given":"Alexander"},{"family":"Ghosh","given":"Joydeep"}],"issued":{"date-parts":[["2002"]]}}},{"id":"v5t0h67K/3cXeoyO2","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0B2032" w:rsidRPr="000B2032">
        <w:t>(85,87)</w:t>
      </w:r>
      <w:r>
        <w:fldChar w:fldCharType="end"/>
      </w:r>
      <w:r w:rsidRPr="00C970C2">
        <w:t xml:space="preserve"> </w:t>
      </w:r>
    </w:p>
    <w:p w14:paraId="654956C3" w14:textId="5031FF93" w:rsidR="00782A27" w:rsidRPr="00782A27" w:rsidRDefault="00782A27" w:rsidP="00782A27">
      <w:pPr>
        <w:spacing w:after="0"/>
        <w:rPr>
          <w:color w:val="EE0000"/>
        </w:rPr>
      </w:pPr>
      <w:r w:rsidRPr="00782A27">
        <w:rPr>
          <w:color w:val="EE0000"/>
        </w:rPr>
        <w:t>extends the Mutual Information (MI) (4) metric by incorporating entropy (</w:t>
      </w:r>
      <w:r w:rsidRPr="00782A27">
        <w:rPr>
          <w:i/>
          <w:color w:val="EE0000"/>
        </w:rPr>
        <w:t>H</w:t>
      </w:r>
      <w:r w:rsidRPr="00782A27">
        <w:rPr>
          <w:color w:val="EE0000"/>
        </w:rPr>
        <w:t xml:space="preserve">) into its computation. AMI also incorporates the normalization component </w:t>
      </w:r>
      <w:r w:rsidRPr="00782A27">
        <w:rPr>
          <w:color w:val="EE0000"/>
        </w:rPr>
        <w:fldChar w:fldCharType="begin"/>
      </w:r>
      <w:r w:rsidR="000B2032">
        <w:rPr>
          <w:color w:val="EE0000"/>
        </w:rPr>
        <w:instrText xml:space="preserve"> ADDIN ZOTERO_ITEM CSL_CITATION {"citationID":"kM5oDL3L","properties":{"formattedCitation":"(85)","plainCitation":"(85)","noteIndex":0},"citationItems":[{"id":"v5t0h67K/3cXeoyO2","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rsidRPr="00782A27">
        <w:rPr>
          <w:color w:val="EE0000"/>
        </w:rPr>
        <w:fldChar w:fldCharType="separate"/>
      </w:r>
      <w:r w:rsidR="000B2032" w:rsidRPr="000B2032">
        <w:t>(85)</w:t>
      </w:r>
      <w:r w:rsidRPr="00782A27">
        <w:rPr>
          <w:color w:val="EE0000"/>
        </w:rPr>
        <w:fldChar w:fldCharType="end"/>
      </w:r>
      <w:r w:rsidRPr="00782A27">
        <w:rPr>
          <w:color w:val="EE0000"/>
        </w:rPr>
        <w:t xml:space="preserve"> </w:t>
      </w:r>
      <w:r w:rsidRPr="00782A27">
        <w:rPr>
          <w:color w:val="EE0000"/>
        </w:rPr>
        <w:fldChar w:fldCharType="begin"/>
      </w:r>
      <w:r w:rsidR="000B2032">
        <w:rPr>
          <w:color w:val="EE0000"/>
        </w:rPr>
        <w:instrText xml:space="preserve"> ADDIN ZOTERO_ITEM CSL_CITATION {"citationID":"FNPILbXm","properties":{"formattedCitation":"(88)","plainCitation":"(88)","noteIndex":0},"citationItems":[{"id":"v5t0h67K/qZmApe8O","uris":["http://zotero.org/users/8619560/items/JP3SHPI5"],"itemData":{"id":341,"type":"book","abstract":"A well-known metric for quantifying the similarity between two clusterings is the adjusted mutual information. Compared to mutual information, a corrective term based on random permutations of the labels is introduced, preventing two clusterings being similar by chance. Unfortunately, this adjustment makes the metric computationally expensive. In this paper, we propose a novel adjustment based on {pairwise} label permutations instead of full label permutations. Specifically, we consider permutations where only two samples, selected uniformly at random, exchange their labels. We show that the corresponding adjusted metric, which can be expressed explicitly, behaves similarly to the standard adjusted mutual information for assessing the quality of a clustering, while having a much lower time complexity. Both metrics are compared in terms of quality and performance on experiments based on synthetic and real data.","source":"ResearchGate","title":"Pairwise Adjusted Mutual Information","author":[{"family":"Lazarenko","given":"Denys"},{"family":"Bonald","given":"Thomas"}],"issued":{"date-parts":[["2021",3,23]]}}}],"schema":"https://github.com/citation-style-language/schema/raw/master/csl-citation.json"} </w:instrText>
      </w:r>
      <w:r w:rsidRPr="00782A27">
        <w:rPr>
          <w:color w:val="EE0000"/>
        </w:rPr>
        <w:fldChar w:fldCharType="separate"/>
      </w:r>
      <w:r w:rsidR="000B2032" w:rsidRPr="000B2032">
        <w:t>(88)</w:t>
      </w:r>
      <w:r w:rsidRPr="00782A27">
        <w:rPr>
          <w:color w:val="EE0000"/>
        </w:rPr>
        <w:fldChar w:fldCharType="end"/>
      </w:r>
      <w:r w:rsidRPr="00782A27">
        <w:rPr>
          <w:color w:val="EE0000"/>
        </w:rPr>
        <w:t xml:space="preserve"> </w:t>
      </w:r>
      <w:r w:rsidRPr="00782A27">
        <w:rPr>
          <w:color w:val="EE0000"/>
        </w:rPr>
        <w:fldChar w:fldCharType="begin"/>
      </w:r>
      <w:r w:rsidR="000B2032">
        <w:rPr>
          <w:color w:val="EE0000"/>
        </w:rPr>
        <w:instrText xml:space="preserve"> ADDIN ZOTERO_ITEM CSL_CITATION {"citationID":"XQoK4onf","properties":{"formattedCitation":"(89)","plainCitation":"(89)","noteIndex":0},"citationItems":[{"id":"v5t0h67K/gcCOKgeY","uris":["http://zotero.org/users/8619560/items/YMSP5A45"],"itemData":{"id":342,"type":"book","abstract":"Information theoretic based measures form a fundamental class of similarity measures for comparing clusterings, beside the class of pair-counting based and set-matching based measures. In this paper, we discuss the ne- cessity of correction for chance for informa- tion theoretic based measures for clusterings comparison. We observe that the baseline for such measures, i.e. average value between random partitions of a data set, does not take on a constant value, and tends to have larger variation when the ratio between the num- ber of data points and the number of clus- ters is small. This eect is similar in some other non-information theoretic based mea- sures such as the well-known Rand Index. Assuming a hypergeometric model of ran- domness, we derive the analytical formula for the expected mutual information value be- tween a pair of clusterings, and then propose the adjusted version for several popular in- formation theoretic based measures. Some examples are given to demonstrate the need and usefulness of the adjusted measures.","note":"journalAbbreviation: ICML\ncontainer-title: ICML\nDOI: 10.1145/1553374.1553511","number-of-pages":"135","source":"ResearchGate","title":"Information theoretic measures for clusterings comparison: Is a correction for chance necessary?","title-short":"Information theoretic measures for clusterings comparison","author":[{"family":"Vinh","given":"Nguyen"},{"family":"Epps","given":"Julien"},{"family":"Bailey","given":"James"}],"issued":{"date-parts":[["2009",1,1]]}}}],"schema":"https://github.com/citation-style-language/schema/raw/master/csl-citation.json"} </w:instrText>
      </w:r>
      <w:r w:rsidRPr="00782A27">
        <w:rPr>
          <w:color w:val="EE0000"/>
        </w:rPr>
        <w:fldChar w:fldCharType="separate"/>
      </w:r>
      <w:r w:rsidR="000B2032" w:rsidRPr="000B2032">
        <w:t>(89)</w:t>
      </w:r>
      <w:r w:rsidRPr="00782A27">
        <w:rPr>
          <w:color w:val="EE0000"/>
        </w:rPr>
        <w:fldChar w:fldCharType="end"/>
      </w:r>
      <w:r w:rsidRPr="00782A27">
        <w:rPr>
          <w:color w:val="EE0000"/>
        </w:rPr>
        <w:t xml:space="preserve"> of Normalized Mutual Information. It measures the mutual dependence between two clusters and is described by the following equations:</w:t>
      </w:r>
    </w:p>
    <w:p w14:paraId="4992515A" w14:textId="394F6A38" w:rsidR="00782A27" w:rsidRPr="00782A27" w:rsidRDefault="00000000" w:rsidP="00782A27">
      <w:pPr>
        <w:spacing w:after="0"/>
        <w:rPr>
          <w:color w:val="EE0000"/>
          <w:szCs w:val="28"/>
        </w:rPr>
      </w:pPr>
      <m:oMathPara>
        <m:oMath>
          <m:eqArr>
            <m:eqArrPr>
              <m:maxDist m:val="1"/>
              <m:ctrlPr>
                <w:rPr>
                  <w:rFonts w:ascii="Cambria Math" w:eastAsia="Cambria Math" w:hAnsi="Cambria Math"/>
                  <w:i/>
                  <w:color w:val="EE0000"/>
                  <w:szCs w:val="28"/>
                </w:rPr>
              </m:ctrlPr>
            </m:eqArrPr>
            <m:e>
              <m:r>
                <w:rPr>
                  <w:rFonts w:ascii="Cambria Math" w:eastAsia="Cambria Math" w:hAnsi="Cambria Math"/>
                  <w:color w:val="EE0000"/>
                  <w:szCs w:val="28"/>
                </w:rPr>
                <m:t>MI</m:t>
              </m:r>
              <m:d>
                <m:dPr>
                  <m:ctrlPr>
                    <w:rPr>
                      <w:rFonts w:ascii="Cambria Math" w:eastAsia="Cambria Math" w:hAnsi="Cambria Math"/>
                      <w:i/>
                      <w:color w:val="EE0000"/>
                      <w:szCs w:val="28"/>
                    </w:rPr>
                  </m:ctrlPr>
                </m:dPr>
                <m:e>
                  <m:r>
                    <w:rPr>
                      <w:rFonts w:ascii="Cambria Math" w:eastAsia="Cambria Math" w:hAnsi="Cambria Math"/>
                      <w:color w:val="EE0000"/>
                      <w:szCs w:val="28"/>
                    </w:rPr>
                    <m:t>U, V</m:t>
                  </m:r>
                </m:e>
              </m:d>
              <m:r>
                <w:rPr>
                  <w:rFonts w:ascii="Cambria Math" w:eastAsia="Cambria Math" w:hAnsi="Cambria Math"/>
                  <w:color w:val="EE0000"/>
                  <w:szCs w:val="28"/>
                </w:rPr>
                <m:t>=</m:t>
              </m:r>
              <m:nary>
                <m:naryPr>
                  <m:chr m:val="∑"/>
                  <m:ctrlPr>
                    <w:rPr>
                      <w:rFonts w:ascii="Cambria Math" w:eastAsia="Cambria Math" w:hAnsi="Cambria Math"/>
                      <w:color w:val="EE0000"/>
                      <w:szCs w:val="28"/>
                    </w:rPr>
                  </m:ctrlPr>
                </m:naryPr>
                <m:sub>
                  <m:r>
                    <w:rPr>
                      <w:rFonts w:ascii="Cambria Math" w:eastAsia="Cambria Math" w:hAnsi="Cambria Math"/>
                      <w:color w:val="EE0000"/>
                      <w:szCs w:val="28"/>
                    </w:rPr>
                    <m:t>i=0</m:t>
                  </m:r>
                </m:sub>
                <m:sup>
                  <m:d>
                    <m:dPr>
                      <m:begChr m:val="|"/>
                      <m:endChr m:val="|"/>
                      <m:ctrlPr>
                        <w:rPr>
                          <w:rFonts w:ascii="Cambria Math" w:eastAsia="Cambria Math" w:hAnsi="Cambria Math"/>
                          <w:i/>
                          <w:color w:val="EE0000"/>
                          <w:szCs w:val="28"/>
                        </w:rPr>
                      </m:ctrlPr>
                    </m:dPr>
                    <m:e>
                      <m:r>
                        <w:rPr>
                          <w:rFonts w:ascii="Cambria Math" w:eastAsia="Cambria Math" w:hAnsi="Cambria Math"/>
                          <w:color w:val="EE0000"/>
                          <w:szCs w:val="28"/>
                        </w:rPr>
                        <m:t>U</m:t>
                      </m:r>
                    </m:e>
                  </m:d>
                </m:sup>
                <m:e>
                  <m:nary>
                    <m:naryPr>
                      <m:chr m:val="∑"/>
                      <m:ctrlPr>
                        <w:rPr>
                          <w:rFonts w:ascii="Cambria Math" w:eastAsia="Cambria Math" w:hAnsi="Cambria Math"/>
                          <w:color w:val="EE0000"/>
                          <w:szCs w:val="28"/>
                        </w:rPr>
                      </m:ctrlPr>
                    </m:naryPr>
                    <m:sub>
                      <m:r>
                        <w:rPr>
                          <w:rFonts w:ascii="Cambria Math" w:eastAsia="Cambria Math" w:hAnsi="Cambria Math"/>
                          <w:color w:val="EE0000"/>
                          <w:szCs w:val="28"/>
                        </w:rPr>
                        <m:t>j=0</m:t>
                      </m:r>
                    </m:sub>
                    <m:sup>
                      <m:d>
                        <m:dPr>
                          <m:begChr m:val="|"/>
                          <m:endChr m:val="|"/>
                          <m:ctrlPr>
                            <w:rPr>
                              <w:rFonts w:ascii="Cambria Math" w:eastAsia="Cambria Math" w:hAnsi="Cambria Math"/>
                              <w:i/>
                              <w:color w:val="EE0000"/>
                              <w:szCs w:val="28"/>
                            </w:rPr>
                          </m:ctrlPr>
                        </m:dPr>
                        <m:e>
                          <m:r>
                            <w:rPr>
                              <w:rFonts w:ascii="Cambria Math" w:eastAsia="Cambria Math" w:hAnsi="Cambria Math"/>
                              <w:color w:val="EE0000"/>
                              <w:szCs w:val="28"/>
                            </w:rPr>
                            <m:t>V</m:t>
                          </m:r>
                        </m:e>
                      </m:d>
                    </m:sup>
                    <m:e>
                      <m:f>
                        <m:fPr>
                          <m:ctrlPr>
                            <w:rPr>
                              <w:rFonts w:ascii="Cambria Math" w:eastAsia="Cambria Math" w:hAnsi="Cambria Math"/>
                              <w:color w:val="EE0000"/>
                              <w:szCs w:val="28"/>
                            </w:rPr>
                          </m:ctrlPr>
                        </m:fPr>
                        <m:num>
                          <m:d>
                            <m:dPr>
                              <m:begChr m:val="|"/>
                              <m:endChr m:val="|"/>
                              <m:ctrlPr>
                                <w:rPr>
                                  <w:rFonts w:ascii="Cambria Math" w:eastAsia="Cambria Math" w:hAnsi="Cambria Math"/>
                                  <w:i/>
                                  <w:color w:val="EE0000"/>
                                  <w:szCs w:val="28"/>
                                </w:rPr>
                              </m:ctrlPr>
                            </m:dPr>
                            <m:e>
                              <m:r>
                                <w:rPr>
                                  <w:rFonts w:ascii="Cambria Math" w:eastAsia="Cambria Math" w:hAnsi="Cambria Math"/>
                                  <w:color w:val="EE0000"/>
                                  <w:szCs w:val="28"/>
                                </w:rPr>
                                <m:t>Ui∩Vj</m:t>
                              </m:r>
                            </m:e>
                          </m:d>
                        </m:num>
                        <m:den>
                          <m:r>
                            <w:rPr>
                              <w:rFonts w:ascii="Cambria Math" w:eastAsia="Cambria Math" w:hAnsi="Cambria Math"/>
                              <w:color w:val="EE0000"/>
                              <w:szCs w:val="28"/>
                            </w:rPr>
                            <m:t>N</m:t>
                          </m:r>
                        </m:den>
                      </m:f>
                      <m:box>
                        <m:boxPr>
                          <m:opEmu m:val="1"/>
                          <m:ctrlPr>
                            <w:rPr>
                              <w:rFonts w:ascii="Cambria Math" w:eastAsia="Cambria Math" w:hAnsi="Cambria Math"/>
                              <w:color w:val="EE0000"/>
                              <w:szCs w:val="28"/>
                            </w:rPr>
                          </m:ctrlPr>
                        </m:boxPr>
                        <m:e>
                          <m:r>
                            <w:rPr>
                              <w:rFonts w:ascii="Cambria Math" w:eastAsia="Cambria Math" w:hAnsi="Cambria Math"/>
                              <w:color w:val="EE0000"/>
                              <w:szCs w:val="28"/>
                            </w:rPr>
                            <m:t>log</m:t>
                          </m:r>
                        </m:e>
                      </m:box>
                      <m:r>
                        <w:rPr>
                          <w:rFonts w:ascii="Cambria Math" w:eastAsia="Cambria Math" w:hAnsi="Cambria Math"/>
                          <w:color w:val="EE0000"/>
                          <w:szCs w:val="28"/>
                        </w:rPr>
                        <m:t>log</m:t>
                      </m:r>
                      <m:r>
                        <w:rPr>
                          <w:rFonts w:ascii="Cambria Math" w:eastAsia="Palatino Linotype" w:hAnsi="Cambria Math"/>
                          <w:color w:val="EE0000"/>
                          <w:szCs w:val="28"/>
                        </w:rPr>
                        <m:t xml:space="preserve"> </m:t>
                      </m:r>
                      <m:f>
                        <m:fPr>
                          <m:ctrlPr>
                            <w:rPr>
                              <w:rFonts w:ascii="Cambria Math" w:eastAsia="Cambria Math" w:hAnsi="Cambria Math"/>
                              <w:color w:val="EE0000"/>
                              <w:szCs w:val="28"/>
                            </w:rPr>
                          </m:ctrlPr>
                        </m:fPr>
                        <m:num>
                          <m:r>
                            <w:rPr>
                              <w:rFonts w:ascii="Cambria Math" w:eastAsia="Cambria Math" w:hAnsi="Cambria Math"/>
                              <w:color w:val="EE0000"/>
                              <w:szCs w:val="28"/>
                            </w:rPr>
                            <m:t>N</m:t>
                          </m:r>
                          <m:d>
                            <m:dPr>
                              <m:begChr m:val="|"/>
                              <m:endChr m:val="|"/>
                              <m:ctrlPr>
                                <w:rPr>
                                  <w:rFonts w:ascii="Cambria Math" w:eastAsia="Cambria Math" w:hAnsi="Cambria Math"/>
                                  <w:i/>
                                  <w:color w:val="EE0000"/>
                                  <w:szCs w:val="28"/>
                                </w:rPr>
                              </m:ctrlPr>
                            </m:dPr>
                            <m:e>
                              <m:r>
                                <w:rPr>
                                  <w:rFonts w:ascii="Cambria Math" w:eastAsia="Cambria Math" w:hAnsi="Cambria Math"/>
                                  <w:color w:val="EE0000"/>
                                  <w:szCs w:val="28"/>
                                </w:rPr>
                                <m:t>Ui∩Vj</m:t>
                              </m:r>
                            </m:e>
                          </m:d>
                        </m:num>
                        <m:den>
                          <m:d>
                            <m:dPr>
                              <m:begChr m:val="|"/>
                              <m:endChr m:val="|"/>
                              <m:ctrlPr>
                                <w:rPr>
                                  <w:rFonts w:ascii="Cambria Math" w:eastAsia="Cambria Math" w:hAnsi="Cambria Math"/>
                                  <w:color w:val="EE0000"/>
                                  <w:szCs w:val="28"/>
                                </w:rPr>
                              </m:ctrlPr>
                            </m:dPr>
                            <m:e>
                              <m:r>
                                <w:rPr>
                                  <w:rFonts w:ascii="Cambria Math" w:eastAsia="Cambria Math" w:hAnsi="Cambria Math"/>
                                  <w:color w:val="EE0000"/>
                                  <w:szCs w:val="28"/>
                                </w:rPr>
                                <m:t>Ui</m:t>
                              </m:r>
                            </m:e>
                          </m:d>
                          <m:d>
                            <m:dPr>
                              <m:begChr m:val="|"/>
                              <m:endChr m:val="|"/>
                              <m:ctrlPr>
                                <w:rPr>
                                  <w:rFonts w:ascii="Cambria Math" w:eastAsia="Cambria Math" w:hAnsi="Cambria Math"/>
                                  <w:i/>
                                  <w:color w:val="EE0000"/>
                                  <w:szCs w:val="28"/>
                                </w:rPr>
                              </m:ctrlPr>
                            </m:dPr>
                            <m:e>
                              <m:r>
                                <w:rPr>
                                  <w:rFonts w:ascii="Cambria Math" w:eastAsia="Cambria Math" w:hAnsi="Cambria Math"/>
                                  <w:color w:val="EE0000"/>
                                  <w:szCs w:val="28"/>
                                </w:rPr>
                                <m:t>Vj</m:t>
                              </m:r>
                            </m:e>
                          </m:d>
                        </m:den>
                      </m:f>
                    </m:e>
                  </m:nary>
                </m:e>
              </m:nary>
              <m:r>
                <w:rPr>
                  <w:rFonts w:ascii="Cambria Math" w:eastAsia="Cambria Math" w:hAnsi="Cambria Math"/>
                  <w:color w:val="EE0000"/>
                  <w:szCs w:val="28"/>
                </w:rPr>
                <m:t>#</m:t>
              </m:r>
            </m:e>
          </m:eqArr>
        </m:oMath>
      </m:oMathPara>
    </w:p>
    <w:p w14:paraId="0D47D3B9" w14:textId="36AACAE6" w:rsidR="00782A27" w:rsidRPr="00782A27" w:rsidRDefault="00000000" w:rsidP="00782A27">
      <w:pPr>
        <w:spacing w:after="0"/>
        <w:rPr>
          <w:color w:val="EE0000"/>
          <w:szCs w:val="28"/>
        </w:rPr>
      </w:pPr>
      <m:oMathPara>
        <m:oMath>
          <m:eqArr>
            <m:eqArrPr>
              <m:maxDist m:val="1"/>
              <m:ctrlPr>
                <w:rPr>
                  <w:rFonts w:ascii="Cambria Math" w:eastAsia="Cambria Math" w:hAnsi="Cambria Math"/>
                  <w:i/>
                  <w:color w:val="EE0000"/>
                  <w:szCs w:val="28"/>
                </w:rPr>
              </m:ctrlPr>
            </m:eqArrPr>
            <m:e>
              <m:r>
                <w:rPr>
                  <w:rFonts w:ascii="Cambria Math" w:eastAsia="Cambria Math" w:hAnsi="Cambria Math"/>
                  <w:color w:val="EE0000"/>
                  <w:szCs w:val="28"/>
                </w:rPr>
                <m:t xml:space="preserve">AMI= </m:t>
              </m:r>
              <m:f>
                <m:fPr>
                  <m:ctrlPr>
                    <w:rPr>
                      <w:rFonts w:ascii="Cambria Math" w:eastAsia="Cambria Math" w:hAnsi="Cambria Math"/>
                      <w:color w:val="EE0000"/>
                      <w:szCs w:val="28"/>
                    </w:rPr>
                  </m:ctrlPr>
                </m:fPr>
                <m:num>
                  <m:r>
                    <w:rPr>
                      <w:rFonts w:ascii="Cambria Math" w:eastAsia="Cambria Math" w:hAnsi="Cambria Math"/>
                      <w:color w:val="EE0000"/>
                      <w:szCs w:val="28"/>
                    </w:rPr>
                    <m:t>MI</m:t>
                  </m:r>
                  <m:d>
                    <m:dPr>
                      <m:ctrlPr>
                        <w:rPr>
                          <w:rFonts w:ascii="Cambria Math" w:eastAsia="Cambria Math" w:hAnsi="Cambria Math"/>
                          <w:color w:val="EE0000"/>
                          <w:szCs w:val="28"/>
                        </w:rPr>
                      </m:ctrlPr>
                    </m:dPr>
                    <m:e>
                      <m:r>
                        <w:rPr>
                          <w:rFonts w:ascii="Cambria Math" w:eastAsia="Cambria Math" w:hAnsi="Cambria Math"/>
                          <w:color w:val="EE0000"/>
                          <w:szCs w:val="28"/>
                        </w:rPr>
                        <m:t>U, V</m:t>
                      </m:r>
                    </m:e>
                  </m:d>
                  <m:r>
                    <w:rPr>
                      <w:rFonts w:ascii="Cambria Math" w:eastAsia="Cambria Math" w:hAnsi="Cambria Math"/>
                      <w:color w:val="EE0000"/>
                      <w:szCs w:val="28"/>
                    </w:rPr>
                    <m:t>-E</m:t>
                  </m:r>
                  <m:d>
                    <m:dPr>
                      <m:ctrlPr>
                        <w:rPr>
                          <w:rFonts w:ascii="Cambria Math" w:eastAsia="Cambria Math" w:hAnsi="Cambria Math"/>
                          <w:i/>
                          <w:color w:val="EE0000"/>
                          <w:szCs w:val="28"/>
                        </w:rPr>
                      </m:ctrlPr>
                    </m:dPr>
                    <m:e>
                      <m:r>
                        <w:rPr>
                          <w:rFonts w:ascii="Cambria Math" w:eastAsia="Cambria Math" w:hAnsi="Cambria Math"/>
                          <w:color w:val="EE0000"/>
                          <w:szCs w:val="28"/>
                        </w:rPr>
                        <m:t>MI</m:t>
                      </m:r>
                      <m:d>
                        <m:dPr>
                          <m:ctrlPr>
                            <w:rPr>
                              <w:rFonts w:ascii="Cambria Math" w:eastAsia="Cambria Math" w:hAnsi="Cambria Math"/>
                              <w:color w:val="EE0000"/>
                              <w:szCs w:val="28"/>
                            </w:rPr>
                          </m:ctrlPr>
                        </m:dPr>
                        <m:e>
                          <m:r>
                            <w:rPr>
                              <w:rFonts w:ascii="Cambria Math" w:eastAsia="Cambria Math" w:hAnsi="Cambria Math"/>
                              <w:color w:val="EE0000"/>
                              <w:szCs w:val="28"/>
                            </w:rPr>
                            <m:t>U,V</m:t>
                          </m:r>
                        </m:e>
                      </m:d>
                    </m:e>
                  </m:d>
                </m:num>
                <m:den>
                  <m:r>
                    <w:rPr>
                      <w:rFonts w:ascii="Cambria Math" w:eastAsia="Cambria Math" w:hAnsi="Cambria Math"/>
                      <w:color w:val="EE0000"/>
                      <w:szCs w:val="28"/>
                    </w:rPr>
                    <m:t>average</m:t>
                  </m:r>
                  <m:d>
                    <m:dPr>
                      <m:ctrlPr>
                        <w:rPr>
                          <w:rFonts w:ascii="Cambria Math" w:eastAsia="Cambria Math" w:hAnsi="Cambria Math"/>
                          <w:color w:val="EE0000"/>
                          <w:szCs w:val="28"/>
                        </w:rPr>
                      </m:ctrlPr>
                    </m:dPr>
                    <m:e>
                      <m:r>
                        <w:rPr>
                          <w:rFonts w:ascii="Cambria Math" w:eastAsia="Cambria Math" w:hAnsi="Cambria Math"/>
                          <w:color w:val="EE0000"/>
                          <w:szCs w:val="28"/>
                        </w:rPr>
                        <m:t>H</m:t>
                      </m:r>
                      <m:d>
                        <m:dPr>
                          <m:ctrlPr>
                            <w:rPr>
                              <w:rFonts w:ascii="Cambria Math" w:eastAsia="Cambria Math" w:hAnsi="Cambria Math"/>
                              <w:color w:val="EE0000"/>
                              <w:szCs w:val="28"/>
                            </w:rPr>
                          </m:ctrlPr>
                        </m:dPr>
                        <m:e>
                          <m:r>
                            <w:rPr>
                              <w:rFonts w:ascii="Cambria Math" w:eastAsia="Cambria Math" w:hAnsi="Cambria Math"/>
                              <w:color w:val="EE0000"/>
                              <w:szCs w:val="28"/>
                            </w:rPr>
                            <m:t>U</m:t>
                          </m:r>
                        </m:e>
                      </m:d>
                      <m:r>
                        <w:rPr>
                          <w:rFonts w:ascii="Cambria Math" w:eastAsia="Cambria Math" w:hAnsi="Cambria Math"/>
                          <w:color w:val="EE0000"/>
                          <w:szCs w:val="28"/>
                        </w:rPr>
                        <m:t>,H</m:t>
                      </m:r>
                      <m:d>
                        <m:dPr>
                          <m:ctrlPr>
                            <w:rPr>
                              <w:rFonts w:ascii="Cambria Math" w:eastAsia="Cambria Math" w:hAnsi="Cambria Math"/>
                              <w:color w:val="EE0000"/>
                              <w:szCs w:val="28"/>
                            </w:rPr>
                          </m:ctrlPr>
                        </m:dPr>
                        <m:e>
                          <m:r>
                            <w:rPr>
                              <w:rFonts w:ascii="Cambria Math" w:eastAsia="Cambria Math" w:hAnsi="Cambria Math"/>
                              <w:color w:val="EE0000"/>
                              <w:szCs w:val="28"/>
                            </w:rPr>
                            <m:t>V</m:t>
                          </m:r>
                        </m:e>
                      </m:d>
                    </m:e>
                  </m:d>
                  <m:r>
                    <w:rPr>
                      <w:rFonts w:ascii="Cambria Math" w:eastAsia="Cambria Math" w:hAnsi="Cambria Math"/>
                      <w:color w:val="EE0000"/>
                      <w:szCs w:val="28"/>
                    </w:rPr>
                    <m:t>-E</m:t>
                  </m:r>
                  <m:d>
                    <m:dPr>
                      <m:ctrlPr>
                        <w:rPr>
                          <w:rFonts w:ascii="Cambria Math" w:eastAsia="Cambria Math" w:hAnsi="Cambria Math"/>
                          <w:i/>
                          <w:color w:val="EE0000"/>
                          <w:szCs w:val="28"/>
                        </w:rPr>
                      </m:ctrlPr>
                    </m:dPr>
                    <m:e>
                      <m:r>
                        <w:rPr>
                          <w:rFonts w:ascii="Cambria Math" w:eastAsia="Cambria Math" w:hAnsi="Cambria Math"/>
                          <w:color w:val="EE0000"/>
                          <w:szCs w:val="28"/>
                        </w:rPr>
                        <m:t>MI</m:t>
                      </m:r>
                      <m:d>
                        <m:dPr>
                          <m:ctrlPr>
                            <w:rPr>
                              <w:rFonts w:ascii="Cambria Math" w:eastAsia="Cambria Math" w:hAnsi="Cambria Math"/>
                              <w:color w:val="EE0000"/>
                              <w:szCs w:val="28"/>
                            </w:rPr>
                          </m:ctrlPr>
                        </m:dPr>
                        <m:e>
                          <m:r>
                            <w:rPr>
                              <w:rFonts w:ascii="Cambria Math" w:eastAsia="Cambria Math" w:hAnsi="Cambria Math"/>
                              <w:color w:val="EE0000"/>
                              <w:szCs w:val="28"/>
                            </w:rPr>
                            <m:t>U,V</m:t>
                          </m:r>
                        </m:e>
                      </m:d>
                    </m:e>
                  </m:d>
                </m:den>
              </m:f>
              <m:r>
                <w:rPr>
                  <w:rFonts w:ascii="Cambria Math" w:eastAsia="Cambria Math" w:hAnsi="Cambria Math"/>
                  <w:color w:val="EE0000"/>
                  <w:szCs w:val="28"/>
                </w:rPr>
                <m:t>#</m:t>
              </m:r>
            </m:e>
          </m:eqArr>
        </m:oMath>
      </m:oMathPara>
    </w:p>
    <w:p w14:paraId="17921483" w14:textId="77777777" w:rsidR="00782A27" w:rsidRPr="00782A27" w:rsidRDefault="00782A27" w:rsidP="00782A27">
      <w:pPr>
        <w:spacing w:after="0"/>
        <w:rPr>
          <w:color w:val="EE0000"/>
        </w:rPr>
      </w:pPr>
      <w:r w:rsidRPr="00782A27">
        <w:rPr>
          <w:color w:val="EE0000"/>
        </w:rPr>
        <w:t xml:space="preserve">Here, </w:t>
      </w:r>
      <w:r w:rsidRPr="00782A27">
        <w:rPr>
          <w:i/>
          <w:color w:val="EE0000"/>
        </w:rPr>
        <w:t>U</w:t>
      </w:r>
      <w:r w:rsidRPr="00782A27">
        <w:rPr>
          <w:color w:val="EE0000"/>
        </w:rPr>
        <w:t xml:space="preserve"> and </w:t>
      </w:r>
      <w:r w:rsidRPr="00782A27">
        <w:rPr>
          <w:i/>
          <w:color w:val="EE0000"/>
        </w:rPr>
        <w:t>V</w:t>
      </w:r>
      <w:r w:rsidRPr="00782A27">
        <w:rPr>
          <w:color w:val="EE0000"/>
        </w:rPr>
        <w:t xml:space="preserve"> are the two clusters, </w:t>
      </w:r>
      <w:r w:rsidRPr="00782A27">
        <w:rPr>
          <w:i/>
          <w:color w:val="EE0000"/>
        </w:rPr>
        <w:t>N</w:t>
      </w:r>
      <w:r w:rsidRPr="00782A27">
        <w:rPr>
          <w:color w:val="EE0000"/>
        </w:rPr>
        <w:t xml:space="preserve"> is the total number of data points and </w:t>
      </w:r>
      <w:r w:rsidRPr="00782A27">
        <w:rPr>
          <w:i/>
          <w:color w:val="EE0000"/>
        </w:rPr>
        <w:t>|X|</w:t>
      </w:r>
      <w:r w:rsidRPr="00782A27">
        <w:rPr>
          <w:color w:val="EE0000"/>
        </w:rPr>
        <w:t xml:space="preserve"> is the size of a given subset </w:t>
      </w:r>
      <w:r w:rsidRPr="00782A27">
        <w:rPr>
          <w:i/>
          <w:color w:val="EE0000"/>
        </w:rPr>
        <w:t>X</w:t>
      </w:r>
      <w:r w:rsidRPr="00782A27">
        <w:rPr>
          <w:color w:val="EE0000"/>
        </w:rPr>
        <w:t>.</w:t>
      </w:r>
    </w:p>
    <w:p w14:paraId="6F93E6F8" w14:textId="77777777" w:rsidR="00613D0A" w:rsidRPr="00613D0A" w:rsidRDefault="00613D0A" w:rsidP="00613D0A"/>
    <w:p w14:paraId="2A6E135F" w14:textId="77777777" w:rsidR="00613D0A" w:rsidRPr="005016DA" w:rsidRDefault="00613D0A" w:rsidP="005016DA"/>
    <w:p w14:paraId="7015C670" w14:textId="2E0852D7" w:rsidR="005A7B37" w:rsidRDefault="005A7B37" w:rsidP="005A7B37">
      <w:pPr>
        <w:pStyle w:val="Heading2"/>
      </w:pPr>
      <w:r>
        <w:lastRenderedPageBreak/>
        <w:t>Measures</w:t>
      </w:r>
    </w:p>
    <w:p w14:paraId="557DC7F9" w14:textId="6B1AA3D5" w:rsidR="005016DA" w:rsidRDefault="005A7B37" w:rsidP="005016DA">
      <w:r>
        <w:t>Imbalance ratio as majority_class_size / minority_class_size</w:t>
      </w:r>
    </w:p>
    <w:tbl>
      <w:tblPr>
        <w:tblStyle w:val="TableGrid"/>
        <w:tblW w:w="0" w:type="auto"/>
        <w:tblLook w:val="04A0" w:firstRow="1" w:lastRow="0" w:firstColumn="1" w:lastColumn="0" w:noHBand="0" w:noVBand="1"/>
      </w:tblPr>
      <w:tblGrid>
        <w:gridCol w:w="9350"/>
      </w:tblGrid>
      <w:tr w:rsidR="005A7B37" w14:paraId="445B0858" w14:textId="77777777" w:rsidTr="005A7B37">
        <w:tc>
          <w:tcPr>
            <w:tcW w:w="9350" w:type="dxa"/>
          </w:tcPr>
          <w:p w14:paraId="7FC4B22D" w14:textId="77777777" w:rsidR="005A7B37" w:rsidRDefault="005A7B37" w:rsidP="005A7B37">
            <w:r>
              <w:t>FUNCTION imbalance_ratio(X, labels):</w:t>
            </w:r>
          </w:p>
          <w:p w14:paraId="36199DDF" w14:textId="77777777" w:rsidR="005A7B37" w:rsidRDefault="005A7B37" w:rsidP="005A7B37">
            <w:r>
              <w:t xml:space="preserve">    counts = count occurrences of each distinct label in labels</w:t>
            </w:r>
          </w:p>
          <w:p w14:paraId="12A3EEC2" w14:textId="77777777" w:rsidR="005A7B37" w:rsidRDefault="005A7B37" w:rsidP="005A7B37"/>
          <w:p w14:paraId="0FCA3919" w14:textId="77777777" w:rsidR="005A7B37" w:rsidRDefault="005A7B37" w:rsidP="005A7B37">
            <w:r>
              <w:t xml:space="preserve">    max_count = maximum value in counts</w:t>
            </w:r>
          </w:p>
          <w:p w14:paraId="5BFD39B0" w14:textId="77777777" w:rsidR="005A7B37" w:rsidRDefault="005A7B37" w:rsidP="005A7B37">
            <w:r>
              <w:t xml:space="preserve">    min_count = minimum value in counts</w:t>
            </w:r>
          </w:p>
          <w:p w14:paraId="66AEE0D4" w14:textId="77777777" w:rsidR="005A7B37" w:rsidRDefault="005A7B37" w:rsidP="005A7B37"/>
          <w:p w14:paraId="1C9B0B54" w14:textId="77777777" w:rsidR="005A7B37" w:rsidRDefault="005A7B37" w:rsidP="005A7B37">
            <w:r>
              <w:t xml:space="preserve">    IF min_count == 0:</w:t>
            </w:r>
          </w:p>
          <w:p w14:paraId="030E48B2" w14:textId="77777777" w:rsidR="005A7B37" w:rsidRDefault="005A7B37" w:rsidP="005A7B37">
            <w:r>
              <w:t xml:space="preserve">        RETURN +infinity</w:t>
            </w:r>
          </w:p>
          <w:p w14:paraId="79926F08" w14:textId="77777777" w:rsidR="005A7B37" w:rsidRDefault="005A7B37" w:rsidP="005A7B37"/>
          <w:p w14:paraId="5CC673F3" w14:textId="56078A76" w:rsidR="005A7B37" w:rsidRDefault="005A7B37" w:rsidP="005A7B37">
            <w:r>
              <w:t xml:space="preserve">    RETURN max_count / min_count</w:t>
            </w:r>
          </w:p>
        </w:tc>
      </w:tr>
    </w:tbl>
    <w:p w14:paraId="1E7BD3F7" w14:textId="77777777" w:rsidR="005A7B37" w:rsidRDefault="005A7B37" w:rsidP="005016DA"/>
    <w:p w14:paraId="5B9126F7" w14:textId="77777777" w:rsidR="005A7B37" w:rsidRDefault="005A7B37" w:rsidP="005016DA"/>
    <w:p w14:paraId="4CAAFF59" w14:textId="029C5ABC" w:rsidR="005A7B37" w:rsidRDefault="005A7B37" w:rsidP="005016DA">
      <w:r>
        <w:t>Overlap ratio as fraction of points whose nearest *other* center ≤ slack * dist_to_own_center:</w:t>
      </w:r>
    </w:p>
    <w:tbl>
      <w:tblPr>
        <w:tblStyle w:val="TableGrid"/>
        <w:tblW w:w="0" w:type="auto"/>
        <w:tblLook w:val="04A0" w:firstRow="1" w:lastRow="0" w:firstColumn="1" w:lastColumn="0" w:noHBand="0" w:noVBand="1"/>
      </w:tblPr>
      <w:tblGrid>
        <w:gridCol w:w="9350"/>
      </w:tblGrid>
      <w:tr w:rsidR="005A7B37" w14:paraId="022B1903" w14:textId="77777777" w:rsidTr="005A7B37">
        <w:tc>
          <w:tcPr>
            <w:tcW w:w="9350" w:type="dxa"/>
          </w:tcPr>
          <w:p w14:paraId="2F4B6386" w14:textId="14B08165" w:rsidR="005A7B37" w:rsidRDefault="005A7B37" w:rsidP="005A7B37">
            <w:r>
              <w:t>FUNCTION overlap_ratio(X, labels, slack = 1.2):</w:t>
            </w:r>
          </w:p>
          <w:p w14:paraId="7A35D781" w14:textId="77777777" w:rsidR="005A7B37" w:rsidRDefault="005A7B37" w:rsidP="005A7B37">
            <w:r>
              <w:t xml:space="preserve">    unique_labels = ordered list of distinct labels</w:t>
            </w:r>
          </w:p>
          <w:p w14:paraId="7E99692B" w14:textId="77777777" w:rsidR="005A7B37" w:rsidRDefault="005A7B37" w:rsidP="005A7B37">
            <w:r>
              <w:t xml:space="preserve">    centers = empty list</w:t>
            </w:r>
          </w:p>
          <w:p w14:paraId="5E6499D2" w14:textId="77777777" w:rsidR="005A7B37" w:rsidRDefault="005A7B37" w:rsidP="005A7B37">
            <w:r>
              <w:t xml:space="preserve">    FOR each label IN unique_labels:</w:t>
            </w:r>
          </w:p>
          <w:p w14:paraId="546DE93A" w14:textId="77777777" w:rsidR="005A7B37" w:rsidRDefault="005A7B37" w:rsidP="005A7B37">
            <w:r>
              <w:t xml:space="preserve">        points = subset of X with that label</w:t>
            </w:r>
          </w:p>
          <w:p w14:paraId="17992B0B" w14:textId="77777777" w:rsidR="005A7B37" w:rsidRDefault="005A7B37" w:rsidP="005A7B37">
            <w:r>
              <w:t xml:space="preserve">        center = mean vector of points</w:t>
            </w:r>
          </w:p>
          <w:p w14:paraId="6A14F7B8" w14:textId="77777777" w:rsidR="005A7B37" w:rsidRDefault="005A7B37" w:rsidP="005A7B37">
            <w:r>
              <w:t xml:space="preserve">        append center TO centers</w:t>
            </w:r>
          </w:p>
          <w:p w14:paraId="41704CEC" w14:textId="77777777" w:rsidR="005A7B37" w:rsidRDefault="005A7B37" w:rsidP="005A7B37"/>
          <w:p w14:paraId="0C43D5F9" w14:textId="77777777" w:rsidR="005A7B37" w:rsidRDefault="005A7B37" w:rsidP="005A7B37">
            <w:r>
              <w:t xml:space="preserve">    N = number of rows in X</w:t>
            </w:r>
          </w:p>
          <w:p w14:paraId="21747BF0" w14:textId="77777777" w:rsidR="005A7B37" w:rsidRDefault="005A7B37" w:rsidP="005A7B37">
            <w:r>
              <w:t xml:space="preserve">    overlapping_count = 0</w:t>
            </w:r>
          </w:p>
          <w:p w14:paraId="0CC36ECC" w14:textId="77777777" w:rsidR="005A7B37" w:rsidRDefault="005A7B37" w:rsidP="005A7B37"/>
          <w:p w14:paraId="407E3BF6" w14:textId="77777777" w:rsidR="005A7B37" w:rsidRDefault="005A7B37" w:rsidP="005A7B37">
            <w:r>
              <w:t xml:space="preserve">    FOR i FROM 1 TO N:</w:t>
            </w:r>
          </w:p>
          <w:p w14:paraId="45CF1A84" w14:textId="77777777" w:rsidR="005A7B37" w:rsidRDefault="005A7B37" w:rsidP="005A7B37">
            <w:r>
              <w:t xml:space="preserve">        p = row i of X</w:t>
            </w:r>
          </w:p>
          <w:p w14:paraId="3539251A" w14:textId="77777777" w:rsidR="005A7B37" w:rsidRDefault="005A7B37" w:rsidP="005A7B37">
            <w:r>
              <w:t xml:space="preserve">        own_idx = index of label of p in unique_labels</w:t>
            </w:r>
          </w:p>
          <w:p w14:paraId="6C51268B" w14:textId="77777777" w:rsidR="005A7B37" w:rsidRDefault="005A7B37" w:rsidP="005A7B37">
            <w:r>
              <w:t xml:space="preserve">        dist_to_own = EuclideanDistance(p, centers[own_idx])</w:t>
            </w:r>
          </w:p>
          <w:p w14:paraId="00408302" w14:textId="77777777" w:rsidR="005A7B37" w:rsidRDefault="005A7B37" w:rsidP="005A7B37"/>
          <w:p w14:paraId="45EE9567" w14:textId="77777777" w:rsidR="005A7B37" w:rsidRDefault="005A7B37" w:rsidP="005A7B37">
            <w:r>
              <w:t xml:space="preserve">        dist_to_nearest_other = +infinity</w:t>
            </w:r>
          </w:p>
          <w:p w14:paraId="6CE67AAA" w14:textId="77777777" w:rsidR="005A7B37" w:rsidRDefault="005A7B37" w:rsidP="005A7B37">
            <w:r>
              <w:t xml:space="preserve">        FOR j FROM 1 TO length(centers):</w:t>
            </w:r>
          </w:p>
          <w:p w14:paraId="60FCC9B6" w14:textId="77777777" w:rsidR="005A7B37" w:rsidRDefault="005A7B37" w:rsidP="005A7B37">
            <w:r>
              <w:t xml:space="preserve">            IF j == own_idx: CONTINUE</w:t>
            </w:r>
          </w:p>
          <w:p w14:paraId="5CD331FE" w14:textId="77777777" w:rsidR="005A7B37" w:rsidRDefault="005A7B37" w:rsidP="005A7B37">
            <w:r>
              <w:t xml:space="preserve">            d = EuclideanDistance(p, centers[j])</w:t>
            </w:r>
          </w:p>
          <w:p w14:paraId="2D31C62D" w14:textId="77777777" w:rsidR="005A7B37" w:rsidRDefault="005A7B37" w:rsidP="005A7B37">
            <w:r>
              <w:t xml:space="preserve">            IF d &lt; dist_to_nearest_other:</w:t>
            </w:r>
          </w:p>
          <w:p w14:paraId="698C6B36" w14:textId="77777777" w:rsidR="005A7B37" w:rsidRDefault="005A7B37" w:rsidP="005A7B37">
            <w:r>
              <w:t xml:space="preserve">                dist_to_nearest_other = d</w:t>
            </w:r>
          </w:p>
          <w:p w14:paraId="4AF9DFAB" w14:textId="77777777" w:rsidR="005A7B37" w:rsidRDefault="005A7B37" w:rsidP="005A7B37"/>
          <w:p w14:paraId="6F066FEC" w14:textId="77777777" w:rsidR="005A7B37" w:rsidRDefault="005A7B37" w:rsidP="005A7B37">
            <w:r>
              <w:t xml:space="preserve">        IF dist_to_nearest_other &lt;= slack * dist_to_own:</w:t>
            </w:r>
          </w:p>
          <w:p w14:paraId="6500918A" w14:textId="77777777" w:rsidR="005A7B37" w:rsidRDefault="005A7B37" w:rsidP="005A7B37">
            <w:r>
              <w:t xml:space="preserve">            overlapping_count = overlapping_count + 1</w:t>
            </w:r>
          </w:p>
          <w:p w14:paraId="61DC4F0C" w14:textId="77777777" w:rsidR="005A7B37" w:rsidRDefault="005A7B37" w:rsidP="005A7B37"/>
          <w:p w14:paraId="5BD1591F" w14:textId="77777777" w:rsidR="005A7B37" w:rsidRDefault="005A7B37" w:rsidP="005A7B37">
            <w:r>
              <w:t xml:space="preserve">    overlap_rate = overlapping_count / N</w:t>
            </w:r>
          </w:p>
          <w:p w14:paraId="4101EE98" w14:textId="0954EB55" w:rsidR="005A7B37" w:rsidRDefault="005A7B37" w:rsidP="005A7B37">
            <w:r>
              <w:t xml:space="preserve">    RETURN overlap_rate</w:t>
            </w:r>
          </w:p>
        </w:tc>
      </w:tr>
    </w:tbl>
    <w:p w14:paraId="3F5DFA38" w14:textId="77777777" w:rsidR="005A7B37" w:rsidRDefault="005A7B37" w:rsidP="005016DA"/>
    <w:p w14:paraId="38B76FF4" w14:textId="0E4A92B2" w:rsidR="00C71B32" w:rsidRPr="00C71B32" w:rsidRDefault="00FF30DF" w:rsidP="00C71B32">
      <w:pPr>
        <w:pStyle w:val="Heading1"/>
      </w:pPr>
      <w:r>
        <w:t>Results</w:t>
      </w:r>
    </w:p>
    <w:p w14:paraId="127A06B9" w14:textId="24B2EE8A" w:rsidR="00284D80" w:rsidRDefault="002559D7" w:rsidP="00284D80">
      <w:pPr>
        <w:pStyle w:val="Heading2"/>
        <w:rPr>
          <w:rStyle w:val="Heading2Char"/>
        </w:rPr>
      </w:pPr>
      <w:r>
        <w:rPr>
          <w:rStyle w:val="Heading2Char"/>
        </w:rPr>
        <w:t>A</w:t>
      </w:r>
    </w:p>
    <w:p w14:paraId="3D1EC149" w14:textId="36A48FE4" w:rsidR="00380B54" w:rsidRDefault="00380B54" w:rsidP="00380B54">
      <w:r>
        <w:t>DBCV makes analysis with correlation to ARI, should we?</w:t>
      </w:r>
    </w:p>
    <w:p w14:paraId="0C048803" w14:textId="77777777" w:rsidR="00380B54" w:rsidRDefault="00380B54" w:rsidP="00380B54"/>
    <w:p w14:paraId="2F3CEAA7" w14:textId="36EED5F1" w:rsidR="00816D0D" w:rsidRDefault="00816D0D" w:rsidP="00816D0D">
      <w:pPr>
        <w:pStyle w:val="Heading2"/>
      </w:pPr>
      <w:r>
        <w:t>Can we use Silhouette to find the number of clusters</w:t>
      </w:r>
    </w:p>
    <w:p w14:paraId="77F063E7" w14:textId="14EAE4D7" w:rsidR="00B510B8" w:rsidRDefault="00B510B8" w:rsidP="00B510B8">
      <w:r>
        <w:t xml:space="preserve">Let us take a simple dataset and vary the amount of imbalance </w:t>
      </w:r>
      <w:r w:rsidR="007846E9">
        <w:t>by regenerating a dataset with 3 clusters varying the number of points of a single cluster (green).</w:t>
      </w:r>
    </w:p>
    <w:p w14:paraId="17F22A7C" w14:textId="0D779E1E" w:rsidR="007846E9" w:rsidRDefault="007846E9" w:rsidP="00B510B8">
      <w:r>
        <w:t>We can easily view that the Imbalance Ratio measure computes correctly the amount of imbalance as the size of minority class decreases, the imbalance ratio increases.</w:t>
      </w:r>
    </w:p>
    <w:p w14:paraId="632394FB" w14:textId="77777777" w:rsidR="007846E9" w:rsidRDefault="007846E9" w:rsidP="00B510B8"/>
    <w:p w14:paraId="1A4CD722" w14:textId="18467716" w:rsidR="00B510B8" w:rsidRDefault="00B510B8" w:rsidP="00B510B8">
      <w:r w:rsidRPr="00B510B8">
        <w:rPr>
          <w:noProof/>
        </w:rPr>
        <w:drawing>
          <wp:inline distT="0" distB="0" distL="0" distR="0" wp14:anchorId="62533D2A" wp14:editId="674A9EBA">
            <wp:extent cx="5943600" cy="3333750"/>
            <wp:effectExtent l="0" t="0" r="0" b="0"/>
            <wp:docPr id="1260975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97550" name=""/>
                    <pic:cNvPicPr/>
                  </pic:nvPicPr>
                  <pic:blipFill>
                    <a:blip r:embed="rId7"/>
                    <a:stretch>
                      <a:fillRect/>
                    </a:stretch>
                  </pic:blipFill>
                  <pic:spPr>
                    <a:xfrm>
                      <a:off x="0" y="0"/>
                      <a:ext cx="5943600" cy="3333750"/>
                    </a:xfrm>
                    <a:prstGeom prst="rect">
                      <a:avLst/>
                    </a:prstGeom>
                  </pic:spPr>
                </pic:pic>
              </a:graphicData>
            </a:graphic>
          </wp:inline>
        </w:drawing>
      </w:r>
    </w:p>
    <w:p w14:paraId="03583D23" w14:textId="77777777" w:rsidR="007846E9" w:rsidRDefault="007846E9" w:rsidP="00B510B8"/>
    <w:p w14:paraId="555C8521" w14:textId="77777777" w:rsidR="00B510B8" w:rsidRDefault="00B510B8" w:rsidP="00B510B8"/>
    <w:p w14:paraId="7CB8329C" w14:textId="1C62BB81" w:rsidR="00B510B8" w:rsidRDefault="00B510B8" w:rsidP="00816D0D">
      <w:r w:rsidRPr="00B510B8">
        <w:rPr>
          <w:noProof/>
        </w:rPr>
        <w:lastRenderedPageBreak/>
        <w:drawing>
          <wp:inline distT="0" distB="0" distL="0" distR="0" wp14:anchorId="12BFF7F1" wp14:editId="2A0BEBCD">
            <wp:extent cx="5943600" cy="1942465"/>
            <wp:effectExtent l="0" t="0" r="0" b="635"/>
            <wp:docPr id="19753851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5385179" name=""/>
                    <pic:cNvPicPr/>
                  </pic:nvPicPr>
                  <pic:blipFill>
                    <a:blip r:embed="rId8"/>
                    <a:stretch>
                      <a:fillRect/>
                    </a:stretch>
                  </pic:blipFill>
                  <pic:spPr>
                    <a:xfrm>
                      <a:off x="0" y="0"/>
                      <a:ext cx="5943600" cy="1942465"/>
                    </a:xfrm>
                    <a:prstGeom prst="rect">
                      <a:avLst/>
                    </a:prstGeom>
                  </pic:spPr>
                </pic:pic>
              </a:graphicData>
            </a:graphic>
          </wp:inline>
        </w:drawing>
      </w:r>
    </w:p>
    <w:p w14:paraId="1400B7EE" w14:textId="5AA286AF" w:rsidR="00B510B8" w:rsidRDefault="007846E9" w:rsidP="00816D0D">
      <w:r>
        <w:t xml:space="preserve">We can see that the Silhouette Score is able to correctly </w:t>
      </w:r>
      <w:r w:rsidR="004C047E">
        <w:t>evaluate the true labels with a higher score for most cases of imbalance. However, for heavily imbalanced datasets, where close sparse clusters are present it may have erroneous evaluation as shown:</w:t>
      </w:r>
    </w:p>
    <w:p w14:paraId="709125F5" w14:textId="7C8AF8EB" w:rsidR="00B510B8" w:rsidRDefault="004C047E" w:rsidP="00816D0D">
      <w:r w:rsidRPr="004C047E">
        <w:rPr>
          <w:noProof/>
        </w:rPr>
        <w:drawing>
          <wp:inline distT="0" distB="0" distL="0" distR="0" wp14:anchorId="7A7C453B" wp14:editId="13D7A26F">
            <wp:extent cx="5943600" cy="1943735"/>
            <wp:effectExtent l="0" t="0" r="0" b="0"/>
            <wp:docPr id="14207751" name="Picture 1" descr="A diagram of red and blu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07751" name="Picture 1" descr="A diagram of red and blue dots&#10;&#10;AI-generated content may be incorrect."/>
                    <pic:cNvPicPr/>
                  </pic:nvPicPr>
                  <pic:blipFill>
                    <a:blip r:embed="rId9"/>
                    <a:stretch>
                      <a:fillRect/>
                    </a:stretch>
                  </pic:blipFill>
                  <pic:spPr>
                    <a:xfrm>
                      <a:off x="0" y="0"/>
                      <a:ext cx="5943600" cy="1943735"/>
                    </a:xfrm>
                    <a:prstGeom prst="rect">
                      <a:avLst/>
                    </a:prstGeom>
                  </pic:spPr>
                </pic:pic>
              </a:graphicData>
            </a:graphic>
          </wp:inline>
        </w:drawing>
      </w:r>
    </w:p>
    <w:p w14:paraId="1399376F" w14:textId="77777777" w:rsidR="00B510B8" w:rsidRDefault="00B510B8" w:rsidP="00816D0D"/>
    <w:p w14:paraId="1D9B456E" w14:textId="417A804F" w:rsidR="00816D0D" w:rsidRDefault="00816D0D" w:rsidP="00816D0D">
      <w:r>
        <w:t>Let us take a simple dataset and vary the amount of overlap between two out of 3 clusters</w:t>
      </w:r>
    </w:p>
    <w:p w14:paraId="45373EB6" w14:textId="77777777" w:rsidR="00816D0D" w:rsidRDefault="00816D0D" w:rsidP="00816D0D"/>
    <w:p w14:paraId="672F8322" w14:textId="77777777" w:rsidR="00365C73" w:rsidRDefault="00365C73" w:rsidP="00816D0D"/>
    <w:p w14:paraId="7C0DD566" w14:textId="77777777" w:rsidR="00365C73" w:rsidRDefault="00365C73" w:rsidP="00816D0D"/>
    <w:p w14:paraId="2D34100A" w14:textId="77777777" w:rsidR="00365C73" w:rsidRDefault="00365C73" w:rsidP="00816D0D"/>
    <w:p w14:paraId="6A95A2A8" w14:textId="77777777" w:rsidR="00365C73" w:rsidRDefault="00365C73" w:rsidP="00816D0D"/>
    <w:p w14:paraId="2825C111" w14:textId="77777777" w:rsidR="00365C73" w:rsidRDefault="00365C73" w:rsidP="00816D0D"/>
    <w:p w14:paraId="19DA456F" w14:textId="77777777" w:rsidR="00365C73" w:rsidRDefault="00365C73" w:rsidP="00816D0D"/>
    <w:p w14:paraId="3D916353" w14:textId="77777777" w:rsidR="00365C73" w:rsidRDefault="00365C73" w:rsidP="00816D0D"/>
    <w:p w14:paraId="3CB2D640" w14:textId="77777777" w:rsidR="00365C73" w:rsidRDefault="00365C73" w:rsidP="00816D0D"/>
    <w:p w14:paraId="208DC0BB" w14:textId="77777777" w:rsidR="00365C73" w:rsidRDefault="00365C73" w:rsidP="00816D0D"/>
    <w:p w14:paraId="7AAB9FD7" w14:textId="77777777" w:rsidR="00365C73" w:rsidRDefault="00365C73" w:rsidP="00816D0D"/>
    <w:p w14:paraId="2BC44FAC" w14:textId="7097CD26" w:rsidR="00365C73" w:rsidRDefault="00365C73" w:rsidP="00365C73">
      <w:r>
        <w:t>We can easily view that the Overlap Ratio measure computes correctly (some variations due to regeneration of clusters) the amount of overlap as the distance between clusters decreases, the overlap ratio increases.</w:t>
      </w:r>
    </w:p>
    <w:p w14:paraId="5435B742" w14:textId="77777777" w:rsidR="00365C73" w:rsidRDefault="00365C73" w:rsidP="00816D0D"/>
    <w:p w14:paraId="63A5AC8A" w14:textId="12C4375E" w:rsidR="00816D0D" w:rsidRDefault="00365C73" w:rsidP="00816D0D">
      <w:r w:rsidRPr="00365C73">
        <w:rPr>
          <w:noProof/>
        </w:rPr>
        <w:drawing>
          <wp:inline distT="0" distB="0" distL="0" distR="0" wp14:anchorId="0C8CC54D" wp14:editId="402EFD43">
            <wp:extent cx="5943600" cy="3890010"/>
            <wp:effectExtent l="0" t="0" r="0" b="0"/>
            <wp:docPr id="145702513" name="Picture 1" descr="A graph with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702513" name="Picture 1" descr="A graph with a line&#10;&#10;AI-generated content may be incorrect."/>
                    <pic:cNvPicPr/>
                  </pic:nvPicPr>
                  <pic:blipFill>
                    <a:blip r:embed="rId10"/>
                    <a:stretch>
                      <a:fillRect/>
                    </a:stretch>
                  </pic:blipFill>
                  <pic:spPr>
                    <a:xfrm>
                      <a:off x="0" y="0"/>
                      <a:ext cx="5943600" cy="3890010"/>
                    </a:xfrm>
                    <a:prstGeom prst="rect">
                      <a:avLst/>
                    </a:prstGeom>
                  </pic:spPr>
                </pic:pic>
              </a:graphicData>
            </a:graphic>
          </wp:inline>
        </w:drawing>
      </w:r>
    </w:p>
    <w:p w14:paraId="550C5001" w14:textId="37CACEF4" w:rsidR="00816D0D" w:rsidRDefault="00365C73" w:rsidP="00816D0D">
      <w:r>
        <w:t>Examples based on various amounts of overlap between red and blue clusters:</w:t>
      </w:r>
    </w:p>
    <w:p w14:paraId="13E954F0" w14:textId="1034A612" w:rsidR="00816D0D" w:rsidRDefault="00365C73" w:rsidP="00816D0D">
      <w:r w:rsidRPr="00365C73">
        <w:rPr>
          <w:noProof/>
        </w:rPr>
        <w:drawing>
          <wp:inline distT="0" distB="0" distL="0" distR="0" wp14:anchorId="4ED3B6C9" wp14:editId="20D1F185">
            <wp:extent cx="5943600" cy="1942465"/>
            <wp:effectExtent l="0" t="0" r="0" b="635"/>
            <wp:docPr id="525238351" name="Picture 1" descr="A graph with colore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5238351" name="Picture 1" descr="A graph with colored dots&#10;&#10;AI-generated content may be incorrect."/>
                    <pic:cNvPicPr/>
                  </pic:nvPicPr>
                  <pic:blipFill>
                    <a:blip r:embed="rId11"/>
                    <a:stretch>
                      <a:fillRect/>
                    </a:stretch>
                  </pic:blipFill>
                  <pic:spPr>
                    <a:xfrm>
                      <a:off x="0" y="0"/>
                      <a:ext cx="5943600" cy="1942465"/>
                    </a:xfrm>
                    <a:prstGeom prst="rect">
                      <a:avLst/>
                    </a:prstGeom>
                  </pic:spPr>
                </pic:pic>
              </a:graphicData>
            </a:graphic>
          </wp:inline>
        </w:drawing>
      </w:r>
    </w:p>
    <w:p w14:paraId="119F8E74" w14:textId="174F150D" w:rsidR="00816D0D" w:rsidRDefault="00816D0D" w:rsidP="00816D0D">
      <w:r>
        <w:t xml:space="preserve">There is a point at which even though some clustering algorithms would obtain a decent result regardless of the overlap at which a Silhouette analysis would be unable to correctly determine the number of clusters. </w:t>
      </w:r>
    </w:p>
    <w:p w14:paraId="4951FE62" w14:textId="4DEC9CC0" w:rsidR="00816D0D" w:rsidRPr="00816D0D" w:rsidRDefault="00F312B9" w:rsidP="00816D0D">
      <w:r w:rsidRPr="00F312B9">
        <w:rPr>
          <w:noProof/>
        </w:rPr>
        <w:lastRenderedPageBreak/>
        <w:drawing>
          <wp:inline distT="0" distB="0" distL="0" distR="0" wp14:anchorId="094646A6" wp14:editId="203D53CB">
            <wp:extent cx="5943600" cy="1946275"/>
            <wp:effectExtent l="0" t="0" r="0" b="0"/>
            <wp:docPr id="10490869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9086996" name=""/>
                    <pic:cNvPicPr/>
                  </pic:nvPicPr>
                  <pic:blipFill>
                    <a:blip r:embed="rId12"/>
                    <a:stretch>
                      <a:fillRect/>
                    </a:stretch>
                  </pic:blipFill>
                  <pic:spPr>
                    <a:xfrm>
                      <a:off x="0" y="0"/>
                      <a:ext cx="5943600" cy="1946275"/>
                    </a:xfrm>
                    <a:prstGeom prst="rect">
                      <a:avLst/>
                    </a:prstGeom>
                  </pic:spPr>
                </pic:pic>
              </a:graphicData>
            </a:graphic>
          </wp:inline>
        </w:drawing>
      </w:r>
    </w:p>
    <w:p w14:paraId="6EE31C62" w14:textId="77777777" w:rsidR="00816D0D" w:rsidRDefault="00816D0D" w:rsidP="00380B54"/>
    <w:p w14:paraId="0C0582D2" w14:textId="7020DDD8" w:rsidR="009655EF" w:rsidRDefault="009655EF" w:rsidP="009655EF">
      <w:pPr>
        <w:pStyle w:val="Heading2"/>
      </w:pPr>
      <w:r>
        <w:t>Errors of external metrics</w:t>
      </w:r>
    </w:p>
    <w:p w14:paraId="6FA390C0" w14:textId="77C6C837" w:rsidR="00817B1C" w:rsidRPr="00817B1C" w:rsidRDefault="00817B1C" w:rsidP="00817B1C">
      <w:r>
        <w:t>Analysis on unbalance</w:t>
      </w:r>
      <w:r>
        <w:fldChar w:fldCharType="begin"/>
      </w:r>
      <w:r w:rsidR="00B11A65">
        <w:instrText xml:space="preserve"> ADDIN ZOTERO_ITEM CSL_CITATION {"citationID":"YoGFPMQK","properties":{"formattedCitation":"(4)","plainCitation":"(4)","noteIndex":0},"citationItems":[{"id":1780,"uris":["http://zotero.org/users/8619560/items/LLF2YL4G"],"itemData":{"id":1780,"type":"article-journal","abstract":"Comparing two clustering results of a data set is a challenging task in cluster analysis. Many external validity measures have been proposed in the literature. A good measure should be invariant to the changes of data size, cluster size, and number of clusters. We give an overview of existing set matching indexes and analyze their properties. Set matching measures are based on matching clusters from two clusterings. We analyze the measures in three parts: 1) cluster similarity, 2) matching, and 3) overall measurement. Correction for chance is also investigated and we prove that normalized mutual information and variation of information are intrinsically corrected. We propose a new scheme of experiments based on synthetic data for evaluation of an external validity index. Accordingly, popular external indexes are evaluated and compared when applied to clusterings of different data size, cluster size, and number of clusters. The experiments show that set matching measures are clearly better than the other tested. Based on the analytical comparisons, we introduce a new index called Pair Sets Index (PSI).","container-title":"IEEE Transactions on Knowledge and Data Engineering","DOI":"10.1109/TKDE.2016.2551240","ISSN":"1558-2191","issue":"8","page":"2173-2186","source":"IEEE Xplore","title":"Set Matching Measures for External Cluster Validity","volume":"28","author":[{"family":"Rezaei","given":"Mohammad"},{"family":"Fränti","given":"Pasi"}],"issued":{"date-parts":[["2016",8]]}}}],"schema":"https://github.com/citation-style-language/schema/raw/master/csl-citation.json"} </w:instrText>
      </w:r>
      <w:r>
        <w:fldChar w:fldCharType="separate"/>
      </w:r>
      <w:r w:rsidR="009B523F" w:rsidRPr="009B523F">
        <w:t>(4)</w:t>
      </w:r>
      <w:r>
        <w:fldChar w:fldCharType="end"/>
      </w:r>
      <w:r>
        <w:t>-like dataset.</w:t>
      </w:r>
    </w:p>
    <w:p w14:paraId="2023EB86" w14:textId="39D92866" w:rsidR="009655EF" w:rsidRDefault="0095396E" w:rsidP="009655EF">
      <w:r w:rsidRPr="0095396E">
        <w:rPr>
          <w:noProof/>
        </w:rPr>
        <w:drawing>
          <wp:inline distT="0" distB="0" distL="0" distR="0" wp14:anchorId="0948C33B" wp14:editId="2A2A750C">
            <wp:extent cx="5943600" cy="3714750"/>
            <wp:effectExtent l="0" t="0" r="0" b="0"/>
            <wp:docPr id="159549292" name="Picture 1" descr="A graph of a graph with red and green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49292" name="Picture 1" descr="A graph of a graph with red and green lines&#10;&#10;AI-generated content may be incorrect."/>
                    <pic:cNvPicPr/>
                  </pic:nvPicPr>
                  <pic:blipFill>
                    <a:blip r:embed="rId13"/>
                    <a:stretch>
                      <a:fillRect/>
                    </a:stretch>
                  </pic:blipFill>
                  <pic:spPr>
                    <a:xfrm>
                      <a:off x="0" y="0"/>
                      <a:ext cx="5943600" cy="3714750"/>
                    </a:xfrm>
                    <a:prstGeom prst="rect">
                      <a:avLst/>
                    </a:prstGeom>
                  </pic:spPr>
                </pic:pic>
              </a:graphicData>
            </a:graphic>
          </wp:inline>
        </w:drawing>
      </w:r>
    </w:p>
    <w:p w14:paraId="6AAB6C33" w14:textId="7D515FFF" w:rsidR="009655EF" w:rsidRDefault="009655EF" w:rsidP="009655EF"/>
    <w:p w14:paraId="40BDF744" w14:textId="6925EE0C" w:rsidR="009655EF" w:rsidRDefault="009655EF" w:rsidP="009655EF">
      <w:r>
        <w:t>Almost perfect score with random labels on the clusters with a small count.</w:t>
      </w:r>
    </w:p>
    <w:p w14:paraId="6B504A3C" w14:textId="2DCCEC1C" w:rsidR="0095396E" w:rsidRDefault="0095396E" w:rsidP="009655EF">
      <w:r w:rsidRPr="0095396E">
        <w:rPr>
          <w:noProof/>
        </w:rPr>
        <w:lastRenderedPageBreak/>
        <w:drawing>
          <wp:inline distT="0" distB="0" distL="0" distR="0" wp14:anchorId="09480EC9" wp14:editId="68EC3E3A">
            <wp:extent cx="5943600" cy="2377440"/>
            <wp:effectExtent l="0" t="0" r="0" b="3810"/>
            <wp:docPr id="471163490"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163490" name="Picture 1" descr="A screenshot of a graph&#10;&#10;AI-generated content may be incorrect."/>
                    <pic:cNvPicPr/>
                  </pic:nvPicPr>
                  <pic:blipFill>
                    <a:blip r:embed="rId14"/>
                    <a:stretch>
                      <a:fillRect/>
                    </a:stretch>
                  </pic:blipFill>
                  <pic:spPr>
                    <a:xfrm>
                      <a:off x="0" y="0"/>
                      <a:ext cx="5943600" cy="2377440"/>
                    </a:xfrm>
                    <a:prstGeom prst="rect">
                      <a:avLst/>
                    </a:prstGeom>
                  </pic:spPr>
                </pic:pic>
              </a:graphicData>
            </a:graphic>
          </wp:inline>
        </w:drawing>
      </w:r>
    </w:p>
    <w:p w14:paraId="08F3D55F" w14:textId="088205A2" w:rsidR="00253AFF" w:rsidRDefault="0095396E" w:rsidP="009655EF">
      <w:r w:rsidRPr="0095396E">
        <w:rPr>
          <w:noProof/>
        </w:rPr>
        <w:drawing>
          <wp:inline distT="0" distB="0" distL="0" distR="0" wp14:anchorId="7F1ED271" wp14:editId="259059AC">
            <wp:extent cx="5943600" cy="2377440"/>
            <wp:effectExtent l="0" t="0" r="0" b="3810"/>
            <wp:docPr id="147181295" name="Picture 1" descr="A group of colore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181295" name="Picture 1" descr="A group of colored dots&#10;&#10;AI-generated content may be incorrect."/>
                    <pic:cNvPicPr/>
                  </pic:nvPicPr>
                  <pic:blipFill>
                    <a:blip r:embed="rId15"/>
                    <a:stretch>
                      <a:fillRect/>
                    </a:stretch>
                  </pic:blipFill>
                  <pic:spPr>
                    <a:xfrm>
                      <a:off x="0" y="0"/>
                      <a:ext cx="5943600" cy="2377440"/>
                    </a:xfrm>
                    <a:prstGeom prst="rect">
                      <a:avLst/>
                    </a:prstGeom>
                  </pic:spPr>
                </pic:pic>
              </a:graphicData>
            </a:graphic>
          </wp:inline>
        </w:drawing>
      </w:r>
    </w:p>
    <w:p w14:paraId="185B8491" w14:textId="3B0FC3A6" w:rsidR="00253AFF" w:rsidRPr="00B11A65" w:rsidRDefault="00253AFF" w:rsidP="009655EF">
      <w:pPr>
        <w:rPr>
          <w:lang w:val="de-DE"/>
        </w:rPr>
      </w:pPr>
      <w:r w:rsidRPr="00B11A65">
        <w:rPr>
          <w:lang w:val="de-DE"/>
        </w:rPr>
        <w:t>Studies</w:t>
      </w:r>
      <w:r w:rsidR="00B11A65" w:rsidRPr="00B11A65">
        <w:rPr>
          <w:lang w:val="de-DE"/>
        </w:rPr>
        <w:t xml:space="preserve"> </w:t>
      </w:r>
      <w:r w:rsidR="00B11A65">
        <w:fldChar w:fldCharType="begin"/>
      </w:r>
      <w:r w:rsidR="00074BDC">
        <w:rPr>
          <w:lang w:val="de-DE"/>
        </w:rPr>
        <w:instrText xml:space="preserve"> ADDIN ZOTERO_ITEM CSL_CITATION {"citationID":"TUmXJhqC","properties":{"formattedCitation":"(3,23)","plainCitation":"(3,23)","noteIndex":0},"citationItems":[{"id":1815,"uris":["http://zotero.org/users/8619560/items/Q59KLY6D"],"itemData":{"id":1815,"type":"article-journal","abstract":"Clustering is an unsupervised machine learning methodology widely used in several sciences to find groups of similar patterns in complex data. The results generated by clustering algorithms generally depend on user-defined input parameters such as the number of expected clusters, which can have a great impact on the homogeneity of the identified clusters. Clustering validity indices (CVIs) are an effective method for determining the optimal number of clusters that best fit the natural partition of a dataset. They do not require any underlying assumption nor a priori knowledge about the true dataset structure. Since 1965, many cluster validity indices have been proposed in the literature and used in several different applications. In this paper, the performance of 68 cluster validity indices was evaluated on 21 real-life research and simulated datasets. CVIs were compared on the same partition for each dataset, which was searched for by the k-means clustering algorithm. Multivariate chemometric methods were applied to disclose mutual relationships among the indices and to select those that are more effective in terms of accuracy and reliability.","container-title":"Chemometrics and Intelligent Laboratory Systems","DOI":"10.1016/j.chemolab.2024.105117","ISSN":"0169-7439","journalAbbreviation":"Chemometrics and Intelligent Laboratory Systems","page":"105117","source":"ScienceDirect","title":"Extended multivariate comparison of 68 cluster validity indices. A review","volume":"251","author":[{"family":"Todeschini","given":"Roberto"},{"family":"Ballabio","given":"Davide"},{"family":"Termopoli","given":"Veronica"},{"family":"Consonni","given":"Viviana"}],"issued":{"date-parts":[["2024",8,15]]}}},{"id":1716,"uris":["http://zotero.org/users/8619560/items/EN8YPFRE"],"itemData":{"id":1716,"type":"chapter","abstract":"One of the most challenging aspects of clustering is validation, which is the objective and quantitative assessment of clustering results. A number of different relative validity criteria have been proposed for the validation of globular, clusters. Not all data, however, are composed of globular clusters. Density-based clustering algorithms seek partitions with high density areas of points (clusters, not necessarily globular) separated by low density areas, possibly containing noise objects. In these cases relative validity indices proposed for globular cluster validation may fail. In this paper we propose a relative validation index for density-based, arbitrarily shaped clusters. The index assesses clustering quality based on the relative density connection between pairs of objects. Our index is formulated on the basis of a new kernel density function, which is used to compute the density of objects and to evaluate the within- and between-cluster density connectedness of clustering results. Experiments on synthetic and real world data show the effectiveness of our approach for the evaluation and selection of clustering algorithms and their respective appropriate parameters.","collection-title":"Proceedings","container-title":"Proceedings of the 2014 SIAM International Conference on Data Mining (SDM)","note":"DOI: 10.1137/1.9781611973440.96","page":"839-847","publisher":"Society for Industrial and Applied Mathematics","source":"epubs.siam.org (Atypon)","title":"Density-Based Clustering Validation","URL":"https://epubs.siam.org/doi/10.1137/1.9781611973440.96","author":[{"family":"Moulavi","given":"Davoud"},{"family":"Jaskowiak","given":"Pablo A."},{"family":"Campello","given":"Ricardo J. G. B."},{"family":"Zimek","given":"Arthur"},{"family":"Sander","given":"Jörg"}],"accessed":{"date-parts":[["2025",11,4]]},"issued":{"date-parts":[["2014",4,28]]}}}],"schema":"https://github.com/citation-style-language/schema/raw/master/csl-citation.json"} </w:instrText>
      </w:r>
      <w:r w:rsidR="00B11A65">
        <w:fldChar w:fldCharType="separate"/>
      </w:r>
      <w:r w:rsidR="00074BDC" w:rsidRPr="00074BDC">
        <w:rPr>
          <w:lang w:val="de-DE"/>
        </w:rPr>
        <w:t>(3,23)</w:t>
      </w:r>
      <w:r w:rsidR="00B11A65">
        <w:fldChar w:fldCharType="end"/>
      </w:r>
      <w:r w:rsidRPr="00B11A65">
        <w:rPr>
          <w:lang w:val="de-DE"/>
        </w:rPr>
        <w:t xml:space="preserve"> have used external metric</w:t>
      </w:r>
      <w:r w:rsidR="003D2E0F" w:rsidRPr="00B11A65">
        <w:rPr>
          <w:lang w:val="de-DE"/>
        </w:rPr>
        <w:t>s</w:t>
      </w:r>
      <w:r w:rsidRPr="00B11A65">
        <w:rPr>
          <w:lang w:val="de-DE"/>
        </w:rPr>
        <w:t xml:space="preserve"> to validate the results of internal metrics through correlations or other methods, however due to the erroneous assessments of imbalanced clusters, it raises the question whether these results can be fully taken into account. </w:t>
      </w:r>
    </w:p>
    <w:p w14:paraId="6B3F9F09" w14:textId="0FFA3C02" w:rsidR="00253AFF" w:rsidRDefault="00253AFF" w:rsidP="009655EF">
      <w:r>
        <w:t>Q: If internal metrics have an issue with overlap and not imbalance, yet external have with imbalance not overlap? How does this affect the statement?</w:t>
      </w:r>
    </w:p>
    <w:p w14:paraId="1CE4E1B4" w14:textId="77777777" w:rsidR="00B11A65" w:rsidRDefault="00B11A65" w:rsidP="009655EF"/>
    <w:p w14:paraId="591DF267" w14:textId="09BB1E51" w:rsidR="00FA07B1" w:rsidRDefault="00FA07B1" w:rsidP="009655EF">
      <w:r>
        <w:t>Extending external CVIs for balanced evaluations:</w:t>
      </w:r>
    </w:p>
    <w:tbl>
      <w:tblPr>
        <w:tblStyle w:val="TableGrid"/>
        <w:tblW w:w="0" w:type="auto"/>
        <w:tblLook w:val="04A0" w:firstRow="1" w:lastRow="0" w:firstColumn="1" w:lastColumn="0" w:noHBand="0" w:noVBand="1"/>
      </w:tblPr>
      <w:tblGrid>
        <w:gridCol w:w="9350"/>
      </w:tblGrid>
      <w:tr w:rsidR="00FA07B1" w14:paraId="395BB21F" w14:textId="77777777" w:rsidTr="00FA07B1">
        <w:tc>
          <w:tcPr>
            <w:tcW w:w="9350" w:type="dxa"/>
          </w:tcPr>
          <w:p w14:paraId="3B5BFE60" w14:textId="77777777" w:rsidR="00FA07B1" w:rsidRDefault="00FA07B1" w:rsidP="00FA07B1">
            <w:r>
              <w:t>FUNCTION BalancedCVI(CVI, true_labels, pred_labels):</w:t>
            </w:r>
          </w:p>
          <w:p w14:paraId="533A8902" w14:textId="77777777" w:rsidR="00FA07B1" w:rsidRDefault="00FA07B1" w:rsidP="00FA07B1"/>
          <w:p w14:paraId="07A6ED4B" w14:textId="77777777" w:rsidR="00FA07B1" w:rsidRDefault="00FA07B1" w:rsidP="00FA07B1">
            <w:r>
              <w:t xml:space="preserve">    classes ← unique values in true_labels</w:t>
            </w:r>
          </w:p>
          <w:p w14:paraId="29EA0860" w14:textId="77777777" w:rsidR="00FA07B1" w:rsidRDefault="00FA07B1" w:rsidP="00FA07B1">
            <w:r>
              <w:t xml:space="preserve">    IF size(classes) = 1:</w:t>
            </w:r>
          </w:p>
          <w:p w14:paraId="12501236" w14:textId="77777777" w:rsidR="00FA07B1" w:rsidRDefault="00FA07B1" w:rsidP="00FA07B1">
            <w:r>
              <w:t xml:space="preserve">        RETURN 1.0</w:t>
            </w:r>
          </w:p>
          <w:p w14:paraId="24D75219" w14:textId="77777777" w:rsidR="00FA07B1" w:rsidRDefault="00FA07B1" w:rsidP="00FA07B1"/>
          <w:p w14:paraId="73755090" w14:textId="77777777" w:rsidR="00FA07B1" w:rsidRDefault="00FA07B1" w:rsidP="00FA07B1">
            <w:r>
              <w:t xml:space="preserve">    class_scores ← empty list</w:t>
            </w:r>
          </w:p>
          <w:p w14:paraId="76A08917" w14:textId="77777777" w:rsidR="00FA07B1" w:rsidRDefault="00FA07B1" w:rsidP="00FA07B1"/>
          <w:p w14:paraId="07B81D09" w14:textId="77777777" w:rsidR="00FA07B1" w:rsidRDefault="00FA07B1" w:rsidP="00FA07B1">
            <w:r>
              <w:t xml:space="preserve">    FOR each c IN classes:</w:t>
            </w:r>
          </w:p>
          <w:p w14:paraId="3D3EA87A" w14:textId="77777777" w:rsidR="00FA07B1" w:rsidRDefault="00FA07B1" w:rsidP="00FA07B1"/>
          <w:p w14:paraId="27D231BB" w14:textId="77777777" w:rsidR="00FA07B1" w:rsidRDefault="00FA07B1" w:rsidP="00FA07B1">
            <w:r>
              <w:t xml:space="preserve">        mask ← (true_labels == c)</w:t>
            </w:r>
          </w:p>
          <w:p w14:paraId="45CA8B81" w14:textId="77777777" w:rsidR="00FA07B1" w:rsidRDefault="00FA07B1" w:rsidP="00FA07B1">
            <w:r>
              <w:t xml:space="preserve">        true_binary ← mask as {0,1}</w:t>
            </w:r>
          </w:p>
          <w:p w14:paraId="0656B307" w14:textId="77777777" w:rsidR="00FA07B1" w:rsidRDefault="00FA07B1" w:rsidP="00FA07B1"/>
          <w:p w14:paraId="471EBAE1" w14:textId="77777777" w:rsidR="00FA07B1" w:rsidRDefault="00FA07B1" w:rsidP="00FA07B1">
            <w:r>
              <w:t xml:space="preserve">        pred_subset ← pred_labels[mask]</w:t>
            </w:r>
          </w:p>
          <w:p w14:paraId="00F43171" w14:textId="77777777" w:rsidR="00FA07B1" w:rsidRDefault="00FA07B1" w:rsidP="00FA07B1">
            <w:r>
              <w:t xml:space="preserve">        most_common_cluster ← argmax_count(pred_subset)</w:t>
            </w:r>
          </w:p>
          <w:p w14:paraId="33197E83" w14:textId="77777777" w:rsidR="00FA07B1" w:rsidRDefault="00FA07B1" w:rsidP="00FA07B1"/>
          <w:p w14:paraId="741745D9" w14:textId="77777777" w:rsidR="00FA07B1" w:rsidRDefault="00FA07B1" w:rsidP="00FA07B1">
            <w:r>
              <w:t xml:space="preserve">        pred_binary ← (pred_labels == most_common_cluster) as {0,1}</w:t>
            </w:r>
          </w:p>
          <w:p w14:paraId="3BDF8E81" w14:textId="77777777" w:rsidR="00FA07B1" w:rsidRDefault="00FA07B1" w:rsidP="00FA07B1"/>
          <w:p w14:paraId="0A6AC60E" w14:textId="77777777" w:rsidR="00FA07B1" w:rsidRDefault="00FA07B1" w:rsidP="00FA07B1">
            <w:r>
              <w:t xml:space="preserve">        score_c ← CVI(true_binary, pred_binary)</w:t>
            </w:r>
          </w:p>
          <w:p w14:paraId="3D3CBCBC" w14:textId="77777777" w:rsidR="00FA07B1" w:rsidRDefault="00FA07B1" w:rsidP="00FA07B1">
            <w:r>
              <w:t xml:space="preserve">        append score_c TO class_scores</w:t>
            </w:r>
          </w:p>
          <w:p w14:paraId="5E21543B" w14:textId="77777777" w:rsidR="00FA07B1" w:rsidRDefault="00FA07B1" w:rsidP="00FA07B1"/>
          <w:p w14:paraId="25C95F59" w14:textId="3FA956C4" w:rsidR="00FA07B1" w:rsidRDefault="00FA07B1" w:rsidP="00FA07B1">
            <w:r>
              <w:t xml:space="preserve">    RETURN mean(class_scores)</w:t>
            </w:r>
          </w:p>
        </w:tc>
      </w:tr>
    </w:tbl>
    <w:p w14:paraId="63011CF4" w14:textId="77777777" w:rsidR="009A5614" w:rsidRDefault="009A5614" w:rsidP="009A5614"/>
    <w:p w14:paraId="2D327E26" w14:textId="281452DB" w:rsidR="009A5614" w:rsidRDefault="009A5614" w:rsidP="009A5614">
      <w:r w:rsidRPr="009A5614">
        <w:t>Th</w:t>
      </w:r>
      <w:r>
        <w:t xml:space="preserve">is approach handles </w:t>
      </w:r>
      <w:r w:rsidRPr="009A5614">
        <w:t>dataset imbalance by turning the global clustering comparison into a set of independent, per-class evaluations and then treating every class as equally important. Instead of scoring the clustering on all samples at once—where large classes contribute many more sample-level comparisons and therefore dominate the final index</w:t>
      </w:r>
      <w:r>
        <w:t>, drowning errors on smaller classes</w:t>
      </w:r>
      <w:r w:rsidRPr="009A5614">
        <w:t xml:space="preserve">—it converts each true class into a binary task (in-class vs out-of-class), finds the predicted cluster that best captures that class, computes the chosen external CVI for that binary pair, and records one score per true class. </w:t>
      </w:r>
      <w:r>
        <w:t xml:space="preserve">Several options are available for the aggregation of per-class scores: macro averaging, weighted averaging, harmonic, etc. In this work, we present the macro averaging, a simple arithmetic mean of per-class scores, in which each class </w:t>
      </w:r>
      <w:r w:rsidRPr="009A5614">
        <w:t>contributes the same amount to the overall metric regardless of how many samples it contains.</w:t>
      </w:r>
    </w:p>
    <w:p w14:paraId="5E3A9277" w14:textId="2A9609F6" w:rsidR="009A5614" w:rsidRPr="009A5614" w:rsidRDefault="009A5614" w:rsidP="009A5614">
      <w:r>
        <w:t>Nevertheless, t</w:t>
      </w:r>
      <w:r w:rsidRPr="009A5614">
        <w:t>here are trade-offs. Equal weighting makes the metric sensitive to noise in very small classes (a single mislabel can swing that class’s score), and choosing only the single most-overlapping predicted cluster may hide situations where a true class is split across several predicted clusters</w:t>
      </w:r>
      <w:r>
        <w:t xml:space="preserve"> (also known as over-clustering)</w:t>
      </w:r>
      <w:r w:rsidRPr="009A5614">
        <w:t xml:space="preserve">. </w:t>
      </w:r>
      <w:r w:rsidR="00BB3ACE">
        <w:t>These are inherent</w:t>
      </w:r>
      <w:r w:rsidRPr="009A5614">
        <w:t xml:space="preserve"> consequences of the local, per-class scoring strategy</w:t>
      </w:r>
      <w:r w:rsidR="00BB3ACE">
        <w:t xml:space="preserve"> as</w:t>
      </w:r>
      <w:r w:rsidRPr="009A5614">
        <w:t xml:space="preserve"> it prioritizes per-class fairness over global, sample-frequency-driven accuracy.</w:t>
      </w:r>
      <w:r w:rsidR="00437C96">
        <w:t xml:space="preserve"> We recommend the use of this</w:t>
      </w:r>
      <w:r w:rsidRPr="009A5614">
        <w:t xml:space="preserve"> approach when </w:t>
      </w:r>
      <w:r w:rsidR="00437C96">
        <w:t>the</w:t>
      </w:r>
      <w:r w:rsidRPr="009A5614">
        <w:t xml:space="preserve"> evaluation</w:t>
      </w:r>
      <w:r w:rsidR="00437C96">
        <w:t xml:space="preserve"> is required </w:t>
      </w:r>
      <w:r w:rsidRPr="009A5614">
        <w:t xml:space="preserve">to reflect per-class performance (for fairness, rare-class detection, or importance of small groups). </w:t>
      </w:r>
    </w:p>
    <w:p w14:paraId="1E612353" w14:textId="77777777" w:rsidR="004F2CDE" w:rsidRDefault="004F2CDE" w:rsidP="009655EF"/>
    <w:p w14:paraId="5C3B082B" w14:textId="77777777" w:rsidR="004F2CDE" w:rsidRPr="009655EF" w:rsidRDefault="004F2CDE" w:rsidP="009655EF"/>
    <w:p w14:paraId="4A647C68" w14:textId="77777777" w:rsidR="009655EF" w:rsidRDefault="009655EF" w:rsidP="00380B54"/>
    <w:p w14:paraId="35DC5EED" w14:textId="3ECBF778" w:rsidR="000B56E2" w:rsidRDefault="000B56E2" w:rsidP="000B56E2">
      <w:pPr>
        <w:pStyle w:val="Heading2"/>
      </w:pPr>
      <w:r>
        <w:t>Estimating the ‘correct’ number of clusters</w:t>
      </w:r>
    </w:p>
    <w:p w14:paraId="339802AF" w14:textId="77777777" w:rsidR="004F2CDE" w:rsidRDefault="004F2CDE" w:rsidP="004F2CDE">
      <w:pPr>
        <w:rPr>
          <w:color w:val="EE0000"/>
        </w:rPr>
      </w:pPr>
      <w:r w:rsidRPr="004F2CDE">
        <w:rPr>
          <w:color w:val="EE0000"/>
        </w:rPr>
        <w:t xml:space="preserve">Q: Using ‘best partition’ as reference not ground truth </w:t>
      </w:r>
      <w:r w:rsidRPr="004F2CDE">
        <w:rPr>
          <w:color w:val="EE0000"/>
        </w:rPr>
        <w:fldChar w:fldCharType="begin"/>
      </w:r>
      <w:r w:rsidRPr="004F2CDE">
        <w:rPr>
          <w:color w:val="EE0000"/>
        </w:rPr>
        <w:instrText xml:space="preserve"> ADDIN ZOTERO_ITEM CSL_CITATION {"citationID":"60SQQjeT","properties":{"formattedCitation":"(3)","plainCitation":"(3)","noteIndex":0},"citationItems":[{"id":1815,"uris":["http://zotero.org/users/8619560/items/Q59KLY6D"],"itemData":{"id":1815,"type":"article-journal","abstract":"Clustering is an unsupervised machine learning methodology widely used in several sciences to find groups of similar patterns in complex data. The results generated by clustering algorithms generally depend on user-defined input parameters such as the number of expected clusters, which can have a great impact on the homogeneity of the identified clusters. Clustering validity indices (CVIs) are an effective method for determining the optimal number of clusters that best fit the natural partition of a dataset. They do not require any underlying assumption nor a priori knowledge about the true dataset structure. Since 1965, many cluster validity indices have been proposed in the literature and used in several different applications. In this paper, the performance of 68 cluster validity indices was evaluated on 21 real-life research and simulated datasets. CVIs were compared on the same partition for each dataset, which was searched for by the k-means clustering algorithm. Multivariate chemometric methods were applied to disclose mutual relationships among the indices and to select those that are more effective in terms of accuracy and reliability.","container-title":"Chemometrics and Intelligent Laboratory Systems","DOI":"10.1016/j.chemolab.2024.105117","ISSN":"0169-7439","journalAbbreviation":"Chemometrics and Intelligent Laboratory Systems","page":"105117","source":"ScienceDirect","title":"Extended multivariate comparison of 68 cluster validity indices. A review","volume":"251","author":[{"family":"Todeschini","given":"Roberto"},{"family":"Ballabio","given":"Davide"},{"family":"Termopoli","given":"Veronica"},{"family":"Consonni","given":"Viviana"}],"issued":{"date-parts":[["2024",8,15]]}}}],"schema":"https://github.com/citation-style-language/schema/raw/master/csl-citation.json"} </w:instrText>
      </w:r>
      <w:r w:rsidRPr="004F2CDE">
        <w:rPr>
          <w:color w:val="EE0000"/>
        </w:rPr>
        <w:fldChar w:fldCharType="separate"/>
      </w:r>
      <w:r w:rsidRPr="004F2CDE">
        <w:rPr>
          <w:color w:val="EE0000"/>
        </w:rPr>
        <w:t>(3)</w:t>
      </w:r>
      <w:r w:rsidRPr="004F2CDE">
        <w:rPr>
          <w:color w:val="EE0000"/>
        </w:rPr>
        <w:fldChar w:fldCharType="end"/>
      </w:r>
      <w:r w:rsidRPr="004F2CDE">
        <w:rPr>
          <w:color w:val="EE0000"/>
        </w:rPr>
        <w:t>, is it better?</w:t>
      </w:r>
    </w:p>
    <w:p w14:paraId="3C709027" w14:textId="758CFDC2" w:rsidR="004F2CDE" w:rsidRPr="00921FA7" w:rsidRDefault="004F2CDE" w:rsidP="004F2CDE">
      <w:r>
        <w:lastRenderedPageBreak/>
        <w:t xml:space="preserve">This analysis plainly shows that the best partition as defined by a CVI can be incorrect, thus, using the best partition as a reference to validate the performance of CVIs </w:t>
      </w:r>
      <w:r w:rsidR="00921FA7">
        <w:t>may include even more errors in the evaluation.</w:t>
      </w:r>
      <w:r w:rsidR="00D679F7">
        <w:t xml:space="preserve"> </w:t>
      </w:r>
      <w:r w:rsidR="00F15B5F">
        <w:t xml:space="preserve">In this work, we have chosen the ground truth as reference with the aim of finding the CVIs that are capable of assigning the highest score to the ground truth for a plethora of diverse datasets, providing an empiric proof of their performance. </w:t>
      </w:r>
    </w:p>
    <w:p w14:paraId="0AA9EA8E" w14:textId="77777777" w:rsidR="004F2CDE" w:rsidRPr="004F2CDE" w:rsidRDefault="004F2CDE" w:rsidP="004F2CDE"/>
    <w:p w14:paraId="2F10E2DF" w14:textId="2C5C7E94" w:rsidR="000B56E2" w:rsidRDefault="0034794A" w:rsidP="00380B54">
      <w:r w:rsidRPr="0034794A">
        <w:rPr>
          <w:noProof/>
        </w:rPr>
        <w:drawing>
          <wp:inline distT="0" distB="0" distL="0" distR="0" wp14:anchorId="7370B82C" wp14:editId="54E8B0D5">
            <wp:extent cx="5943600" cy="1717675"/>
            <wp:effectExtent l="0" t="0" r="0" b="0"/>
            <wp:docPr id="411493224" name="Picture 1"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493224" name="Picture 1" descr="A close-up of a graph&#10;&#10;AI-generated content may be incorrect."/>
                    <pic:cNvPicPr/>
                  </pic:nvPicPr>
                  <pic:blipFill>
                    <a:blip r:embed="rId16"/>
                    <a:stretch>
                      <a:fillRect/>
                    </a:stretch>
                  </pic:blipFill>
                  <pic:spPr>
                    <a:xfrm>
                      <a:off x="0" y="0"/>
                      <a:ext cx="5943600" cy="1717675"/>
                    </a:xfrm>
                    <a:prstGeom prst="rect">
                      <a:avLst/>
                    </a:prstGeom>
                  </pic:spPr>
                </pic:pic>
              </a:graphicData>
            </a:graphic>
          </wp:inline>
        </w:drawing>
      </w:r>
    </w:p>
    <w:p w14:paraId="3D0CF103" w14:textId="2C6FE5AA" w:rsidR="00D821F6" w:rsidRDefault="00D821F6" w:rsidP="00380B54">
      <w:r>
        <w:t xml:space="preserve">Maybe </w:t>
      </w:r>
      <w:r w:rsidR="00900EB4">
        <w:t>it’s</w:t>
      </w:r>
      <w:r>
        <w:t xml:space="preserve"> our </w:t>
      </w:r>
      <w:r w:rsidR="00092742">
        <w:t xml:space="preserve">predefined </w:t>
      </w:r>
      <w:r>
        <w:t>labels, let us look at how actual labels from clustering algorithms perform.</w:t>
      </w:r>
    </w:p>
    <w:p w14:paraId="525D804E" w14:textId="77777777" w:rsidR="00D821F6" w:rsidRDefault="00D821F6" w:rsidP="00380B54"/>
    <w:p w14:paraId="4957DE0C" w14:textId="77777777" w:rsidR="00D821F6" w:rsidRDefault="00D821F6" w:rsidP="00380B54"/>
    <w:p w14:paraId="3E454A35" w14:textId="77777777" w:rsidR="009655EF" w:rsidRPr="00380B54" w:rsidRDefault="009655EF" w:rsidP="00380B54"/>
    <w:p w14:paraId="18985FFA" w14:textId="1CF30499" w:rsidR="00FF30DF" w:rsidRDefault="000A1725" w:rsidP="00FF30DF">
      <w:pPr>
        <w:pStyle w:val="Heading1"/>
      </w:pPr>
      <w:r>
        <w:t>Conclusions</w:t>
      </w:r>
    </w:p>
    <w:p w14:paraId="57C4A59D" w14:textId="11BEBA53" w:rsidR="004F21C0" w:rsidRDefault="004F21C0" w:rsidP="2452C7FA">
      <w:r>
        <w:t>CVIs are sensitive to the number of clusters, perhaps too sensitive to use them as validation for the choice of this parameter.</w:t>
      </w:r>
    </w:p>
    <w:p w14:paraId="3234770B" w14:textId="7FB2FAA1" w:rsidR="004F21C0" w:rsidRDefault="004F21C0" w:rsidP="2452C7FA">
      <w:r>
        <w:t>Internal CVIs tend to be sensitive to cluster overlap resulting in erroneous performance evaluations.</w:t>
      </w:r>
    </w:p>
    <w:p w14:paraId="27E86864" w14:textId="77777777" w:rsidR="004F21C0" w:rsidRDefault="004F21C0" w:rsidP="004F21C0">
      <w:r>
        <w:t>External CVIs tend to be sensitive to cluster imbalance resulting in erroneous performance evaluations.</w:t>
      </w:r>
    </w:p>
    <w:p w14:paraId="63A7E2A3" w14:textId="19F98C90" w:rsidR="004F21C0" w:rsidRDefault="004F21C0" w:rsidP="2452C7FA"/>
    <w:p w14:paraId="25B8C1C2" w14:textId="0779EE2F" w:rsidR="00FD70A6" w:rsidRDefault="00FD70A6" w:rsidP="00FD70A6">
      <w:pPr>
        <w:pStyle w:val="H1"/>
      </w:pPr>
      <w:r>
        <w:t>Bibliography</w:t>
      </w:r>
    </w:p>
    <w:p w14:paraId="4AC0391A" w14:textId="77777777" w:rsidR="000B2032" w:rsidRDefault="00FD70A6" w:rsidP="000B2032">
      <w:pPr>
        <w:pStyle w:val="Bibliography"/>
      </w:pPr>
      <w:r>
        <w:fldChar w:fldCharType="begin"/>
      </w:r>
      <w:r w:rsidR="003668EF">
        <w:rPr>
          <w:lang w:val="de-DE"/>
        </w:rPr>
        <w:instrText xml:space="preserve"> ADDIN ZOTERO_BIBL {"uncited":[],"omitted":[],"custom":[]} CSL_BIBLIOGRAPHY </w:instrText>
      </w:r>
      <w:r>
        <w:fldChar w:fldCharType="separate"/>
      </w:r>
      <w:r w:rsidR="000B2032" w:rsidRPr="00B91004">
        <w:rPr>
          <w:lang w:val="de-DE"/>
        </w:rPr>
        <w:t>1.</w:t>
      </w:r>
      <w:r w:rsidR="000B2032" w:rsidRPr="00B91004">
        <w:rPr>
          <w:lang w:val="de-DE"/>
        </w:rPr>
        <w:tab/>
        <w:t xml:space="preserve">Linoff GS, Michael J. A. Berry. </w:t>
      </w:r>
      <w:r w:rsidR="000B2032">
        <w:t xml:space="preserve">Data Mining Techniques: For Marketing, Sales, and Customer Relationship Management. 3rd ed. Wiley Publishing; 2011. 888 p. </w:t>
      </w:r>
    </w:p>
    <w:p w14:paraId="4B5B84EB" w14:textId="77777777" w:rsidR="000B2032" w:rsidRDefault="000B2032" w:rsidP="000B2032">
      <w:pPr>
        <w:pStyle w:val="Bibliography"/>
      </w:pPr>
      <w:r>
        <w:t>2.</w:t>
      </w:r>
      <w:r>
        <w:tab/>
        <w:t xml:space="preserve">Halkidi M, Batistakis Y, Vazirgiannis M. On Clustering Validation Techniques. J Intell Inf Syst. 2001 Dec 1;17(2):107–45. </w:t>
      </w:r>
    </w:p>
    <w:p w14:paraId="1107097C" w14:textId="77777777" w:rsidR="000B2032" w:rsidRDefault="000B2032" w:rsidP="000B2032">
      <w:pPr>
        <w:pStyle w:val="Bibliography"/>
      </w:pPr>
      <w:r>
        <w:lastRenderedPageBreak/>
        <w:t>3.</w:t>
      </w:r>
      <w:r>
        <w:tab/>
        <w:t xml:space="preserve">Todeschini R, Ballabio D, Termopoli V, Consonni V. Extended multivariate comparison of 68 cluster validity indices. A review. Chemom Intell Lab Syst. 2024 Aug 15;251:105117. </w:t>
      </w:r>
    </w:p>
    <w:p w14:paraId="560392EB" w14:textId="77777777" w:rsidR="000B2032" w:rsidRDefault="000B2032" w:rsidP="000B2032">
      <w:pPr>
        <w:pStyle w:val="Bibliography"/>
      </w:pPr>
      <w:r>
        <w:t>4.</w:t>
      </w:r>
      <w:r>
        <w:tab/>
        <w:t xml:space="preserve">Rezaei M, Fränti P. Set Matching Measures for External Cluster Validity. IEEE Trans Knowl Data Eng. 2016 Aug;28(8):2173–86. </w:t>
      </w:r>
    </w:p>
    <w:p w14:paraId="6228160A" w14:textId="77777777" w:rsidR="000B2032" w:rsidRDefault="000B2032" w:rsidP="000B2032">
      <w:pPr>
        <w:pStyle w:val="Bibliography"/>
      </w:pPr>
      <w:r>
        <w:t>5.</w:t>
      </w:r>
      <w:r>
        <w:tab/>
        <w:t>Theodoridis S, Koutroumbas K. Chapter 16 - Cluster Validity. In: Theodoridis S, Koutroumbas K, editors. Pattern Recognition (Fourth Edition) [Internet]. Boston: Academic Press; 2009 [cited 2025 Nov 13]. p. 863–913. Available from: https://www.sciencedirect.com/science/article/pii/B9781597492720500189</w:t>
      </w:r>
    </w:p>
    <w:p w14:paraId="36E26137" w14:textId="77777777" w:rsidR="000B2032" w:rsidRDefault="000B2032" w:rsidP="000B2032">
      <w:pPr>
        <w:pStyle w:val="Bibliography"/>
      </w:pPr>
      <w:r>
        <w:t>6.</w:t>
      </w:r>
      <w:r>
        <w:tab/>
        <w:t xml:space="preserve">Guha S, Rastogi R, Shim K. CURE: an efficient clustering algorithm for large databases. SIGMOD Rec. 1998 Jun 1;27(2):73–84. </w:t>
      </w:r>
    </w:p>
    <w:p w14:paraId="25B83DD2" w14:textId="77777777" w:rsidR="000B2032" w:rsidRDefault="000B2032" w:rsidP="000B2032">
      <w:pPr>
        <w:pStyle w:val="Bibliography"/>
      </w:pPr>
      <w:r>
        <w:t>7.</w:t>
      </w:r>
      <w:r>
        <w:tab/>
        <w:t xml:space="preserve">Ramze Rezaee M, Lelieveldt BPF, Reiber JHC. A new cluster validity index for the fuzzy </w:t>
      </w:r>
      <w:r>
        <w:rPr>
          <w:i/>
          <w:iCs/>
        </w:rPr>
        <w:t>c</w:t>
      </w:r>
      <w:r>
        <w:t xml:space="preserve">-mean. Pattern Recognit Lett. 1998 Mar 1;19(3):237–46. </w:t>
      </w:r>
    </w:p>
    <w:p w14:paraId="282855AA" w14:textId="77777777" w:rsidR="000B2032" w:rsidRDefault="000B2032" w:rsidP="000B2032">
      <w:pPr>
        <w:pStyle w:val="Bibliography"/>
      </w:pPr>
      <w:r>
        <w:t>8.</w:t>
      </w:r>
      <w:r>
        <w:tab/>
        <w:t xml:space="preserve">Dasgupta S. The hardness of k-means clustering. </w:t>
      </w:r>
    </w:p>
    <w:p w14:paraId="2E6B3353" w14:textId="77777777" w:rsidR="000B2032" w:rsidRDefault="000B2032" w:rsidP="000B2032">
      <w:pPr>
        <w:pStyle w:val="Bibliography"/>
      </w:pPr>
      <w:r>
        <w:t>9.</w:t>
      </w:r>
      <w:r>
        <w:tab/>
        <w:t>Deshpande A, Louis A, Singh AV. arXiv.org. 2018 [cited 2025 Nov 13]. On Euclidean $k$-Means Clustering with $\alpha$-Center Proximity. Available from: https://arxiv.org/abs/1804.10827v3</w:t>
      </w:r>
    </w:p>
    <w:p w14:paraId="619CC573" w14:textId="77777777" w:rsidR="000B2032" w:rsidRDefault="000B2032" w:rsidP="000B2032">
      <w:pPr>
        <w:pStyle w:val="Bibliography"/>
      </w:pPr>
      <w:r>
        <w:t>10.</w:t>
      </w:r>
      <w:r>
        <w:tab/>
        <w:t xml:space="preserve">Mahajan M, Nimbhorkar P, Varadarajan K. The planar k&lt;math&gt;&lt;mi is="true"&gt;k&lt;/mi&gt;&lt;/math&gt;-means problem is NP-hard. Theor Comput Sci. 2012 Jul 13;442:13–21. </w:t>
      </w:r>
    </w:p>
    <w:p w14:paraId="564FC5DC" w14:textId="77777777" w:rsidR="000B2032" w:rsidRDefault="000B2032" w:rsidP="000B2032">
      <w:pPr>
        <w:pStyle w:val="Bibliography"/>
      </w:pPr>
      <w:r>
        <w:t>11.</w:t>
      </w:r>
      <w:r>
        <w:tab/>
        <w:t>José-García A, Gómez-Flores W. A survey of cluster validity indices for automatic data clustering using differential evolution. In: Proceedings of the Genetic and Evolutionary Computation Conference [Internet]. New York, NY, USA: Association for Computing Machinery; 2021 [cited 2025 Nov 6]. p. 314–22. (GECCO ’21). Available from: https://doi.org/10.1145/3449639.3459341</w:t>
      </w:r>
    </w:p>
    <w:p w14:paraId="4D667724" w14:textId="77777777" w:rsidR="000B2032" w:rsidRDefault="000B2032" w:rsidP="000B2032">
      <w:pPr>
        <w:pStyle w:val="Bibliography"/>
      </w:pPr>
      <w:r>
        <w:t>12.</w:t>
      </w:r>
      <w:r>
        <w:tab/>
        <w:t xml:space="preserve">Falkenauer E. Genetic Algorithms and Grouping Problems. USA: John Wiley &amp; Sons, Inc.; 1998. 238 p. </w:t>
      </w:r>
    </w:p>
    <w:p w14:paraId="6EF58155" w14:textId="77777777" w:rsidR="000B2032" w:rsidRDefault="000B2032" w:rsidP="000B2032">
      <w:pPr>
        <w:pStyle w:val="Bibliography"/>
      </w:pPr>
      <w:r>
        <w:t>13.</w:t>
      </w:r>
      <w:r>
        <w:tab/>
        <w:t xml:space="preserve">Gagolewski M, Bartoszuk M, Cena A. Are cluster validity measures (in) valid? Inf Sci. 2021 Dec 1;581:620–36. </w:t>
      </w:r>
    </w:p>
    <w:p w14:paraId="5B6F913D" w14:textId="77777777" w:rsidR="000B2032" w:rsidRDefault="000B2032" w:rsidP="000B2032">
      <w:pPr>
        <w:pStyle w:val="Bibliography"/>
      </w:pPr>
      <w:r>
        <w:t>14.</w:t>
      </w:r>
      <w:r>
        <w:tab/>
        <w:t xml:space="preserve">Aloise D, Deshpande A, Hansen P, Popat P. NP-hardness of Euclidean sum-of-squares clustering. Mach Learn. 2009 May 1;75(2):245–8. </w:t>
      </w:r>
    </w:p>
    <w:p w14:paraId="6223B8A2" w14:textId="77777777" w:rsidR="000B2032" w:rsidRDefault="000B2032" w:rsidP="000B2032">
      <w:pPr>
        <w:pStyle w:val="Bibliography"/>
      </w:pPr>
      <w:r>
        <w:t>15.</w:t>
      </w:r>
      <w:r>
        <w:tab/>
        <w:t xml:space="preserve">Garey M, Johnson D, Witsenhausen H. The complexity of the generalized Lloyd - Max problem (Corresp.). IEEE Trans Inf Theory. 1982 Mar;28(2):255–6. </w:t>
      </w:r>
    </w:p>
    <w:p w14:paraId="0F6F1923" w14:textId="77777777" w:rsidR="000B2032" w:rsidRDefault="000B2032" w:rsidP="000B2032">
      <w:pPr>
        <w:pStyle w:val="Bibliography"/>
      </w:pPr>
      <w:r>
        <w:t>16.</w:t>
      </w:r>
      <w:r>
        <w:tab/>
        <w:t xml:space="preserve">Ikotun AM, Habyarimana F, Ezugwu AE. Benchmarking validity indices for evolutionary K-means clustering performance. Sci Rep. 2025 Jul 1;15(1):21842. </w:t>
      </w:r>
    </w:p>
    <w:p w14:paraId="342417FA" w14:textId="77777777" w:rsidR="000B2032" w:rsidRDefault="000B2032" w:rsidP="000B2032">
      <w:pPr>
        <w:pStyle w:val="Bibliography"/>
      </w:pPr>
      <w:r>
        <w:lastRenderedPageBreak/>
        <w:t>17.</w:t>
      </w:r>
      <w:r>
        <w:tab/>
        <w:t xml:space="preserve">Hassan BA, Tayfor NB, Hassan AA, Ahmed AM, Rashid TA, Abdalla NN. From A-to-Z review of clustering validation indices. Neurocomputing. 2024 Oct 7;601:128198. </w:t>
      </w:r>
    </w:p>
    <w:p w14:paraId="67B89780" w14:textId="77777777" w:rsidR="000B2032" w:rsidRDefault="000B2032" w:rsidP="000B2032">
      <w:pPr>
        <w:pStyle w:val="Bibliography"/>
      </w:pPr>
      <w:r>
        <w:t>18.</w:t>
      </w:r>
      <w:r>
        <w:tab/>
        <w:t xml:space="preserve">Maulik U, Bandyopadhyay S. Performance evaluation of some clustering algorithms and validity indices. IEEE Trans Pattern Anal Mach Intell. 2002 Dec;24(12):1650–4. </w:t>
      </w:r>
    </w:p>
    <w:p w14:paraId="2F9906DB" w14:textId="77777777" w:rsidR="000B2032" w:rsidRDefault="000B2032" w:rsidP="000B2032">
      <w:pPr>
        <w:pStyle w:val="Bibliography"/>
      </w:pPr>
      <w:r>
        <w:t>19.</w:t>
      </w:r>
      <w:r>
        <w:tab/>
        <w:t xml:space="preserve">Milligan GW, Cooper MC. An examination of procedures for determining the number of clusters in a data set. Psychometrika. 1985 Jun 1;50(2):159–79. </w:t>
      </w:r>
    </w:p>
    <w:p w14:paraId="1CA8D4FB" w14:textId="77777777" w:rsidR="000B2032" w:rsidRDefault="000B2032" w:rsidP="000B2032">
      <w:pPr>
        <w:pStyle w:val="Bibliography"/>
      </w:pPr>
      <w:r>
        <w:t>20.</w:t>
      </w:r>
      <w:r>
        <w:tab/>
        <w:t xml:space="preserve">Arbelaitz O, Gurrutxaga I, Muguerza J, Pérez JM, Perona I. An extensive comparative study of cluster validity indices. Pattern Recognit. 2013 Jan 1;46(1):243–56. </w:t>
      </w:r>
    </w:p>
    <w:p w14:paraId="13FF575C" w14:textId="77777777" w:rsidR="000B2032" w:rsidRDefault="000B2032" w:rsidP="000B2032">
      <w:pPr>
        <w:pStyle w:val="Bibliography"/>
      </w:pPr>
      <w:r>
        <w:t>21.</w:t>
      </w:r>
      <w:r>
        <w:tab/>
        <w:t xml:space="preserve">Ikotun AM, Habyarimana F, Ezugwu AE. Cluster validity indices for automatic clustering: A comprehensive review. Heliyon. 2025 Jan 30;11(2):e41953. </w:t>
      </w:r>
    </w:p>
    <w:p w14:paraId="45C72469" w14:textId="77777777" w:rsidR="000B2032" w:rsidRDefault="000B2032" w:rsidP="000B2032">
      <w:pPr>
        <w:pStyle w:val="Bibliography"/>
      </w:pPr>
      <w:r>
        <w:t>22.</w:t>
      </w:r>
      <w:r>
        <w:tab/>
        <w:t xml:space="preserve">Xu R, Xu J, Wunsch DC. A Comparison Study of Validity Indices on Swarm-Intelligence-Based Clustering. IEEE Trans Syst Man Cybern Part B Cybern. 2012 Aug;42(4):1243–56. </w:t>
      </w:r>
    </w:p>
    <w:p w14:paraId="03CCAEA2" w14:textId="77777777" w:rsidR="000B2032" w:rsidRDefault="000B2032" w:rsidP="000B2032">
      <w:pPr>
        <w:pStyle w:val="Bibliography"/>
      </w:pPr>
      <w:r>
        <w:t>23.</w:t>
      </w:r>
      <w:r>
        <w:tab/>
        <w:t>Moulavi D, Jaskowiak PA, Campello RJGB, Zimek A, Sander J. Density-Based Clustering Validation. In: Proceedings of the 2014 SIAM International Conference on Data Mining (SDM) [Internet]. Society for Industrial and Applied Mathematics; 2014 [cited 2025 Nov 4]. p. 839–47. (Proceedings). Available from: https://epubs.siam.org/doi/10.1137/1.9781611973440.96</w:t>
      </w:r>
    </w:p>
    <w:p w14:paraId="5E543233" w14:textId="77777777" w:rsidR="000B2032" w:rsidRDefault="000B2032" w:rsidP="000B2032">
      <w:pPr>
        <w:pStyle w:val="Bibliography"/>
      </w:pPr>
      <w:r>
        <w:t>24.</w:t>
      </w:r>
      <w:r>
        <w:tab/>
        <w:t xml:space="preserve">Fang C, Zhou L, Gu X, Liu X, Werner M. A data driven approach to urban area delineation using multi source geospatial data. Sci Rep. 2025 Mar 13;15(1):8708. </w:t>
      </w:r>
    </w:p>
    <w:p w14:paraId="5F16B4F4" w14:textId="77777777" w:rsidR="000B2032" w:rsidRDefault="000B2032" w:rsidP="000B2032">
      <w:pPr>
        <w:pStyle w:val="Bibliography"/>
      </w:pPr>
      <w:r>
        <w:t>25.</w:t>
      </w:r>
      <w:r>
        <w:tab/>
        <w:t xml:space="preserve">van Mulken M, Eikelboom J, Verbeek K, Speckmann B, Van Langevelde F. Quantifying the spatial scales of animal clusters using density surfaces. J R Soc Interface. 2025 Sep 24;22(230):20250274. </w:t>
      </w:r>
    </w:p>
    <w:p w14:paraId="0528DA19" w14:textId="77777777" w:rsidR="000B2032" w:rsidRDefault="000B2032" w:rsidP="000B2032">
      <w:pPr>
        <w:pStyle w:val="Bibliography"/>
      </w:pPr>
      <w:r>
        <w:t>26.</w:t>
      </w:r>
      <w:r>
        <w:tab/>
        <w:t>Elvitigala A, Navaratne U dani, Rathnayake S, Dissanayaka K. Galaxy Clustering and Classification using Machine Learning Algorithms and XAI. In: 2024 9th International Conference on Information Technology Research (ICITR) [Internet]. 2024 [cited 2025 Dec 3]. p. 1–6. Available from: https://ieeexplore.ieee.org/document/10857763</w:t>
      </w:r>
    </w:p>
    <w:p w14:paraId="0B43A250" w14:textId="77777777" w:rsidR="000B2032" w:rsidRDefault="000B2032" w:rsidP="000B2032">
      <w:pPr>
        <w:pStyle w:val="Bibliography"/>
      </w:pPr>
      <w:r>
        <w:t>27.</w:t>
      </w:r>
      <w:r>
        <w:tab/>
        <w:t xml:space="preserve">Singhal V, Chou N, Lee J, Yue Y, Liu J, Chock WK, et al. BANKSY unifies cell typing and tissue domain segmentation for scalable spatial omics data analysis. Nat Genet. 2024 Mar;56(3):431–41. </w:t>
      </w:r>
    </w:p>
    <w:p w14:paraId="3CB69780" w14:textId="77777777" w:rsidR="000B2032" w:rsidRDefault="000B2032" w:rsidP="000B2032">
      <w:pPr>
        <w:pStyle w:val="Bibliography"/>
      </w:pPr>
      <w:r>
        <w:t>28.</w:t>
      </w:r>
      <w:r>
        <w:tab/>
        <w:t xml:space="preserve">Girvan M, Newman MEJ. Community structure in social and biological networks. Proc Natl Acad Sci. 2002 Jun 11;99(12):7821–6. </w:t>
      </w:r>
    </w:p>
    <w:p w14:paraId="43DEEB6E" w14:textId="77777777" w:rsidR="000B2032" w:rsidRDefault="000B2032" w:rsidP="000B2032">
      <w:pPr>
        <w:pStyle w:val="Bibliography"/>
      </w:pPr>
      <w:r>
        <w:t>29.</w:t>
      </w:r>
      <w:r>
        <w:tab/>
        <w:t xml:space="preserve">Dimitriadou E, Dolničar S, Weingessel A. An examination of indexes for determining the number of clusters in binary data sets. Psychometrika. 2002 Mar 1;67(1):137–59. </w:t>
      </w:r>
    </w:p>
    <w:p w14:paraId="59FAC44F" w14:textId="77777777" w:rsidR="000B2032" w:rsidRDefault="000B2032" w:rsidP="000B2032">
      <w:pPr>
        <w:pStyle w:val="Bibliography"/>
      </w:pPr>
      <w:r>
        <w:t>30.</w:t>
      </w:r>
      <w:r>
        <w:tab/>
        <w:t xml:space="preserve">MacQueen J. Some methods for classification and analysis of multivariate observations. In: Proceedings of the Fifth Berkeley Symposium on Mathematical Statistics and Probability, </w:t>
      </w:r>
      <w:r>
        <w:lastRenderedPageBreak/>
        <w:t>Volume 1: Statistics [Internet]. University of California Press; 1967 [cited 2025 Sep 3]. p. 281–98. Available from: https://projecteuclid.org/ebooks/berkeley-symposium-on-mathematical-statistics-and-probability/Proceedings-of-the-Fifth-Berkeley-Symposium-on-Mathematical-Statistics-and/chapter/Some-methods-for-classification-and-analysis-of-multivariate-observations/bsmsp/1200512992</w:t>
      </w:r>
    </w:p>
    <w:p w14:paraId="0449F361" w14:textId="77777777" w:rsidR="000B2032" w:rsidRDefault="000B2032" w:rsidP="000B2032">
      <w:pPr>
        <w:pStyle w:val="Bibliography"/>
      </w:pPr>
      <w:r>
        <w:t>31.</w:t>
      </w:r>
      <w:r>
        <w:tab/>
        <w:t xml:space="preserve">Ardelean ER, Portase RL, Potolea R, Dînșoreanu M. A path-based distance computation for non-convexity with applications in clustering. Knowl Inf Syst. 2025 Feb 1;67(2):1415–53. </w:t>
      </w:r>
    </w:p>
    <w:p w14:paraId="240A7A33" w14:textId="77777777" w:rsidR="000B2032" w:rsidRDefault="000B2032" w:rsidP="000B2032">
      <w:pPr>
        <w:pStyle w:val="Bibliography"/>
      </w:pPr>
      <w:r>
        <w:t>32.</w:t>
      </w:r>
      <w:r>
        <w:tab/>
        <w:t xml:space="preserve">Chou CH, Su MC, Lai E. A new cluster validity measure and its application to image compression. Pattern Anal Appl. 2004 Jul 1;7(2):205–20. </w:t>
      </w:r>
    </w:p>
    <w:p w14:paraId="40FEC594" w14:textId="77777777" w:rsidR="000B2032" w:rsidRDefault="000B2032" w:rsidP="000B2032">
      <w:pPr>
        <w:pStyle w:val="Bibliography"/>
      </w:pPr>
      <w:r>
        <w:t>33.</w:t>
      </w:r>
      <w:r>
        <w:tab/>
        <w:t xml:space="preserve">Halkidi M, Vazirgiannis M. A density-based cluster validity approach using multi-representatives. Pattern Recognit Lett. 2008 Apr 15;29(6):773–86. </w:t>
      </w:r>
    </w:p>
    <w:p w14:paraId="08EE8A72" w14:textId="77777777" w:rsidR="000B2032" w:rsidRDefault="000B2032" w:rsidP="000B2032">
      <w:pPr>
        <w:pStyle w:val="Bibliography"/>
      </w:pPr>
      <w:r>
        <w:t>34.</w:t>
      </w:r>
      <w:r>
        <w:tab/>
        <w:t xml:space="preserve">Žalik KR, Žalik B. Validity index for clusters of different sizes and densities. Pattern Recognit Lett. 2011 Jan 15;32(2):221–34. </w:t>
      </w:r>
    </w:p>
    <w:p w14:paraId="4241FC6C" w14:textId="77777777" w:rsidR="000B2032" w:rsidRDefault="000B2032" w:rsidP="000B2032">
      <w:pPr>
        <w:pStyle w:val="Bibliography"/>
      </w:pPr>
      <w:r>
        <w:t>35.</w:t>
      </w:r>
      <w:r>
        <w:tab/>
        <w:t xml:space="preserve">Pal NR, Biswas J. Cluster validation using graph theoretic concepts. Pattern Recognit. 1997 Jun 1;30(6):847–57. </w:t>
      </w:r>
    </w:p>
    <w:p w14:paraId="787DA03C" w14:textId="77777777" w:rsidR="000B2032" w:rsidRDefault="000B2032" w:rsidP="000B2032">
      <w:pPr>
        <w:pStyle w:val="Bibliography"/>
      </w:pPr>
      <w:r>
        <w:t>36.</w:t>
      </w:r>
      <w:r>
        <w:tab/>
        <w:t xml:space="preserve">Pauwels EJ, Frederix G. Finding Salient Regions in Images: Nonparametric Clustering for Image Segmentation and Grouping. Comput Vis Image Underst. 1999 Jul 1;75(1):73–85. </w:t>
      </w:r>
    </w:p>
    <w:p w14:paraId="0679184F" w14:textId="77777777" w:rsidR="000B2032" w:rsidRDefault="000B2032" w:rsidP="000B2032">
      <w:pPr>
        <w:pStyle w:val="Bibliography"/>
      </w:pPr>
      <w:r>
        <w:t>37.</w:t>
      </w:r>
      <w:r>
        <w:tab/>
        <w:t xml:space="preserve">Şenol A. VIASCKDE Index: A Novel Internal Cluster Validity Index for Arbitrary-Shaped Clusters Based on the Kernel Density Estimation. Comput Intell Neurosci. 2022;2022(1):4059302. </w:t>
      </w:r>
    </w:p>
    <w:p w14:paraId="6EA64193" w14:textId="77777777" w:rsidR="000B2032" w:rsidRDefault="000B2032" w:rsidP="000B2032">
      <w:pPr>
        <w:pStyle w:val="Bibliography"/>
      </w:pPr>
      <w:r>
        <w:t>38.</w:t>
      </w:r>
      <w:r>
        <w:tab/>
        <w:t xml:space="preserve">Yang J, Lee I. Cluster validity through graph-based boundary analysis: Proceedings of the International Conference on Information and Knowledge Engineering, IKE’04. Arabnia HR, editor. Proc Int Conf Inf Knowl Eng IKE04. 2004;204–10. </w:t>
      </w:r>
    </w:p>
    <w:p w14:paraId="7B2E8B0D" w14:textId="77777777" w:rsidR="000B2032" w:rsidRDefault="000B2032" w:rsidP="000B2032">
      <w:pPr>
        <w:pStyle w:val="Bibliography"/>
      </w:pPr>
      <w:r>
        <w:t>39.</w:t>
      </w:r>
      <w:r>
        <w:tab/>
        <w:t xml:space="preserve">Brun M, Sima C, Hua J, Lowey J, Carroll B, Suh E, et al. Model-based evaluation of clustering validation measures. Pattern Recognit. 2007 Mar 1;40(3):807–24. </w:t>
      </w:r>
    </w:p>
    <w:p w14:paraId="43996C3B" w14:textId="77777777" w:rsidR="000B2032" w:rsidRDefault="000B2032" w:rsidP="000B2032">
      <w:pPr>
        <w:pStyle w:val="Bibliography"/>
      </w:pPr>
      <w:r>
        <w:t>40.</w:t>
      </w:r>
      <w:r>
        <w:tab/>
        <w:t xml:space="preserve">Kim M, Ramakrishna RS. New indices for cluster validity assessment. Pattern Recognit Lett. 2005 Nov 1;26(15):2353–63. </w:t>
      </w:r>
    </w:p>
    <w:p w14:paraId="6FD9ECAC" w14:textId="77777777" w:rsidR="000B2032" w:rsidRDefault="000B2032" w:rsidP="000B2032">
      <w:pPr>
        <w:pStyle w:val="Bibliography"/>
      </w:pPr>
      <w:r>
        <w:t>41.</w:t>
      </w:r>
      <w:r>
        <w:tab/>
        <w:t xml:space="preserve">Li H, Zhang S, Ding X, Zhang C, Dale P. Performance Evaluation of Cluster Validity Indices (CVIs) on Multi/Hyperspectral Remote Sensing Datasets. Remote Sens. 2016 Apr;8(4):295. </w:t>
      </w:r>
    </w:p>
    <w:p w14:paraId="16596924" w14:textId="77777777" w:rsidR="000B2032" w:rsidRDefault="000B2032" w:rsidP="000B2032">
      <w:pPr>
        <w:pStyle w:val="Bibliography"/>
      </w:pPr>
      <w:r>
        <w:t>42.</w:t>
      </w:r>
      <w:r>
        <w:tab/>
        <w:t xml:space="preserve">Said AB, Hadjidj R, Foufou S. Cluster validity index based on Jeffrey divergence. Pattern Anal Appl. 2017 Feb 1;20(1):21–31. </w:t>
      </w:r>
    </w:p>
    <w:p w14:paraId="7F2337DB" w14:textId="77777777" w:rsidR="000B2032" w:rsidRDefault="000B2032" w:rsidP="000B2032">
      <w:pPr>
        <w:pStyle w:val="Bibliography"/>
      </w:pPr>
      <w:r>
        <w:t>43.</w:t>
      </w:r>
      <w:r>
        <w:tab/>
        <w:t xml:space="preserve">ElMorshedy MM, Fathalla R, El-Sonbaty Y. Feature Transformation Framework for Enhancing Compactness and Separability of Data Points in Feature Space for Small Datasets. Appl Sci. 2022 Jan;12(3):1713. </w:t>
      </w:r>
    </w:p>
    <w:p w14:paraId="0522CC17" w14:textId="77777777" w:rsidR="000B2032" w:rsidRDefault="000B2032" w:rsidP="000B2032">
      <w:pPr>
        <w:pStyle w:val="Bibliography"/>
      </w:pPr>
      <w:r>
        <w:lastRenderedPageBreak/>
        <w:t>44.</w:t>
      </w:r>
      <w:r>
        <w:tab/>
        <w:t xml:space="preserve">Fränti P, Sieranoja S. K-means properties on six clustering benchmark datasets. Appl Intell. 2018 Dec 1;48(12):4743–59. </w:t>
      </w:r>
    </w:p>
    <w:p w14:paraId="22FC47D4" w14:textId="77777777" w:rsidR="000B2032" w:rsidRDefault="000B2032" w:rsidP="000B2032">
      <w:pPr>
        <w:pStyle w:val="Bibliography"/>
      </w:pPr>
      <w:r>
        <w:t>45.</w:t>
      </w:r>
      <w:r>
        <w:tab/>
        <w:t xml:space="preserve">Caliński T, JA H. A Dendrite Method for Cluster Analysis. Commun Stat - Theory Methods. 1974 Jan 1;3:1–27. </w:t>
      </w:r>
    </w:p>
    <w:p w14:paraId="435C4FB4" w14:textId="77777777" w:rsidR="000B2032" w:rsidRDefault="000B2032" w:rsidP="000B2032">
      <w:pPr>
        <w:pStyle w:val="Bibliography"/>
      </w:pPr>
      <w:r>
        <w:t>46.</w:t>
      </w:r>
      <w:r>
        <w:tab/>
        <w:t xml:space="preserve">Davies DL, Bouldin DW. A Cluster Separation Measure. IEEE Trans Pattern Anal Mach Intell. 1979 Apr;PAMI-1(2):224–7. </w:t>
      </w:r>
    </w:p>
    <w:p w14:paraId="476A955D" w14:textId="77777777" w:rsidR="000B2032" w:rsidRDefault="000B2032" w:rsidP="000B2032">
      <w:pPr>
        <w:pStyle w:val="Bibliography"/>
      </w:pPr>
      <w:r>
        <w:t>47.</w:t>
      </w:r>
      <w:r>
        <w:tab/>
        <w:t xml:space="preserve">Rosenberg A, Hirschberg J. V-Measure: A Conditional Entropy-Based External Cluster Evaluation Measure. In 2007. p. 410–20. </w:t>
      </w:r>
    </w:p>
    <w:p w14:paraId="5EF0FCFB" w14:textId="77777777" w:rsidR="000B2032" w:rsidRDefault="000B2032" w:rsidP="000B2032">
      <w:pPr>
        <w:pStyle w:val="Bibliography"/>
      </w:pPr>
      <w:r>
        <w:t>48.</w:t>
      </w:r>
      <w:r>
        <w:tab/>
        <w:t xml:space="preserve">Rendón E, Abundez I, Arizmendi A, Quiroz EM. Internal versus External cluster validation indexes. 2011;5(1):8. </w:t>
      </w:r>
    </w:p>
    <w:p w14:paraId="5E260E1C" w14:textId="77777777" w:rsidR="000B2032" w:rsidRDefault="000B2032" w:rsidP="000B2032">
      <w:pPr>
        <w:pStyle w:val="Bibliography"/>
      </w:pPr>
      <w:r>
        <w:t>49.</w:t>
      </w:r>
      <w:r>
        <w:tab/>
        <w:t xml:space="preserve">Rousseeuw PJ. Silhouettes: A graphical aid to the interpretation and validation of cluster analysis. J Comput Appl Math. 1987 Nov 1;20:53–65. </w:t>
      </w:r>
    </w:p>
    <w:p w14:paraId="74F83BB5" w14:textId="77777777" w:rsidR="000B2032" w:rsidRDefault="000B2032" w:rsidP="000B2032">
      <w:pPr>
        <w:pStyle w:val="Bibliography"/>
      </w:pPr>
      <w:r>
        <w:t>50.</w:t>
      </w:r>
      <w:r>
        <w:tab/>
        <w:t>cvi: A Python package for both batch and incremental cluster validity indices. [Internet]. [cited 2025 Nov 4]. Available from: https://github.com/AP6YC/cvi</w:t>
      </w:r>
    </w:p>
    <w:p w14:paraId="72179266" w14:textId="77777777" w:rsidR="000B2032" w:rsidRDefault="000B2032" w:rsidP="000B2032">
      <w:pPr>
        <w:pStyle w:val="Bibliography"/>
      </w:pPr>
      <w:r>
        <w:t>51.</w:t>
      </w:r>
      <w:r>
        <w:tab/>
        <w:t xml:space="preserve">Xie XL, Beni G. A validity measure for fuzzy clustering. IEEE Trans Pattern Anal Mach Intell. 1991 Aug;13(8):841–7. </w:t>
      </w:r>
    </w:p>
    <w:p w14:paraId="0D5858CE" w14:textId="77777777" w:rsidR="000B2032" w:rsidRDefault="000B2032" w:rsidP="000B2032">
      <w:pPr>
        <w:pStyle w:val="Bibliography"/>
      </w:pPr>
      <w:r>
        <w:t>52.</w:t>
      </w:r>
      <w:r>
        <w:tab/>
        <w:t xml:space="preserve">Rawashdeh M, Ralescu A. Center-Wise Intra-Inter Silhouettes. In: Hüllermeier E, Link S, Fober T, Seeger B, editors. Scalable Uncertainty Management. Berlin, Heidelberg: Springer; 2012. p. 406–19. </w:t>
      </w:r>
    </w:p>
    <w:p w14:paraId="11539328" w14:textId="77777777" w:rsidR="000B2032" w:rsidRDefault="000B2032" w:rsidP="000B2032">
      <w:pPr>
        <w:pStyle w:val="Bibliography"/>
      </w:pPr>
      <w:r>
        <w:t>53.</w:t>
      </w:r>
      <w:r>
        <w:tab/>
        <w:t xml:space="preserve">Bezdek JC, Pal NR. Some new indexes of cluster validity. IEEE Trans Syst Man Cybern Part B Cybern. 1998 Jun;28(3):301–15. </w:t>
      </w:r>
    </w:p>
    <w:p w14:paraId="4E412179" w14:textId="77777777" w:rsidR="000B2032" w:rsidRDefault="000B2032" w:rsidP="000B2032">
      <w:pPr>
        <w:pStyle w:val="Bibliography"/>
      </w:pPr>
      <w:r>
        <w:t>54.</w:t>
      </w:r>
      <w:r>
        <w:tab/>
        <w:t xml:space="preserve">Dunn JC. A Fuzzy Relative of the ISODATA Process and Its Use in Detecting Compact Well-Separated Clusters. J Cybern. 1973 Jan;3(3):32–57. </w:t>
      </w:r>
    </w:p>
    <w:p w14:paraId="33AE04C9" w14:textId="77777777" w:rsidR="000B2032" w:rsidRDefault="000B2032" w:rsidP="000B2032">
      <w:pPr>
        <w:pStyle w:val="Bibliography"/>
      </w:pPr>
      <w:r>
        <w:t>55.</w:t>
      </w:r>
      <w:r>
        <w:tab/>
        <w:t>Yang MS, Wu KL. A new validity index for fuzzy clustering. In: 10th IEEE International Conference on Fuzzy Systems (Cat No01CH37297) [Internet]. 2001 [cited 2025 Nov 4]. p. 89–92 vol.1. Available from: https://ieeexplore.ieee.org/document/1007254</w:t>
      </w:r>
    </w:p>
    <w:p w14:paraId="35FA6717" w14:textId="77777777" w:rsidR="000B2032" w:rsidRDefault="000B2032" w:rsidP="000B2032">
      <w:pPr>
        <w:pStyle w:val="Bibliography"/>
      </w:pPr>
      <w:r>
        <w:t>56.</w:t>
      </w:r>
      <w:r>
        <w:tab/>
        <w:t>Moshtaghi M, Bezdek JC, Erfani SM, Leckie C, Bailey J. Online Cluster Validity Indices for Streaming Data [Internet]. arXiv; 2018 [cited 2025 Nov 4]. Available from: http://arxiv.org/abs/1801.02937</w:t>
      </w:r>
    </w:p>
    <w:p w14:paraId="6251AF8D" w14:textId="77777777" w:rsidR="000B2032" w:rsidRDefault="000B2032" w:rsidP="000B2032">
      <w:pPr>
        <w:pStyle w:val="Bibliography"/>
      </w:pPr>
      <w:r>
        <w:t>57.</w:t>
      </w:r>
      <w:r>
        <w:tab/>
        <w:t xml:space="preserve">Zhao Q, Xu M, Fränti P. Sum-of-Squares Based Cluster Validity Index and Significance Analysis. In: Kolehmainen M, Toivanen P, Beliczynski B, editors. Adaptive and Natural Computing Algorithms. Berlin, Heidelberg: Springer; 2009. p. 313–22. </w:t>
      </w:r>
    </w:p>
    <w:p w14:paraId="72C89806" w14:textId="77777777" w:rsidR="000B2032" w:rsidRDefault="000B2032" w:rsidP="000B2032">
      <w:pPr>
        <w:pStyle w:val="Bibliography"/>
      </w:pPr>
      <w:r>
        <w:t>58.</w:t>
      </w:r>
      <w:r>
        <w:tab/>
        <w:t xml:space="preserve">Thieu NV. PerMetrics: A Framework of Performance Metrics for Machine Learning Models. J Open Source Softw. 2024 Mar 9;9(95):6143. </w:t>
      </w:r>
    </w:p>
    <w:p w14:paraId="147D1C49" w14:textId="77777777" w:rsidR="000B2032" w:rsidRDefault="000B2032" w:rsidP="000B2032">
      <w:pPr>
        <w:pStyle w:val="Bibliography"/>
      </w:pPr>
      <w:r>
        <w:lastRenderedPageBreak/>
        <w:t>59.</w:t>
      </w:r>
      <w:r>
        <w:tab/>
        <w:t xml:space="preserve">Ester M, Kriegel HP, Sander J, Xu X. A density-based algorithm for discovering clusters in large spatial databases with noise. In: Proceedings of the Second International Conference on Knowledge Discovery and Data Mining. Portland, Oregon: AAAI Press; 1996. p. 226–31. (KDD’96). </w:t>
      </w:r>
    </w:p>
    <w:p w14:paraId="1EB2EAF9" w14:textId="77777777" w:rsidR="000B2032" w:rsidRDefault="000B2032" w:rsidP="000B2032">
      <w:pPr>
        <w:pStyle w:val="Bibliography"/>
      </w:pPr>
      <w:r>
        <w:t>60.</w:t>
      </w:r>
      <w:r>
        <w:tab/>
        <w:t xml:space="preserve">Dunn† JC. Well-Separated Clusters and Optimal Fuzzy Partitions. J Cybern. 1974 Jan 1;4(1):95–104. </w:t>
      </w:r>
    </w:p>
    <w:p w14:paraId="50ED0CC0" w14:textId="77777777" w:rsidR="000B2032" w:rsidRDefault="000B2032" w:rsidP="000B2032">
      <w:pPr>
        <w:pStyle w:val="Bibliography"/>
      </w:pPr>
      <w:r>
        <w:t>61.</w:t>
      </w:r>
      <w:r>
        <w:tab/>
        <w:t>Thompson M, Duda RO, Hart PE. Pattern Classification and Scene Analysis. In: Leonardo [Internet]. 1974 [cited 2025 Nov 7]. p. 370. Available from: https://www.jstor.org/stable/1573081?origin=crossref</w:t>
      </w:r>
    </w:p>
    <w:p w14:paraId="310F07BB" w14:textId="77777777" w:rsidR="000B2032" w:rsidRDefault="000B2032" w:rsidP="000B2032">
      <w:pPr>
        <w:pStyle w:val="Bibliography"/>
      </w:pPr>
      <w:r>
        <w:t>62.</w:t>
      </w:r>
      <w:r>
        <w:tab/>
        <w:t xml:space="preserve">Zhao Q, Xu M, Fränti P. Sum-of-Squares Based Cluster Validity Index and Significance Analysis. In: Kolehmainen M, Toivanen P, Beliczynski B, editors. Adaptive and Natural Computing Algorithms. Berlin, Heidelberg: Springer; 2009. p. 313–22. </w:t>
      </w:r>
    </w:p>
    <w:p w14:paraId="28A84C94" w14:textId="77777777" w:rsidR="000B2032" w:rsidRDefault="000B2032" w:rsidP="000B2032">
      <w:pPr>
        <w:pStyle w:val="Bibliography"/>
      </w:pPr>
      <w:r>
        <w:t>63.</w:t>
      </w:r>
      <w:r>
        <w:tab/>
        <w:t xml:space="preserve">Milligan GW, Cooper MC. An examination of procedures for determining the number of clusters in a data set. Psychometrika. 1985 Jun 1;50(2):159–79. </w:t>
      </w:r>
    </w:p>
    <w:p w14:paraId="5B8E93B8" w14:textId="77777777" w:rsidR="000B2032" w:rsidRDefault="000B2032" w:rsidP="000B2032">
      <w:pPr>
        <w:pStyle w:val="Bibliography"/>
      </w:pPr>
      <w:r>
        <w:t>64.</w:t>
      </w:r>
      <w:r>
        <w:tab/>
        <w:t xml:space="preserve">Beale EML. Euclidean Cluster Analysis. Scientific Control Systems Limited; 1969. book. </w:t>
      </w:r>
    </w:p>
    <w:p w14:paraId="07C5DE67" w14:textId="77777777" w:rsidR="000B2032" w:rsidRDefault="000B2032" w:rsidP="000B2032">
      <w:pPr>
        <w:pStyle w:val="Bibliography"/>
      </w:pPr>
      <w:r>
        <w:t>65.</w:t>
      </w:r>
      <w:r>
        <w:tab/>
        <w:t>Ball G, Hall DJ. ISODATA, A NOVEL METHOD OF DATA ANALYSIS AND PATTERN CLASSIFICATION. In 1965 [cited 2025 Nov 4]. Available from: https://www.semanticscholar.org/paper/ISODATA%2C-A-NOVEL-METHOD-OF-DATA-ANALYSIS-AND-Ball-Hall/7dac28166b91d89ef6c38cf4fbb9f647b1d73c61</w:t>
      </w:r>
    </w:p>
    <w:p w14:paraId="4CF1BFC1" w14:textId="77777777" w:rsidR="000B2032" w:rsidRDefault="000B2032" w:rsidP="000B2032">
      <w:pPr>
        <w:pStyle w:val="Bibliography"/>
      </w:pPr>
      <w:r>
        <w:t>66.</w:t>
      </w:r>
      <w:r>
        <w:tab/>
        <w:t xml:space="preserve">Hartigan JA. Clustering Algorithms. 99th ed. USA: John Wiley &amp; Sons, Inc.; 1975. 351 p. </w:t>
      </w:r>
    </w:p>
    <w:p w14:paraId="71561AA3" w14:textId="77777777" w:rsidR="000B2032" w:rsidRDefault="000B2032" w:rsidP="000B2032">
      <w:pPr>
        <w:pStyle w:val="Bibliography"/>
      </w:pPr>
      <w:r>
        <w:t>67.</w:t>
      </w:r>
      <w:r>
        <w:tab/>
        <w:t xml:space="preserve">Galmiche N. PyCVI: A Python package for internal Cluster Validity Indices, compatible with time-series data. J Open Source Softw. 2024 Oct 8;9(102):6841. </w:t>
      </w:r>
    </w:p>
    <w:p w14:paraId="0F48E304" w14:textId="77777777" w:rsidR="000B2032" w:rsidRDefault="000B2032" w:rsidP="000B2032">
      <w:pPr>
        <w:pStyle w:val="Bibliography"/>
      </w:pPr>
      <w:r>
        <w:t>68.</w:t>
      </w:r>
      <w:r>
        <w:tab/>
        <w:t xml:space="preserve">Saitta S, Raphael B, Smith IFC. A Bounded Index for Cluster Validity. In: Perner P, editor. Machine Learning and Data Mining in Pattern Recognition. Berlin, Heidelberg: Springer; 2007. p. 174–87. </w:t>
      </w:r>
    </w:p>
    <w:p w14:paraId="7A39D768" w14:textId="77777777" w:rsidR="000B2032" w:rsidRDefault="000B2032" w:rsidP="000B2032">
      <w:pPr>
        <w:pStyle w:val="Bibliography"/>
      </w:pPr>
      <w:r>
        <w:t>69.</w:t>
      </w:r>
      <w:r>
        <w:tab/>
        <w:t xml:space="preserve">Halkidi M, Vazirgiannis M, Batistakis Y. Quality Scheme Assessment in the Clustering Process. In: Zighed DA, Komorowski J, Żytkow J, editors. Principles of Data Mining and Knowledge Discovery. Berlin, Heidelberg: Springer; 2000. p. 265–76. </w:t>
      </w:r>
    </w:p>
    <w:p w14:paraId="1809B183" w14:textId="77777777" w:rsidR="000B2032" w:rsidRDefault="000B2032" w:rsidP="000B2032">
      <w:pPr>
        <w:pStyle w:val="Bibliography"/>
      </w:pPr>
      <w:r>
        <w:t>70.</w:t>
      </w:r>
      <w:r>
        <w:tab/>
        <w:t>Halkidi M, Vazirgiannis M. Clustering validity assessment: finding the optimal partitioning of a data set. In: Proceedings 2001 IEEE International Conference on Data Mining [Internet]. 2001 [cited 2025 Nov 4]. p. 187–94. Available from: https://ieeexplore.ieee.org/document/989517</w:t>
      </w:r>
    </w:p>
    <w:p w14:paraId="46EBA477" w14:textId="77777777" w:rsidR="000B2032" w:rsidRDefault="000B2032" w:rsidP="000B2032">
      <w:pPr>
        <w:pStyle w:val="Bibliography"/>
      </w:pPr>
      <w:r>
        <w:t>71.</w:t>
      </w:r>
      <w:r>
        <w:tab/>
        <w:t xml:space="preserve">Pedregosa F, Varoquaux G, Gramfort A, Michel V, Thirion B, Grisel O, et al. Scikit-learn: Machine Learning in Python. J Mach Learn Res. 2011;12(85):2825–30. </w:t>
      </w:r>
    </w:p>
    <w:p w14:paraId="591133B5" w14:textId="77777777" w:rsidR="000B2032" w:rsidRDefault="000B2032" w:rsidP="000B2032">
      <w:pPr>
        <w:pStyle w:val="Bibliography"/>
      </w:pPr>
      <w:r>
        <w:lastRenderedPageBreak/>
        <w:t>72.</w:t>
      </w:r>
      <w:r>
        <w:tab/>
        <w:t xml:space="preserve">Hubert LJ, Levin JR. A general statistical framework for assessing categorical clustering in free recall. Psychol Bull. 1976;83(6):1072–80. </w:t>
      </w:r>
    </w:p>
    <w:p w14:paraId="03F995BA" w14:textId="77777777" w:rsidR="000B2032" w:rsidRDefault="000B2032" w:rsidP="000B2032">
      <w:pPr>
        <w:pStyle w:val="Bibliography"/>
      </w:pPr>
      <w:r>
        <w:t>73.</w:t>
      </w:r>
      <w:r>
        <w:tab/>
        <w:t xml:space="preserve">Maulik U, Bandyopadhyay S. Performance evaluation of some clustering algorithms and validity indices. IEEE Trans Pattern Anal Mach Intell. 2002 Dec;24(12):1650–4. </w:t>
      </w:r>
    </w:p>
    <w:p w14:paraId="18F1B46C" w14:textId="77777777" w:rsidR="000B2032" w:rsidRDefault="000B2032" w:rsidP="000B2032">
      <w:pPr>
        <w:pStyle w:val="Bibliography"/>
      </w:pPr>
      <w:r>
        <w:t>74.</w:t>
      </w:r>
      <w:r>
        <w:tab/>
        <w:t xml:space="preserve">Gurrutxaga I, Albisua I, Arbelaitz O, Martín JI, Muguerza J, Pérez JM, et al. SEP/COP: An efficient method to find the best partition in hierarchical clustering based on a new cluster validity index. Pattern Recognit. 2010 Oct 1;43(10):3364–73. </w:t>
      </w:r>
    </w:p>
    <w:p w14:paraId="0BA36163" w14:textId="77777777" w:rsidR="000B2032" w:rsidRDefault="000B2032" w:rsidP="000B2032">
      <w:pPr>
        <w:pStyle w:val="Bibliography"/>
      </w:pPr>
      <w:r>
        <w:t>75.</w:t>
      </w:r>
      <w:r>
        <w:tab/>
        <w:t>Ansari Z, Azeem MF, Ahmed W, Babu AV. Quantitative Evaluation of Performance and Validity Indices for Clustering the Web Navigational Sessions [Internet]. arXiv; 2015 [cited 2025 Aug 7]. Available from: http://arxiv.org/abs/1507.03340</w:t>
      </w:r>
    </w:p>
    <w:p w14:paraId="15DBD7C0" w14:textId="77777777" w:rsidR="000B2032" w:rsidRDefault="000B2032" w:rsidP="000B2032">
      <w:pPr>
        <w:pStyle w:val="Bibliography"/>
      </w:pPr>
      <w:r>
        <w:t>76.</w:t>
      </w:r>
      <w:r>
        <w:tab/>
        <w:t>Wang Z, Ye C. Deep Clustering Evaluation: How to Validate Internal Clustering Validation Measures [Internet]. arXiv; 2024 [cited 2025 Sep 20]. Available from: http://arxiv.org/abs/2403.14830</w:t>
      </w:r>
    </w:p>
    <w:p w14:paraId="2DF0B0DA" w14:textId="77777777" w:rsidR="000B2032" w:rsidRDefault="000B2032" w:rsidP="000B2032">
      <w:pPr>
        <w:pStyle w:val="Bibliography"/>
      </w:pPr>
      <w:r>
        <w:t>77.</w:t>
      </w:r>
      <w:r>
        <w:tab/>
        <w:t xml:space="preserve">Chicco D, Sabino G, Oneto L, Jurman G. The DBCV index is more informative than DCSI, CDbw, and VIASCKDE indices for unsupervised clustering internal assessment of concave-shaped and density-based clusters. PeerJ Comput Sci. 2025 Aug 29;11:e3095. </w:t>
      </w:r>
    </w:p>
    <w:p w14:paraId="05BD5558" w14:textId="77777777" w:rsidR="000B2032" w:rsidRDefault="000B2032" w:rsidP="000B2032">
      <w:pPr>
        <w:pStyle w:val="Bibliography"/>
      </w:pPr>
      <w:r>
        <w:t>78.</w:t>
      </w:r>
      <w:r>
        <w:tab/>
        <w:t>Gauss J, Scheipl F, Herrmann M. DCSI -- An improved measure of cluster separability based on separation and connectedness [Internet]. arXiv; 2025 [cited 2025 Nov 14]. Available from: http://arxiv.org/abs/2310.12806</w:t>
      </w:r>
    </w:p>
    <w:p w14:paraId="4B7FC2A5" w14:textId="77777777" w:rsidR="000B2032" w:rsidRDefault="000B2032" w:rsidP="000B2032">
      <w:pPr>
        <w:pStyle w:val="Bibliography"/>
      </w:pPr>
      <w:r>
        <w:t>79.</w:t>
      </w:r>
      <w:r>
        <w:tab/>
        <w:t>Kärkkäinen I, Fränti P. A Dynamic local search algorithm for the clustering problem. In 2002 [cited 2025 Nov 13]. Available from: https://www.semanticscholar.org/paper/A-Dynamic-local-search-algorithm-for-the-clustering-K%C3%A4rkk%C3%A4inen-Fr%C3%A4nti/4c236eaf6a1db6fec5f032f0bceb3ffd54080aee</w:t>
      </w:r>
    </w:p>
    <w:p w14:paraId="7F5B1E30" w14:textId="77777777" w:rsidR="000B2032" w:rsidRDefault="000B2032" w:rsidP="000B2032">
      <w:pPr>
        <w:pStyle w:val="Bibliography"/>
      </w:pPr>
      <w:r>
        <w:t>80.</w:t>
      </w:r>
      <w:r>
        <w:tab/>
        <w:t xml:space="preserve">Gagolewski M. A framework for benchmarking clustering algorithms. SoftwareX. 2022 Dec 1;20:101270. </w:t>
      </w:r>
    </w:p>
    <w:p w14:paraId="65A20701" w14:textId="77777777" w:rsidR="000B2032" w:rsidRDefault="000B2032" w:rsidP="000B2032">
      <w:pPr>
        <w:pStyle w:val="Bibliography"/>
      </w:pPr>
      <w:r>
        <w:t>81.</w:t>
      </w:r>
      <w:r>
        <w:tab/>
        <w:t xml:space="preserve">Fränti P, Virmajoki O. Iterative shrinking method for clustering problems. Pattern Recognit. 2006 May 1;39(5):761–75. </w:t>
      </w:r>
    </w:p>
    <w:p w14:paraId="13F39D0A" w14:textId="77777777" w:rsidR="000B2032" w:rsidRDefault="000B2032" w:rsidP="000B2032">
      <w:pPr>
        <w:pStyle w:val="Bibliography"/>
      </w:pPr>
      <w:r>
        <w:t>82.</w:t>
      </w:r>
      <w:r>
        <w:tab/>
        <w:t xml:space="preserve">Fränti P, Mariescu-Istodor R, Zhong C. XNN Graph. In: Robles-Kelly A, Loog M, Biggio B, Escolano F, Wilson R, editors. Structural, Syntactic, and Statistical Pattern Recognition. Cham: Springer International Publishing; 2016. p. 207–17. </w:t>
      </w:r>
    </w:p>
    <w:p w14:paraId="03DC3CC9" w14:textId="77777777" w:rsidR="000B2032" w:rsidRDefault="000B2032" w:rsidP="000B2032">
      <w:pPr>
        <w:pStyle w:val="Bibliography"/>
      </w:pPr>
      <w:r>
        <w:t>83.</w:t>
      </w:r>
      <w:r>
        <w:tab/>
        <w:t xml:space="preserve">Steinley D. Properties of the Hubert-Arable Adjusted Rand Index. Psychol Methods. 2004;9(3):386–96. </w:t>
      </w:r>
    </w:p>
    <w:p w14:paraId="3314AEAE" w14:textId="77777777" w:rsidR="000B2032" w:rsidRDefault="000B2032" w:rsidP="000B2032">
      <w:pPr>
        <w:pStyle w:val="Bibliography"/>
      </w:pPr>
      <w:r>
        <w:t>84.</w:t>
      </w:r>
      <w:r>
        <w:tab/>
        <w:t xml:space="preserve">Hubert L, Arabie P. Comparing partitions. J Classif. 1985 Dec 1;2(1):193–218. </w:t>
      </w:r>
    </w:p>
    <w:p w14:paraId="3B7E23E0" w14:textId="77777777" w:rsidR="000B2032" w:rsidRDefault="000B2032" w:rsidP="000B2032">
      <w:pPr>
        <w:pStyle w:val="Bibliography"/>
      </w:pPr>
      <w:r>
        <w:t>85.</w:t>
      </w:r>
      <w:r>
        <w:tab/>
        <w:t xml:space="preserve">Vinh NX, Epps J, Bailey J. Information Theoretic Measures for Clusterings Comparison: Variants, Properties, Normalization and Correction for Chance. :18. </w:t>
      </w:r>
    </w:p>
    <w:p w14:paraId="713319F8" w14:textId="77777777" w:rsidR="000B2032" w:rsidRDefault="000B2032" w:rsidP="000B2032">
      <w:pPr>
        <w:pStyle w:val="Bibliography"/>
      </w:pPr>
      <w:r>
        <w:lastRenderedPageBreak/>
        <w:t>86.</w:t>
      </w:r>
      <w:r>
        <w:tab/>
        <w:t xml:space="preserve">Fowlkes EB, Mallows CL. A Method for Comparing Two Hierarchical Clusterings. J Am Stat Assoc. 1983;78(383):553–69. </w:t>
      </w:r>
    </w:p>
    <w:p w14:paraId="507837E1" w14:textId="77777777" w:rsidR="000B2032" w:rsidRDefault="000B2032" w:rsidP="000B2032">
      <w:pPr>
        <w:pStyle w:val="Bibliography"/>
      </w:pPr>
      <w:r>
        <w:t>87.</w:t>
      </w:r>
      <w:r>
        <w:tab/>
        <w:t xml:space="preserve">Strehl A, Ghosh J. Cluster Ensembles --- A Knowledge Reuse Framework for Combining Multiple Partitions. J Mach Learn Res. 2002;3(Dec):583–617. </w:t>
      </w:r>
    </w:p>
    <w:p w14:paraId="2F048516" w14:textId="77777777" w:rsidR="000B2032" w:rsidRDefault="000B2032" w:rsidP="000B2032">
      <w:pPr>
        <w:pStyle w:val="Bibliography"/>
      </w:pPr>
      <w:r>
        <w:t>88.</w:t>
      </w:r>
      <w:r>
        <w:tab/>
        <w:t xml:space="preserve">Lazarenko D, Bonald T. Pairwise Adjusted Mutual Information. 2021. </w:t>
      </w:r>
    </w:p>
    <w:p w14:paraId="5B72685E" w14:textId="77777777" w:rsidR="000B2032" w:rsidRDefault="000B2032" w:rsidP="000B2032">
      <w:pPr>
        <w:pStyle w:val="Bibliography"/>
      </w:pPr>
      <w:r>
        <w:t>89.</w:t>
      </w:r>
      <w:r>
        <w:tab/>
        <w:t xml:space="preserve">Vinh N, Epps J, Bailey J. Information theoretic measures for clusterings comparison: Is a correction for chance necessary? ICML. 2009. 135 p. </w:t>
      </w:r>
    </w:p>
    <w:p w14:paraId="4F1AD403" w14:textId="77777777" w:rsidR="000B2032" w:rsidRDefault="000B2032" w:rsidP="000B2032">
      <w:pPr>
        <w:pStyle w:val="Bibliography"/>
      </w:pPr>
      <w:r>
        <w:t>90.</w:t>
      </w:r>
      <w:r>
        <w:tab/>
        <w:t>Kelly, Markelle, Longjohn, Rachel, Nottingham Kolby. Home - UCI Machine Learning Repository [Internet]. [cited 2024 Mar 23]. Available from: https://archive.ics.uci.edu/</w:t>
      </w:r>
    </w:p>
    <w:p w14:paraId="13D8BD24" w14:textId="1474A761" w:rsidR="00FD70A6" w:rsidRDefault="00FD70A6" w:rsidP="00FD70A6">
      <w:r>
        <w:fldChar w:fldCharType="end"/>
      </w:r>
    </w:p>
    <w:p w14:paraId="013B702B" w14:textId="4D678322" w:rsidR="007457EB" w:rsidRDefault="007457EB" w:rsidP="007457EB">
      <w:pPr>
        <w:pStyle w:val="Heading1"/>
        <w:numPr>
          <w:ilvl w:val="0"/>
          <w:numId w:val="0"/>
        </w:numPr>
        <w:ind w:left="432" w:hanging="432"/>
      </w:pPr>
      <w:r>
        <w:t>Data Availability</w:t>
      </w:r>
    </w:p>
    <w:p w14:paraId="1B0B4ECD" w14:textId="77777777" w:rsidR="00345D31" w:rsidRDefault="00345D31" w:rsidP="00345D31">
      <w:r>
        <w:t>The datasets used in this work are openly available and can be found at:</w:t>
      </w:r>
    </w:p>
    <w:p w14:paraId="6D44B85D" w14:textId="19A1E6DD" w:rsidR="0011226E" w:rsidRDefault="0011226E" w:rsidP="0011226E">
      <w:pPr>
        <w:pStyle w:val="ListParagraph"/>
        <w:numPr>
          <w:ilvl w:val="0"/>
          <w:numId w:val="21"/>
        </w:numPr>
      </w:pPr>
      <w:r>
        <w:t xml:space="preserve">Synthetic datasets </w:t>
      </w:r>
      <w:r>
        <w:fldChar w:fldCharType="begin"/>
      </w:r>
      <w:r w:rsidR="000B2032">
        <w:instrText xml:space="preserve"> ADDIN ZOTERO_ITEM CSL_CITATION {"citationID":"7SfSHCNz","properties":{"formattedCitation":"(80)","plainCitation":"(80)","noteIndex":0},"citationItems":[{"id":1787,"uris":["http://zotero.org/users/8619560/items/P74B2HZC"],"itemData":{"id":1787,"type":"article-journal","abstract":"The evaluation of clustering algorithms can involve running them on a variety of benchmark problems, and comparing their outputs to the reference, ground-truth groupings provided by experts. Unfortunately, many research papers and graduate theses consider only a small number of datasets. Also, the fact that there can be many equally valid ways to cluster a given problem set is rarely taken into account. In order to overcome these limitations, we have developed a framework whose aim is to introduce a consistent methodology for testing clustering algorithms. Furthermore, we have aggregated, polished, and standardised many clustering benchmark dataset collections referred to across the machine learning and data mining literature, and included new datasets of different dimensionalities, sizes, and cluster types. An interactive datasets explorer, the documentation of the Python API, a description of the ways to interact with the framework from other programming languages such as R or MATLAB, and other details are all provided at https://clustering-benchmarks.gagolewski.com.","container-title":"SoftwareX","DOI":"10.1016/j.softx.2022.101270","ISSN":"2352-7110","journalAbbreviation":"SoftwareX","page":"101270","source":"ScienceDirect","title":"A framework for benchmarking clustering algorithms","volume":"20","author":[{"family":"Gagolewski","given":"Marek"}],"issued":{"date-parts":[["2022",12,1]]}}}],"schema":"https://github.com/citation-style-language/schema/raw/master/csl-citation.json"} </w:instrText>
      </w:r>
      <w:r>
        <w:fldChar w:fldCharType="separate"/>
      </w:r>
      <w:r w:rsidR="000B2032" w:rsidRPr="000B2032">
        <w:rPr>
          <w:rFonts w:cs="Times New Roman"/>
        </w:rPr>
        <w:t>(80)</w:t>
      </w:r>
      <w:r>
        <w:fldChar w:fldCharType="end"/>
      </w:r>
      <w:r>
        <w:t xml:space="preserve">: </w:t>
      </w:r>
      <w:hyperlink r:id="rId17" w:history="1">
        <w:r w:rsidRPr="00FF4A1E">
          <w:rPr>
            <w:rStyle w:val="Hyperlink"/>
          </w:rPr>
          <w:t>https://github.com/gagolews/clustering-data-v1/</w:t>
        </w:r>
      </w:hyperlink>
      <w:r>
        <w:t xml:space="preserve"> </w:t>
      </w:r>
    </w:p>
    <w:p w14:paraId="51067D8E" w14:textId="53011C9A" w:rsidR="0011226E" w:rsidRDefault="0011226E" w:rsidP="0011226E">
      <w:pPr>
        <w:pStyle w:val="ListParagraph"/>
        <w:numPr>
          <w:ilvl w:val="0"/>
          <w:numId w:val="21"/>
        </w:numPr>
      </w:pPr>
      <w:r>
        <w:t xml:space="preserve">Real datasets </w:t>
      </w:r>
      <w:r>
        <w:fldChar w:fldCharType="begin"/>
      </w:r>
      <w:r w:rsidR="000B2032">
        <w:instrText xml:space="preserve"> ADDIN ZOTERO_ITEM CSL_CITATION {"citationID":"F8fatpyo","properties":{"formattedCitation":"(90)","plainCitation":"(90)","noteIndex":0},"citationItems":[{"id":474,"uris":["http://zotero.org/users/8619560/items/HF8AUJZE"],"itemData":{"id":474,"type":"webpage","title":"Home - UCI Machine Learning Repository","URL":"https://archive.ics.uci.edu/","author":[{"family":"Kelly, Markelle","given":""},{"family":"Longjohn, Rachel","given":""},{"family":"Nottingham Kolby","given":""}],"accessed":{"date-parts":[["2024",3,23]]}}}],"schema":"https://github.com/citation-style-language/schema/raw/master/csl-citation.json"} </w:instrText>
      </w:r>
      <w:r>
        <w:fldChar w:fldCharType="separate"/>
      </w:r>
      <w:r w:rsidR="000B2032" w:rsidRPr="000B2032">
        <w:rPr>
          <w:rFonts w:cs="Times New Roman"/>
        </w:rPr>
        <w:t>(90)</w:t>
      </w:r>
      <w:r>
        <w:fldChar w:fldCharType="end"/>
      </w:r>
      <w:r>
        <w:t xml:space="preserve">: </w:t>
      </w:r>
      <w:hyperlink r:id="rId18" w:history="1">
        <w:r w:rsidRPr="00FF4A1E">
          <w:rPr>
            <w:rStyle w:val="Hyperlink"/>
          </w:rPr>
          <w:t>https://archive.ics.uci.edu/datasets</w:t>
        </w:r>
      </w:hyperlink>
    </w:p>
    <w:p w14:paraId="22EA5B61" w14:textId="77777777" w:rsidR="0011226E" w:rsidRDefault="0011226E" w:rsidP="0011226E"/>
    <w:p w14:paraId="3B1E8797" w14:textId="1FAA1F7B" w:rsidR="007457EB" w:rsidRDefault="007457EB" w:rsidP="007457EB">
      <w:pPr>
        <w:pStyle w:val="Heading1"/>
        <w:numPr>
          <w:ilvl w:val="0"/>
          <w:numId w:val="0"/>
        </w:numPr>
        <w:ind w:left="432" w:hanging="432"/>
      </w:pPr>
      <w:r>
        <w:t>Code Availability</w:t>
      </w:r>
    </w:p>
    <w:p w14:paraId="753B51C0" w14:textId="6836C5D2" w:rsidR="004B466F" w:rsidRDefault="0018488F" w:rsidP="007457EB">
      <w:r w:rsidRPr="0018488F">
        <w:t xml:space="preserve">The code that supports the findings of this </w:t>
      </w:r>
      <w:r w:rsidR="00786D85">
        <w:t>work</w:t>
      </w:r>
      <w:r w:rsidRPr="0018488F">
        <w:t xml:space="preserve"> was written in Python and is openly available at</w:t>
      </w:r>
      <w:r>
        <w:t xml:space="preserve">: </w:t>
      </w:r>
      <w:hyperlink r:id="rId19" w:history="1">
        <w:r w:rsidR="004B466F" w:rsidRPr="004C5FC3">
          <w:rPr>
            <w:rStyle w:val="Hyperlink"/>
          </w:rPr>
          <w:t>https://github.com/ArdeleanRichard/Clustering-Validity</w:t>
        </w:r>
      </w:hyperlink>
      <w:r w:rsidR="001B102E">
        <w:t>/</w:t>
      </w:r>
      <w:r w:rsidR="004B466F">
        <w:t>.</w:t>
      </w:r>
    </w:p>
    <w:p w14:paraId="05D2FEB1" w14:textId="77777777" w:rsidR="00B3545D" w:rsidRDefault="00B3545D" w:rsidP="00B3545D">
      <w:pPr>
        <w:pStyle w:val="Heading1"/>
        <w:numPr>
          <w:ilvl w:val="0"/>
          <w:numId w:val="0"/>
        </w:numPr>
        <w:ind w:left="432" w:hanging="432"/>
      </w:pPr>
      <w:r>
        <w:t>Competing Interests</w:t>
      </w:r>
    </w:p>
    <w:p w14:paraId="4F9798F0" w14:textId="30EF495D" w:rsidR="00B3545D" w:rsidRDefault="00B3545D" w:rsidP="00B3545D">
      <w:pPr>
        <w:rPr>
          <w:lang w:eastAsia="en-US"/>
        </w:rPr>
      </w:pPr>
      <w:r w:rsidRPr="00B41E25">
        <w:rPr>
          <w:lang w:eastAsia="en-US"/>
        </w:rPr>
        <w:t>The authors have declared that no competing interests exist</w:t>
      </w:r>
      <w:r>
        <w:rPr>
          <w:lang w:eastAsia="en-US"/>
        </w:rPr>
        <w:t>.</w:t>
      </w:r>
    </w:p>
    <w:p w14:paraId="74E6568F" w14:textId="77777777" w:rsidR="00B3545D" w:rsidRDefault="00B3545D" w:rsidP="00B3545D">
      <w:pPr>
        <w:rPr>
          <w:lang w:eastAsia="en-US"/>
        </w:rPr>
      </w:pPr>
    </w:p>
    <w:p w14:paraId="3A8D01AD" w14:textId="23FA2CDB" w:rsidR="00B3545D" w:rsidRDefault="00B3545D" w:rsidP="00B3545D">
      <w:pPr>
        <w:pStyle w:val="Heading1"/>
        <w:numPr>
          <w:ilvl w:val="0"/>
          <w:numId w:val="0"/>
        </w:numPr>
        <w:ind w:left="432" w:hanging="432"/>
      </w:pPr>
      <w:r>
        <w:t>Authors’ contributions</w:t>
      </w:r>
    </w:p>
    <w:p w14:paraId="4E860BA2" w14:textId="77777777" w:rsidR="00B3545D" w:rsidRPr="00B41E25" w:rsidRDefault="00B3545D" w:rsidP="00B3545D">
      <w:pPr>
        <w:rPr>
          <w:lang w:eastAsia="en-US"/>
        </w:rPr>
      </w:pPr>
      <w:r w:rsidRPr="00B41E25">
        <w:rPr>
          <w:lang w:eastAsia="en-US"/>
        </w:rPr>
        <w:t>Conceptualization, E.-R.A. and R.L.P.; methodology, E.-R.A. and R.L.P.; software, E.-R.A. and R.L.P.; validation, E.-R.A. and R.L.P.; formal analysis, E.-R.A. and R.L.P.; investigation, E.-R.A. and R.L.P.; data curation, E.-R.A. and R.L.P.; writing—original draft preparation, E.-R.A. and R.L.P.; writing—review and editing, E.-R.A. and R.L.P.; visualization, E.-R.A. and R.L.P.; supervision, E.-R.A. and R.L.P.; project administration, E.-R.A. and R.L.P. All authors have read and agreed to the published version of the manuscript.</w:t>
      </w:r>
    </w:p>
    <w:p w14:paraId="07793220" w14:textId="77777777" w:rsidR="00B3545D" w:rsidRDefault="00B3545D" w:rsidP="00B3545D">
      <w:pPr>
        <w:rPr>
          <w:lang w:eastAsia="en-US"/>
        </w:rPr>
      </w:pPr>
    </w:p>
    <w:p w14:paraId="240A1E2F" w14:textId="77777777" w:rsidR="00720CCB" w:rsidRDefault="00720CCB" w:rsidP="00720CCB">
      <w:pPr>
        <w:pStyle w:val="Heading1"/>
        <w:numPr>
          <w:ilvl w:val="0"/>
          <w:numId w:val="0"/>
        </w:numPr>
        <w:ind w:left="432" w:hanging="432"/>
      </w:pPr>
      <w:r>
        <w:lastRenderedPageBreak/>
        <w:t>Funding</w:t>
      </w:r>
    </w:p>
    <w:p w14:paraId="3334C106" w14:textId="77777777" w:rsidR="00720CCB" w:rsidRDefault="00720CCB" w:rsidP="00720CCB">
      <w:pPr>
        <w:rPr>
          <w:lang w:eastAsia="en-US"/>
        </w:rPr>
      </w:pPr>
      <w:r w:rsidRPr="009C15E1">
        <w:rPr>
          <w:lang w:eastAsia="en-US"/>
        </w:rPr>
        <w:t>This work is supported by the project "Romanian Hub for Artificial Intelligence-HRIA", Smart Growth, Digitization and Financial</w:t>
      </w:r>
      <w:r>
        <w:rPr>
          <w:lang w:eastAsia="en-US"/>
        </w:rPr>
        <w:t xml:space="preserve"> </w:t>
      </w:r>
      <w:r w:rsidRPr="009C15E1">
        <w:rPr>
          <w:lang w:eastAsia="en-US"/>
        </w:rPr>
        <w:t>Instruments Program, MySMIS no. 334906</w:t>
      </w:r>
      <w:r>
        <w:rPr>
          <w:lang w:eastAsia="en-US"/>
        </w:rPr>
        <w:t>.</w:t>
      </w:r>
    </w:p>
    <w:p w14:paraId="7B6E39CF" w14:textId="16897697" w:rsidR="00FF30DF" w:rsidRPr="00FF30DF" w:rsidRDefault="00FF30DF" w:rsidP="00FF30DF">
      <w:pPr>
        <w:rPr>
          <w:lang w:val="en-GB" w:eastAsia="en-US"/>
        </w:rPr>
      </w:pPr>
    </w:p>
    <w:sectPr w:rsidR="00FF30DF" w:rsidRPr="00FF30D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Lato">
    <w:charset w:val="00"/>
    <w:family w:val="swiss"/>
    <w:pitch w:val="variable"/>
    <w:sig w:usb0="E10002FF" w:usb1="5000ECFF" w:usb2="0000002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99042D"/>
    <w:multiLevelType w:val="multilevel"/>
    <w:tmpl w:val="E208C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3A39AA"/>
    <w:multiLevelType w:val="multilevel"/>
    <w:tmpl w:val="FF7CFB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56C2D92"/>
    <w:multiLevelType w:val="hybridMultilevel"/>
    <w:tmpl w:val="007834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E95C05"/>
    <w:multiLevelType w:val="multilevel"/>
    <w:tmpl w:val="F5BA8F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C1C5022"/>
    <w:multiLevelType w:val="hybridMultilevel"/>
    <w:tmpl w:val="D03E76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FCB00F0"/>
    <w:multiLevelType w:val="hybridMultilevel"/>
    <w:tmpl w:val="74F2EC7A"/>
    <w:lvl w:ilvl="0" w:tplc="5BD2F91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0136774"/>
    <w:multiLevelType w:val="multilevel"/>
    <w:tmpl w:val="3C4CAFB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2D64807"/>
    <w:multiLevelType w:val="multilevel"/>
    <w:tmpl w:val="EBD27A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7464FA2"/>
    <w:multiLevelType w:val="multilevel"/>
    <w:tmpl w:val="82928E1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26A4151"/>
    <w:multiLevelType w:val="hybridMultilevel"/>
    <w:tmpl w:val="282CAAA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3D120DA"/>
    <w:multiLevelType w:val="hybridMultilevel"/>
    <w:tmpl w:val="0CF0A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5617866"/>
    <w:multiLevelType w:val="hybridMultilevel"/>
    <w:tmpl w:val="5A9A62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9CB62BD"/>
    <w:multiLevelType w:val="multilevel"/>
    <w:tmpl w:val="6AF81A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CE81A3B"/>
    <w:multiLevelType w:val="multilevel"/>
    <w:tmpl w:val="0CC8C1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FAA648C"/>
    <w:multiLevelType w:val="multilevel"/>
    <w:tmpl w:val="50C8A0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1DB12FD"/>
    <w:multiLevelType w:val="hybridMultilevel"/>
    <w:tmpl w:val="6FD817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4FF0CA1"/>
    <w:multiLevelType w:val="multilevel"/>
    <w:tmpl w:val="E512A5D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7FB0E02"/>
    <w:multiLevelType w:val="multilevel"/>
    <w:tmpl w:val="4C8E580C"/>
    <w:lvl w:ilvl="0">
      <w:start w:val="1"/>
      <w:numFmt w:val="decimal"/>
      <w:lvlText w:val="%1."/>
      <w:lvlJc w:val="left"/>
      <w:pPr>
        <w:ind w:left="360" w:hanging="360"/>
      </w:pPr>
      <w:rPr>
        <w:smallCaps w:val="0"/>
        <w:strike w:val="0"/>
        <w:color w:val="000000"/>
        <w:sz w:val="36"/>
        <w:szCs w:val="20"/>
        <w:vertAlign w:val="baseline"/>
      </w:rPr>
    </w:lvl>
    <w:lvl w:ilvl="1">
      <w:start w:val="1"/>
      <w:numFmt w:val="decimal"/>
      <w:lvlText w:val="%1.%2."/>
      <w:lvlJc w:val="left"/>
      <w:pPr>
        <w:ind w:left="792" w:hanging="432"/>
      </w:pPr>
      <w:rPr>
        <w:b/>
        <w:bCs w:val="0"/>
        <w:i w:val="0"/>
        <w:iCs/>
        <w:smallCaps w:val="0"/>
        <w:strike w:val="0"/>
        <w:color w:val="000000"/>
        <w:sz w:val="32"/>
        <w:szCs w:val="20"/>
        <w:vertAlign w:val="baseline"/>
      </w:rPr>
    </w:lvl>
    <w:lvl w:ilvl="2">
      <w:start w:val="1"/>
      <w:numFmt w:val="decimal"/>
      <w:lvlText w:val="%1.%2.%3."/>
      <w:lvlJc w:val="left"/>
      <w:pPr>
        <w:ind w:left="1224" w:hanging="504"/>
      </w:pPr>
      <w:rPr>
        <w:b/>
        <w:bCs w:val="0"/>
        <w:i w:val="0"/>
        <w:iCs/>
        <w:smallCaps w:val="0"/>
        <w:strike w:val="0"/>
        <w:color w:val="000000"/>
        <w:sz w:val="28"/>
        <w:szCs w:val="20"/>
        <w:vertAlign w:val="baseline"/>
      </w:rPr>
    </w:lvl>
    <w:lvl w:ilvl="3">
      <w:start w:val="1"/>
      <w:numFmt w:val="decimal"/>
      <w:lvlText w:val="%1.%2.%3.%4."/>
      <w:lvlJc w:val="left"/>
      <w:pPr>
        <w:ind w:left="1728" w:hanging="648"/>
      </w:pPr>
      <w:rPr>
        <w:b w:val="0"/>
        <w:i/>
        <w:sz w:val="20"/>
        <w:szCs w:val="20"/>
        <w:vertAlign w:val="baseline"/>
      </w:rPr>
    </w:lvl>
    <w:lvl w:ilvl="4">
      <w:start w:val="1"/>
      <w:numFmt w:val="decimal"/>
      <w:lvlText w:val="%1.%2.%3.%4.%5."/>
      <w:lvlJc w:val="left"/>
      <w:pPr>
        <w:ind w:left="2232" w:hanging="792"/>
      </w:pPr>
      <w:rPr>
        <w:vertAlign w:val="baseline"/>
      </w:rPr>
    </w:lvl>
    <w:lvl w:ilvl="5">
      <w:start w:val="1"/>
      <w:numFmt w:val="decimal"/>
      <w:lvlText w:val="%1.%2.%3.%4.%5.%6."/>
      <w:lvlJc w:val="left"/>
      <w:pPr>
        <w:ind w:left="2736" w:hanging="936"/>
      </w:pPr>
      <w:rPr>
        <w:vertAlign w:val="baseline"/>
      </w:rPr>
    </w:lvl>
    <w:lvl w:ilvl="6">
      <w:start w:val="1"/>
      <w:numFmt w:val="decimal"/>
      <w:lvlText w:val="%1.%2.%3.%4.%5.%6.%7."/>
      <w:lvlJc w:val="left"/>
      <w:pPr>
        <w:ind w:left="3240" w:hanging="1080"/>
      </w:pPr>
      <w:rPr>
        <w:vertAlign w:val="baseline"/>
      </w:rPr>
    </w:lvl>
    <w:lvl w:ilvl="7">
      <w:start w:val="1"/>
      <w:numFmt w:val="decimal"/>
      <w:lvlText w:val="%1.%2.%3.%4.%5.%6.%7.%8."/>
      <w:lvlJc w:val="left"/>
      <w:pPr>
        <w:ind w:left="3744" w:hanging="1224"/>
      </w:pPr>
      <w:rPr>
        <w:vertAlign w:val="baseline"/>
      </w:rPr>
    </w:lvl>
    <w:lvl w:ilvl="8">
      <w:start w:val="1"/>
      <w:numFmt w:val="decimal"/>
      <w:lvlText w:val="%1.%2.%3.%4.%5.%6.%7.%8.%9."/>
      <w:lvlJc w:val="left"/>
      <w:pPr>
        <w:ind w:left="4320" w:hanging="1440"/>
      </w:pPr>
      <w:rPr>
        <w:vertAlign w:val="baseline"/>
      </w:rPr>
    </w:lvl>
  </w:abstractNum>
  <w:abstractNum w:abstractNumId="18" w15:restartNumberingAfterBreak="0">
    <w:nsid w:val="6C2D4169"/>
    <w:multiLevelType w:val="multilevel"/>
    <w:tmpl w:val="34144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D71DEC4"/>
    <w:multiLevelType w:val="hybridMultilevel"/>
    <w:tmpl w:val="A218ED9E"/>
    <w:lvl w:ilvl="0" w:tplc="76FAB0BC">
      <w:start w:val="1"/>
      <w:numFmt w:val="bullet"/>
      <w:lvlText w:val=""/>
      <w:lvlJc w:val="left"/>
      <w:pPr>
        <w:ind w:left="720" w:hanging="360"/>
      </w:pPr>
      <w:rPr>
        <w:rFonts w:ascii="Symbol" w:hAnsi="Symbol" w:hint="default"/>
      </w:rPr>
    </w:lvl>
    <w:lvl w:ilvl="1" w:tplc="88C202DE">
      <w:start w:val="1"/>
      <w:numFmt w:val="bullet"/>
      <w:lvlText w:val="o"/>
      <w:lvlJc w:val="left"/>
      <w:pPr>
        <w:ind w:left="1440" w:hanging="360"/>
      </w:pPr>
      <w:rPr>
        <w:rFonts w:ascii="Courier New" w:hAnsi="Courier New" w:hint="default"/>
      </w:rPr>
    </w:lvl>
    <w:lvl w:ilvl="2" w:tplc="544C7D2E">
      <w:start w:val="1"/>
      <w:numFmt w:val="bullet"/>
      <w:lvlText w:val=""/>
      <w:lvlJc w:val="left"/>
      <w:pPr>
        <w:ind w:left="2160" w:hanging="360"/>
      </w:pPr>
      <w:rPr>
        <w:rFonts w:ascii="Wingdings" w:hAnsi="Wingdings" w:hint="default"/>
      </w:rPr>
    </w:lvl>
    <w:lvl w:ilvl="3" w:tplc="BEF69926">
      <w:start w:val="1"/>
      <w:numFmt w:val="bullet"/>
      <w:lvlText w:val=""/>
      <w:lvlJc w:val="left"/>
      <w:pPr>
        <w:ind w:left="2880" w:hanging="360"/>
      </w:pPr>
      <w:rPr>
        <w:rFonts w:ascii="Symbol" w:hAnsi="Symbol" w:hint="default"/>
      </w:rPr>
    </w:lvl>
    <w:lvl w:ilvl="4" w:tplc="D676F21E">
      <w:start w:val="1"/>
      <w:numFmt w:val="bullet"/>
      <w:lvlText w:val="o"/>
      <w:lvlJc w:val="left"/>
      <w:pPr>
        <w:ind w:left="3600" w:hanging="360"/>
      </w:pPr>
      <w:rPr>
        <w:rFonts w:ascii="Courier New" w:hAnsi="Courier New" w:hint="default"/>
      </w:rPr>
    </w:lvl>
    <w:lvl w:ilvl="5" w:tplc="FEBC1D7C">
      <w:start w:val="1"/>
      <w:numFmt w:val="bullet"/>
      <w:lvlText w:val=""/>
      <w:lvlJc w:val="left"/>
      <w:pPr>
        <w:ind w:left="4320" w:hanging="360"/>
      </w:pPr>
      <w:rPr>
        <w:rFonts w:ascii="Wingdings" w:hAnsi="Wingdings" w:hint="default"/>
      </w:rPr>
    </w:lvl>
    <w:lvl w:ilvl="6" w:tplc="84AE65F0">
      <w:start w:val="1"/>
      <w:numFmt w:val="bullet"/>
      <w:lvlText w:val=""/>
      <w:lvlJc w:val="left"/>
      <w:pPr>
        <w:ind w:left="5040" w:hanging="360"/>
      </w:pPr>
      <w:rPr>
        <w:rFonts w:ascii="Symbol" w:hAnsi="Symbol" w:hint="default"/>
      </w:rPr>
    </w:lvl>
    <w:lvl w:ilvl="7" w:tplc="1CE4BF18">
      <w:start w:val="1"/>
      <w:numFmt w:val="bullet"/>
      <w:lvlText w:val="o"/>
      <w:lvlJc w:val="left"/>
      <w:pPr>
        <w:ind w:left="5760" w:hanging="360"/>
      </w:pPr>
      <w:rPr>
        <w:rFonts w:ascii="Courier New" w:hAnsi="Courier New" w:hint="default"/>
      </w:rPr>
    </w:lvl>
    <w:lvl w:ilvl="8" w:tplc="71CAD00C">
      <w:start w:val="1"/>
      <w:numFmt w:val="bullet"/>
      <w:lvlText w:val=""/>
      <w:lvlJc w:val="left"/>
      <w:pPr>
        <w:ind w:left="6480" w:hanging="360"/>
      </w:pPr>
      <w:rPr>
        <w:rFonts w:ascii="Wingdings" w:hAnsi="Wingdings" w:hint="default"/>
      </w:rPr>
    </w:lvl>
  </w:abstractNum>
  <w:abstractNum w:abstractNumId="20" w15:restartNumberingAfterBreak="0">
    <w:nsid w:val="7B9F54DC"/>
    <w:multiLevelType w:val="multilevel"/>
    <w:tmpl w:val="24E83F3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4536" w:hanging="576"/>
      </w:pPr>
      <w:rPr>
        <w:rFonts w:hint="default"/>
      </w:rPr>
    </w:lvl>
    <w:lvl w:ilvl="2">
      <w:start w:val="1"/>
      <w:numFmt w:val="decimal"/>
      <w:pStyle w:val="Heading3"/>
      <w:lvlText w:val="%1.%2.%3"/>
      <w:lvlJc w:val="left"/>
      <w:pPr>
        <w:ind w:left="720" w:hanging="720"/>
      </w:pPr>
      <w:rPr>
        <w:rFonts w:hint="default"/>
        <w:b w:val="0"/>
        <w:bCs w: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1557626851">
    <w:abstractNumId w:val="19"/>
  </w:num>
  <w:num w:numId="2" w16cid:durableId="892350850">
    <w:abstractNumId w:val="20"/>
  </w:num>
  <w:num w:numId="3" w16cid:durableId="418254364">
    <w:abstractNumId w:val="16"/>
  </w:num>
  <w:num w:numId="4" w16cid:durableId="1727414740">
    <w:abstractNumId w:val="5"/>
  </w:num>
  <w:num w:numId="5" w16cid:durableId="1294600501">
    <w:abstractNumId w:val="17"/>
  </w:num>
  <w:num w:numId="6" w16cid:durableId="50272158">
    <w:abstractNumId w:val="10"/>
  </w:num>
  <w:num w:numId="7" w16cid:durableId="2033409685">
    <w:abstractNumId w:val="14"/>
  </w:num>
  <w:num w:numId="8" w16cid:durableId="1863544169">
    <w:abstractNumId w:val="18"/>
  </w:num>
  <w:num w:numId="9" w16cid:durableId="769474937">
    <w:abstractNumId w:val="3"/>
  </w:num>
  <w:num w:numId="10" w16cid:durableId="381636528">
    <w:abstractNumId w:val="4"/>
  </w:num>
  <w:num w:numId="11" w16cid:durableId="441196055">
    <w:abstractNumId w:val="2"/>
  </w:num>
  <w:num w:numId="12" w16cid:durableId="431701824">
    <w:abstractNumId w:val="0"/>
  </w:num>
  <w:num w:numId="13" w16cid:durableId="1752460202">
    <w:abstractNumId w:val="6"/>
  </w:num>
  <w:num w:numId="14" w16cid:durableId="769087094">
    <w:abstractNumId w:val="9"/>
  </w:num>
  <w:num w:numId="15" w16cid:durableId="1529878111">
    <w:abstractNumId w:val="12"/>
  </w:num>
  <w:num w:numId="16" w16cid:durableId="1397781879">
    <w:abstractNumId w:val="8"/>
  </w:num>
  <w:num w:numId="17" w16cid:durableId="1713964823">
    <w:abstractNumId w:val="7"/>
  </w:num>
  <w:num w:numId="18" w16cid:durableId="189955694">
    <w:abstractNumId w:val="13"/>
  </w:num>
  <w:num w:numId="19" w16cid:durableId="964845128">
    <w:abstractNumId w:val="11"/>
  </w:num>
  <w:num w:numId="20" w16cid:durableId="1743986064">
    <w:abstractNumId w:val="1"/>
  </w:num>
  <w:num w:numId="21" w16cid:durableId="119199150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75B2"/>
    <w:rsid w:val="0000054D"/>
    <w:rsid w:val="00002140"/>
    <w:rsid w:val="00004355"/>
    <w:rsid w:val="00005BEA"/>
    <w:rsid w:val="000102BB"/>
    <w:rsid w:val="00014211"/>
    <w:rsid w:val="000153AA"/>
    <w:rsid w:val="00022A6D"/>
    <w:rsid w:val="00022C43"/>
    <w:rsid w:val="00025093"/>
    <w:rsid w:val="00025D8E"/>
    <w:rsid w:val="00027290"/>
    <w:rsid w:val="0003580E"/>
    <w:rsid w:val="000366F2"/>
    <w:rsid w:val="00037EAC"/>
    <w:rsid w:val="0004142D"/>
    <w:rsid w:val="00044E18"/>
    <w:rsid w:val="00046F93"/>
    <w:rsid w:val="00052505"/>
    <w:rsid w:val="00052BF5"/>
    <w:rsid w:val="00053B89"/>
    <w:rsid w:val="00055075"/>
    <w:rsid w:val="00056623"/>
    <w:rsid w:val="000572AD"/>
    <w:rsid w:val="0006020F"/>
    <w:rsid w:val="00061FEA"/>
    <w:rsid w:val="00062CEA"/>
    <w:rsid w:val="00065AE2"/>
    <w:rsid w:val="00066AAB"/>
    <w:rsid w:val="000730BA"/>
    <w:rsid w:val="00074BDC"/>
    <w:rsid w:val="0007590B"/>
    <w:rsid w:val="0008033D"/>
    <w:rsid w:val="0008347A"/>
    <w:rsid w:val="00092742"/>
    <w:rsid w:val="000931C3"/>
    <w:rsid w:val="000940DC"/>
    <w:rsid w:val="00095B75"/>
    <w:rsid w:val="00095BAC"/>
    <w:rsid w:val="00097B3F"/>
    <w:rsid w:val="000A1725"/>
    <w:rsid w:val="000A46DA"/>
    <w:rsid w:val="000A7A3C"/>
    <w:rsid w:val="000B2032"/>
    <w:rsid w:val="000B2AFC"/>
    <w:rsid w:val="000B4243"/>
    <w:rsid w:val="000B45C7"/>
    <w:rsid w:val="000B4BAD"/>
    <w:rsid w:val="000B5164"/>
    <w:rsid w:val="000B56E2"/>
    <w:rsid w:val="000B6344"/>
    <w:rsid w:val="000C101B"/>
    <w:rsid w:val="000C324E"/>
    <w:rsid w:val="000D030A"/>
    <w:rsid w:val="000D190D"/>
    <w:rsid w:val="000D6720"/>
    <w:rsid w:val="000D7544"/>
    <w:rsid w:val="000D7CED"/>
    <w:rsid w:val="000E3553"/>
    <w:rsid w:val="000E419A"/>
    <w:rsid w:val="000E49B2"/>
    <w:rsid w:val="000E6DC5"/>
    <w:rsid w:val="000E7735"/>
    <w:rsid w:val="000F0BD9"/>
    <w:rsid w:val="000F2536"/>
    <w:rsid w:val="000F37AD"/>
    <w:rsid w:val="000F3933"/>
    <w:rsid w:val="000F592B"/>
    <w:rsid w:val="000F5AF6"/>
    <w:rsid w:val="000F6D4A"/>
    <w:rsid w:val="000F70AA"/>
    <w:rsid w:val="00102AD4"/>
    <w:rsid w:val="00105759"/>
    <w:rsid w:val="0011226E"/>
    <w:rsid w:val="00113E9E"/>
    <w:rsid w:val="00115B2D"/>
    <w:rsid w:val="00115FD3"/>
    <w:rsid w:val="00116CF1"/>
    <w:rsid w:val="00117613"/>
    <w:rsid w:val="00122DC7"/>
    <w:rsid w:val="0012302D"/>
    <w:rsid w:val="001240F0"/>
    <w:rsid w:val="00126548"/>
    <w:rsid w:val="00126623"/>
    <w:rsid w:val="001276F3"/>
    <w:rsid w:val="0013695D"/>
    <w:rsid w:val="00150B53"/>
    <w:rsid w:val="00151D62"/>
    <w:rsid w:val="00153EC8"/>
    <w:rsid w:val="00155D96"/>
    <w:rsid w:val="00162942"/>
    <w:rsid w:val="00163B17"/>
    <w:rsid w:val="00163E95"/>
    <w:rsid w:val="00167D9E"/>
    <w:rsid w:val="00167DA8"/>
    <w:rsid w:val="00170B9F"/>
    <w:rsid w:val="00171072"/>
    <w:rsid w:val="0017437B"/>
    <w:rsid w:val="00176C5F"/>
    <w:rsid w:val="001772F3"/>
    <w:rsid w:val="001807A2"/>
    <w:rsid w:val="00180CD3"/>
    <w:rsid w:val="00183AA7"/>
    <w:rsid w:val="00184677"/>
    <w:rsid w:val="0018488F"/>
    <w:rsid w:val="00190CE7"/>
    <w:rsid w:val="00191479"/>
    <w:rsid w:val="00194EDA"/>
    <w:rsid w:val="00195CC3"/>
    <w:rsid w:val="001960D7"/>
    <w:rsid w:val="00197DDF"/>
    <w:rsid w:val="001A01FB"/>
    <w:rsid w:val="001A05FC"/>
    <w:rsid w:val="001A13BB"/>
    <w:rsid w:val="001A344F"/>
    <w:rsid w:val="001A5591"/>
    <w:rsid w:val="001A5B87"/>
    <w:rsid w:val="001B08AC"/>
    <w:rsid w:val="001B102E"/>
    <w:rsid w:val="001B12B3"/>
    <w:rsid w:val="001B14AE"/>
    <w:rsid w:val="001B1D0B"/>
    <w:rsid w:val="001B43B0"/>
    <w:rsid w:val="001C05D2"/>
    <w:rsid w:val="001C0720"/>
    <w:rsid w:val="001C0B78"/>
    <w:rsid w:val="001C0FF9"/>
    <w:rsid w:val="001C3B9F"/>
    <w:rsid w:val="001C50A3"/>
    <w:rsid w:val="001C530A"/>
    <w:rsid w:val="001D2310"/>
    <w:rsid w:val="001D2C69"/>
    <w:rsid w:val="001D4E8A"/>
    <w:rsid w:val="001E1390"/>
    <w:rsid w:val="001E257A"/>
    <w:rsid w:val="001E2CD7"/>
    <w:rsid w:val="001E3B5C"/>
    <w:rsid w:val="001E6BFE"/>
    <w:rsid w:val="001F0DF4"/>
    <w:rsid w:val="001F2569"/>
    <w:rsid w:val="001F3E08"/>
    <w:rsid w:val="001F4912"/>
    <w:rsid w:val="001F4E08"/>
    <w:rsid w:val="001F503D"/>
    <w:rsid w:val="001F6E8A"/>
    <w:rsid w:val="00202E85"/>
    <w:rsid w:val="00207405"/>
    <w:rsid w:val="00212256"/>
    <w:rsid w:val="002129E9"/>
    <w:rsid w:val="00212AD9"/>
    <w:rsid w:val="002163EC"/>
    <w:rsid w:val="00220520"/>
    <w:rsid w:val="00220E03"/>
    <w:rsid w:val="002246CC"/>
    <w:rsid w:val="002246CF"/>
    <w:rsid w:val="00230996"/>
    <w:rsid w:val="00230B35"/>
    <w:rsid w:val="00230B75"/>
    <w:rsid w:val="00231142"/>
    <w:rsid w:val="00231EEA"/>
    <w:rsid w:val="002323A3"/>
    <w:rsid w:val="0023363A"/>
    <w:rsid w:val="00236E44"/>
    <w:rsid w:val="00237FFD"/>
    <w:rsid w:val="002476E7"/>
    <w:rsid w:val="002505D8"/>
    <w:rsid w:val="00251124"/>
    <w:rsid w:val="0025286F"/>
    <w:rsid w:val="00252EFC"/>
    <w:rsid w:val="00253AFF"/>
    <w:rsid w:val="00254E28"/>
    <w:rsid w:val="002559D7"/>
    <w:rsid w:val="002637F2"/>
    <w:rsid w:val="00263F5F"/>
    <w:rsid w:val="00266FA3"/>
    <w:rsid w:val="00266FB2"/>
    <w:rsid w:val="002734B3"/>
    <w:rsid w:val="002737DB"/>
    <w:rsid w:val="0028375C"/>
    <w:rsid w:val="002841C6"/>
    <w:rsid w:val="00284729"/>
    <w:rsid w:val="00284D80"/>
    <w:rsid w:val="0029003B"/>
    <w:rsid w:val="00292CEE"/>
    <w:rsid w:val="0029533B"/>
    <w:rsid w:val="0029535E"/>
    <w:rsid w:val="002A12EA"/>
    <w:rsid w:val="002A2038"/>
    <w:rsid w:val="002A57D5"/>
    <w:rsid w:val="002B0E90"/>
    <w:rsid w:val="002C025B"/>
    <w:rsid w:val="002C2195"/>
    <w:rsid w:val="002C3C8F"/>
    <w:rsid w:val="002D2179"/>
    <w:rsid w:val="002D528D"/>
    <w:rsid w:val="002E5F0E"/>
    <w:rsid w:val="002E6615"/>
    <w:rsid w:val="002E782C"/>
    <w:rsid w:val="002E7FB7"/>
    <w:rsid w:val="003002D0"/>
    <w:rsid w:val="003042DF"/>
    <w:rsid w:val="003056E3"/>
    <w:rsid w:val="00305ADA"/>
    <w:rsid w:val="00311601"/>
    <w:rsid w:val="00317978"/>
    <w:rsid w:val="00317BA4"/>
    <w:rsid w:val="0032247D"/>
    <w:rsid w:val="00323830"/>
    <w:rsid w:val="00323BB1"/>
    <w:rsid w:val="003248B3"/>
    <w:rsid w:val="0033069B"/>
    <w:rsid w:val="00332EBA"/>
    <w:rsid w:val="00334BCB"/>
    <w:rsid w:val="003366B0"/>
    <w:rsid w:val="00337AEE"/>
    <w:rsid w:val="00345D31"/>
    <w:rsid w:val="0034794A"/>
    <w:rsid w:val="0035154F"/>
    <w:rsid w:val="00351EB2"/>
    <w:rsid w:val="00353D0E"/>
    <w:rsid w:val="00354909"/>
    <w:rsid w:val="0036345A"/>
    <w:rsid w:val="003643D7"/>
    <w:rsid w:val="00364B3D"/>
    <w:rsid w:val="003654F7"/>
    <w:rsid w:val="003655C8"/>
    <w:rsid w:val="00365C73"/>
    <w:rsid w:val="003662CC"/>
    <w:rsid w:val="003668EF"/>
    <w:rsid w:val="00371199"/>
    <w:rsid w:val="00371F55"/>
    <w:rsid w:val="00372641"/>
    <w:rsid w:val="00380B54"/>
    <w:rsid w:val="003830C7"/>
    <w:rsid w:val="00383FD9"/>
    <w:rsid w:val="00391C22"/>
    <w:rsid w:val="00392B66"/>
    <w:rsid w:val="0039357C"/>
    <w:rsid w:val="00394D24"/>
    <w:rsid w:val="00397F92"/>
    <w:rsid w:val="003A260D"/>
    <w:rsid w:val="003A31D6"/>
    <w:rsid w:val="003A4542"/>
    <w:rsid w:val="003B05AE"/>
    <w:rsid w:val="003B2B43"/>
    <w:rsid w:val="003B2FBC"/>
    <w:rsid w:val="003B7CC5"/>
    <w:rsid w:val="003C3D1C"/>
    <w:rsid w:val="003C4410"/>
    <w:rsid w:val="003D04EF"/>
    <w:rsid w:val="003D2E0F"/>
    <w:rsid w:val="003E073F"/>
    <w:rsid w:val="003E5070"/>
    <w:rsid w:val="003E78C4"/>
    <w:rsid w:val="003F0651"/>
    <w:rsid w:val="003F601F"/>
    <w:rsid w:val="003F6050"/>
    <w:rsid w:val="003F69AA"/>
    <w:rsid w:val="003F6DF3"/>
    <w:rsid w:val="003F6DF5"/>
    <w:rsid w:val="00400CF8"/>
    <w:rsid w:val="00403CF2"/>
    <w:rsid w:val="00404C87"/>
    <w:rsid w:val="00405BD2"/>
    <w:rsid w:val="00406893"/>
    <w:rsid w:val="00407CA0"/>
    <w:rsid w:val="00407D4D"/>
    <w:rsid w:val="0041126C"/>
    <w:rsid w:val="00411B95"/>
    <w:rsid w:val="00414AB1"/>
    <w:rsid w:val="00416163"/>
    <w:rsid w:val="004164DA"/>
    <w:rsid w:val="00422C68"/>
    <w:rsid w:val="00426E62"/>
    <w:rsid w:val="00427FF4"/>
    <w:rsid w:val="00431A9D"/>
    <w:rsid w:val="00436D77"/>
    <w:rsid w:val="00437C96"/>
    <w:rsid w:val="00441E58"/>
    <w:rsid w:val="00442177"/>
    <w:rsid w:val="004428E3"/>
    <w:rsid w:val="004433E8"/>
    <w:rsid w:val="00452D63"/>
    <w:rsid w:val="00455208"/>
    <w:rsid w:val="0045759F"/>
    <w:rsid w:val="00457B65"/>
    <w:rsid w:val="00461270"/>
    <w:rsid w:val="0046134F"/>
    <w:rsid w:val="00461C02"/>
    <w:rsid w:val="00461F5D"/>
    <w:rsid w:val="00463C38"/>
    <w:rsid w:val="00470788"/>
    <w:rsid w:val="00474DE6"/>
    <w:rsid w:val="00475228"/>
    <w:rsid w:val="0047598B"/>
    <w:rsid w:val="00476577"/>
    <w:rsid w:val="00482B03"/>
    <w:rsid w:val="00484D04"/>
    <w:rsid w:val="00486178"/>
    <w:rsid w:val="0049520D"/>
    <w:rsid w:val="00497A03"/>
    <w:rsid w:val="00497D4E"/>
    <w:rsid w:val="004A5577"/>
    <w:rsid w:val="004A58A9"/>
    <w:rsid w:val="004A674D"/>
    <w:rsid w:val="004A7D38"/>
    <w:rsid w:val="004B0515"/>
    <w:rsid w:val="004B0FA4"/>
    <w:rsid w:val="004B466F"/>
    <w:rsid w:val="004B5046"/>
    <w:rsid w:val="004B79F9"/>
    <w:rsid w:val="004C047E"/>
    <w:rsid w:val="004C12D3"/>
    <w:rsid w:val="004C28E5"/>
    <w:rsid w:val="004C3B25"/>
    <w:rsid w:val="004C4CE3"/>
    <w:rsid w:val="004C4EEF"/>
    <w:rsid w:val="004C6183"/>
    <w:rsid w:val="004C69AC"/>
    <w:rsid w:val="004D236A"/>
    <w:rsid w:val="004D3100"/>
    <w:rsid w:val="004D4CBC"/>
    <w:rsid w:val="004D603B"/>
    <w:rsid w:val="004E3092"/>
    <w:rsid w:val="004E7ECF"/>
    <w:rsid w:val="004F1974"/>
    <w:rsid w:val="004F21C0"/>
    <w:rsid w:val="004F2CDE"/>
    <w:rsid w:val="004F3F84"/>
    <w:rsid w:val="004F5AC5"/>
    <w:rsid w:val="004F5ECA"/>
    <w:rsid w:val="004F6AD5"/>
    <w:rsid w:val="004F7F20"/>
    <w:rsid w:val="00500947"/>
    <w:rsid w:val="005016DA"/>
    <w:rsid w:val="00502CF9"/>
    <w:rsid w:val="005075E8"/>
    <w:rsid w:val="00510147"/>
    <w:rsid w:val="005118CF"/>
    <w:rsid w:val="00512A01"/>
    <w:rsid w:val="00515D29"/>
    <w:rsid w:val="00517628"/>
    <w:rsid w:val="00521E02"/>
    <w:rsid w:val="00523130"/>
    <w:rsid w:val="00524FB2"/>
    <w:rsid w:val="00526281"/>
    <w:rsid w:val="00531BA6"/>
    <w:rsid w:val="00531D9B"/>
    <w:rsid w:val="00532803"/>
    <w:rsid w:val="00536BD0"/>
    <w:rsid w:val="005429AF"/>
    <w:rsid w:val="00545791"/>
    <w:rsid w:val="00546AB2"/>
    <w:rsid w:val="00546B55"/>
    <w:rsid w:val="00547A90"/>
    <w:rsid w:val="00551CF3"/>
    <w:rsid w:val="00552F9F"/>
    <w:rsid w:val="0055457D"/>
    <w:rsid w:val="00554ED0"/>
    <w:rsid w:val="0055662E"/>
    <w:rsid w:val="005573DB"/>
    <w:rsid w:val="00561751"/>
    <w:rsid w:val="005629B2"/>
    <w:rsid w:val="00562C77"/>
    <w:rsid w:val="005648C8"/>
    <w:rsid w:val="005723DE"/>
    <w:rsid w:val="00572DD6"/>
    <w:rsid w:val="00574321"/>
    <w:rsid w:val="00580885"/>
    <w:rsid w:val="0058141D"/>
    <w:rsid w:val="00584BFF"/>
    <w:rsid w:val="00585465"/>
    <w:rsid w:val="005863B1"/>
    <w:rsid w:val="005865D7"/>
    <w:rsid w:val="0058698F"/>
    <w:rsid w:val="00590067"/>
    <w:rsid w:val="00591BCF"/>
    <w:rsid w:val="005925E3"/>
    <w:rsid w:val="005940F3"/>
    <w:rsid w:val="00594B17"/>
    <w:rsid w:val="005A06FE"/>
    <w:rsid w:val="005A2FE7"/>
    <w:rsid w:val="005A7B37"/>
    <w:rsid w:val="005B0CC9"/>
    <w:rsid w:val="005B3537"/>
    <w:rsid w:val="005B4BD8"/>
    <w:rsid w:val="005B4D13"/>
    <w:rsid w:val="005B76C5"/>
    <w:rsid w:val="005C13A6"/>
    <w:rsid w:val="005C27D4"/>
    <w:rsid w:val="005C2DCF"/>
    <w:rsid w:val="005C504B"/>
    <w:rsid w:val="005C5E54"/>
    <w:rsid w:val="005C5FB1"/>
    <w:rsid w:val="005C72D8"/>
    <w:rsid w:val="005D06A1"/>
    <w:rsid w:val="005D279F"/>
    <w:rsid w:val="005D41DB"/>
    <w:rsid w:val="005D63D2"/>
    <w:rsid w:val="005D70F2"/>
    <w:rsid w:val="005E01D7"/>
    <w:rsid w:val="005E04B0"/>
    <w:rsid w:val="005E0BC2"/>
    <w:rsid w:val="005E3109"/>
    <w:rsid w:val="005E39F8"/>
    <w:rsid w:val="005E6FA4"/>
    <w:rsid w:val="005E7725"/>
    <w:rsid w:val="005E7D56"/>
    <w:rsid w:val="005E7FDD"/>
    <w:rsid w:val="005F164E"/>
    <w:rsid w:val="005F3CD3"/>
    <w:rsid w:val="005F4067"/>
    <w:rsid w:val="005F6102"/>
    <w:rsid w:val="005F6FD4"/>
    <w:rsid w:val="006002FA"/>
    <w:rsid w:val="0060420B"/>
    <w:rsid w:val="0060696A"/>
    <w:rsid w:val="00607935"/>
    <w:rsid w:val="00607B57"/>
    <w:rsid w:val="00611A4C"/>
    <w:rsid w:val="00612AB0"/>
    <w:rsid w:val="00613D0A"/>
    <w:rsid w:val="00614782"/>
    <w:rsid w:val="00614E14"/>
    <w:rsid w:val="00615037"/>
    <w:rsid w:val="00615519"/>
    <w:rsid w:val="0061583E"/>
    <w:rsid w:val="00615A9A"/>
    <w:rsid w:val="00617BDB"/>
    <w:rsid w:val="00617C9D"/>
    <w:rsid w:val="0062048F"/>
    <w:rsid w:val="006205A5"/>
    <w:rsid w:val="006216CB"/>
    <w:rsid w:val="006224D2"/>
    <w:rsid w:val="006248C0"/>
    <w:rsid w:val="00625144"/>
    <w:rsid w:val="0063045A"/>
    <w:rsid w:val="00631B90"/>
    <w:rsid w:val="00634F13"/>
    <w:rsid w:val="0063512B"/>
    <w:rsid w:val="006409BC"/>
    <w:rsid w:val="006465B3"/>
    <w:rsid w:val="00651104"/>
    <w:rsid w:val="00651A5D"/>
    <w:rsid w:val="00654F7F"/>
    <w:rsid w:val="006558AF"/>
    <w:rsid w:val="006572C7"/>
    <w:rsid w:val="00657433"/>
    <w:rsid w:val="00670A60"/>
    <w:rsid w:val="00674D4F"/>
    <w:rsid w:val="00675A79"/>
    <w:rsid w:val="00675D35"/>
    <w:rsid w:val="006814AE"/>
    <w:rsid w:val="00683335"/>
    <w:rsid w:val="00684191"/>
    <w:rsid w:val="00685FA3"/>
    <w:rsid w:val="0068692A"/>
    <w:rsid w:val="006869C6"/>
    <w:rsid w:val="00686F53"/>
    <w:rsid w:val="00690DDA"/>
    <w:rsid w:val="00691154"/>
    <w:rsid w:val="006913A1"/>
    <w:rsid w:val="00691F48"/>
    <w:rsid w:val="006A4239"/>
    <w:rsid w:val="006A4BE0"/>
    <w:rsid w:val="006A732A"/>
    <w:rsid w:val="006B137A"/>
    <w:rsid w:val="006B192E"/>
    <w:rsid w:val="006B2B11"/>
    <w:rsid w:val="006B2FD9"/>
    <w:rsid w:val="006B591E"/>
    <w:rsid w:val="006C476B"/>
    <w:rsid w:val="006C6FA0"/>
    <w:rsid w:val="006D078C"/>
    <w:rsid w:val="006D102E"/>
    <w:rsid w:val="006D581A"/>
    <w:rsid w:val="006D70E5"/>
    <w:rsid w:val="006D7283"/>
    <w:rsid w:val="006D7F5B"/>
    <w:rsid w:val="006E0C42"/>
    <w:rsid w:val="006E0D1E"/>
    <w:rsid w:val="006E50D4"/>
    <w:rsid w:val="006E76FB"/>
    <w:rsid w:val="006E7945"/>
    <w:rsid w:val="006F140E"/>
    <w:rsid w:val="006F1E10"/>
    <w:rsid w:val="006F25BF"/>
    <w:rsid w:val="006F368F"/>
    <w:rsid w:val="006F3B57"/>
    <w:rsid w:val="006F6A73"/>
    <w:rsid w:val="006F714D"/>
    <w:rsid w:val="00701E9E"/>
    <w:rsid w:val="00702865"/>
    <w:rsid w:val="0070509A"/>
    <w:rsid w:val="007147DC"/>
    <w:rsid w:val="007154F6"/>
    <w:rsid w:val="007204E4"/>
    <w:rsid w:val="00720CCB"/>
    <w:rsid w:val="007248B3"/>
    <w:rsid w:val="0072497F"/>
    <w:rsid w:val="00725FEA"/>
    <w:rsid w:val="00726932"/>
    <w:rsid w:val="007275BB"/>
    <w:rsid w:val="0073059C"/>
    <w:rsid w:val="007330C7"/>
    <w:rsid w:val="0073362D"/>
    <w:rsid w:val="0073438E"/>
    <w:rsid w:val="007346B4"/>
    <w:rsid w:val="00737704"/>
    <w:rsid w:val="00740683"/>
    <w:rsid w:val="00744D83"/>
    <w:rsid w:val="007457EB"/>
    <w:rsid w:val="007507A1"/>
    <w:rsid w:val="0075095E"/>
    <w:rsid w:val="00750E8E"/>
    <w:rsid w:val="00750F43"/>
    <w:rsid w:val="00751F3C"/>
    <w:rsid w:val="00754003"/>
    <w:rsid w:val="007567D0"/>
    <w:rsid w:val="00756919"/>
    <w:rsid w:val="00757ECA"/>
    <w:rsid w:val="00757EFE"/>
    <w:rsid w:val="007608C6"/>
    <w:rsid w:val="00760B64"/>
    <w:rsid w:val="00760D60"/>
    <w:rsid w:val="00773362"/>
    <w:rsid w:val="00773DA9"/>
    <w:rsid w:val="00774985"/>
    <w:rsid w:val="00782A27"/>
    <w:rsid w:val="007846E9"/>
    <w:rsid w:val="00786D85"/>
    <w:rsid w:val="00791B55"/>
    <w:rsid w:val="007928DC"/>
    <w:rsid w:val="007956A7"/>
    <w:rsid w:val="00795CBB"/>
    <w:rsid w:val="007A0EA2"/>
    <w:rsid w:val="007A3EF8"/>
    <w:rsid w:val="007A52B5"/>
    <w:rsid w:val="007A616F"/>
    <w:rsid w:val="007A78A6"/>
    <w:rsid w:val="007B0846"/>
    <w:rsid w:val="007B0EB1"/>
    <w:rsid w:val="007B1C05"/>
    <w:rsid w:val="007B1DDF"/>
    <w:rsid w:val="007B3DF7"/>
    <w:rsid w:val="007B4F53"/>
    <w:rsid w:val="007B5DBB"/>
    <w:rsid w:val="007C0199"/>
    <w:rsid w:val="007C2699"/>
    <w:rsid w:val="007C269E"/>
    <w:rsid w:val="007C30D5"/>
    <w:rsid w:val="007D04F4"/>
    <w:rsid w:val="007D07FB"/>
    <w:rsid w:val="007D20D8"/>
    <w:rsid w:val="007D2936"/>
    <w:rsid w:val="007D3A25"/>
    <w:rsid w:val="007D69E0"/>
    <w:rsid w:val="007E16A7"/>
    <w:rsid w:val="007E1C53"/>
    <w:rsid w:val="007E1FB4"/>
    <w:rsid w:val="007E2C6A"/>
    <w:rsid w:val="007E4B06"/>
    <w:rsid w:val="007E5EF5"/>
    <w:rsid w:val="007E6CAC"/>
    <w:rsid w:val="007F1454"/>
    <w:rsid w:val="007F5729"/>
    <w:rsid w:val="007F59C1"/>
    <w:rsid w:val="008051F3"/>
    <w:rsid w:val="00805A1F"/>
    <w:rsid w:val="0080700D"/>
    <w:rsid w:val="00812434"/>
    <w:rsid w:val="00813492"/>
    <w:rsid w:val="0081626F"/>
    <w:rsid w:val="00816D0D"/>
    <w:rsid w:val="00817529"/>
    <w:rsid w:val="008175B2"/>
    <w:rsid w:val="00817B1C"/>
    <w:rsid w:val="00826D5E"/>
    <w:rsid w:val="008333B7"/>
    <w:rsid w:val="0083559F"/>
    <w:rsid w:val="00836EF7"/>
    <w:rsid w:val="0083724A"/>
    <w:rsid w:val="0084181B"/>
    <w:rsid w:val="00842B04"/>
    <w:rsid w:val="00845648"/>
    <w:rsid w:val="00851715"/>
    <w:rsid w:val="00852150"/>
    <w:rsid w:val="00852F22"/>
    <w:rsid w:val="00860089"/>
    <w:rsid w:val="00860730"/>
    <w:rsid w:val="00860941"/>
    <w:rsid w:val="00863247"/>
    <w:rsid w:val="00864C9A"/>
    <w:rsid w:val="008674BA"/>
    <w:rsid w:val="00870840"/>
    <w:rsid w:val="008712E9"/>
    <w:rsid w:val="00871827"/>
    <w:rsid w:val="0087288A"/>
    <w:rsid w:val="00872FFF"/>
    <w:rsid w:val="00876286"/>
    <w:rsid w:val="008830B0"/>
    <w:rsid w:val="00884987"/>
    <w:rsid w:val="00887A21"/>
    <w:rsid w:val="00887DCB"/>
    <w:rsid w:val="00890EEA"/>
    <w:rsid w:val="008936F9"/>
    <w:rsid w:val="0089483A"/>
    <w:rsid w:val="008958C9"/>
    <w:rsid w:val="008A1DD6"/>
    <w:rsid w:val="008A2443"/>
    <w:rsid w:val="008B27D2"/>
    <w:rsid w:val="008B2A8A"/>
    <w:rsid w:val="008C16EC"/>
    <w:rsid w:val="008C47E6"/>
    <w:rsid w:val="008C561C"/>
    <w:rsid w:val="008C5D8C"/>
    <w:rsid w:val="008C5DAF"/>
    <w:rsid w:val="008C759A"/>
    <w:rsid w:val="008D0C27"/>
    <w:rsid w:val="008D2CC6"/>
    <w:rsid w:val="008D391F"/>
    <w:rsid w:val="008D4C5E"/>
    <w:rsid w:val="008E06EF"/>
    <w:rsid w:val="008E0B62"/>
    <w:rsid w:val="008E5680"/>
    <w:rsid w:val="008E77F5"/>
    <w:rsid w:val="008E7B70"/>
    <w:rsid w:val="008F075B"/>
    <w:rsid w:val="008F0BDD"/>
    <w:rsid w:val="008F1C37"/>
    <w:rsid w:val="008F2342"/>
    <w:rsid w:val="008F3A26"/>
    <w:rsid w:val="008F408F"/>
    <w:rsid w:val="008F4BD2"/>
    <w:rsid w:val="008F565C"/>
    <w:rsid w:val="00900EB4"/>
    <w:rsid w:val="00901163"/>
    <w:rsid w:val="0090173A"/>
    <w:rsid w:val="009019CF"/>
    <w:rsid w:val="00902AF7"/>
    <w:rsid w:val="00903F84"/>
    <w:rsid w:val="009046B7"/>
    <w:rsid w:val="00904A70"/>
    <w:rsid w:val="00906798"/>
    <w:rsid w:val="00912CE2"/>
    <w:rsid w:val="00921FA7"/>
    <w:rsid w:val="00925259"/>
    <w:rsid w:val="00925406"/>
    <w:rsid w:val="00925CFE"/>
    <w:rsid w:val="00927459"/>
    <w:rsid w:val="0092789F"/>
    <w:rsid w:val="00927E19"/>
    <w:rsid w:val="009306D5"/>
    <w:rsid w:val="00940F60"/>
    <w:rsid w:val="0094280A"/>
    <w:rsid w:val="009454BF"/>
    <w:rsid w:val="00945780"/>
    <w:rsid w:val="00946FAC"/>
    <w:rsid w:val="0095163D"/>
    <w:rsid w:val="009521FE"/>
    <w:rsid w:val="009531E0"/>
    <w:rsid w:val="00953939"/>
    <w:rsid w:val="0095396E"/>
    <w:rsid w:val="00954CAB"/>
    <w:rsid w:val="00957249"/>
    <w:rsid w:val="009613D6"/>
    <w:rsid w:val="0096197F"/>
    <w:rsid w:val="00962B2C"/>
    <w:rsid w:val="00963B8A"/>
    <w:rsid w:val="00964205"/>
    <w:rsid w:val="009655EF"/>
    <w:rsid w:val="00966FDE"/>
    <w:rsid w:val="00967B30"/>
    <w:rsid w:val="00971ACE"/>
    <w:rsid w:val="00971B4A"/>
    <w:rsid w:val="0097340F"/>
    <w:rsid w:val="009761D2"/>
    <w:rsid w:val="00976E83"/>
    <w:rsid w:val="009814F3"/>
    <w:rsid w:val="00983819"/>
    <w:rsid w:val="0098472C"/>
    <w:rsid w:val="009849FC"/>
    <w:rsid w:val="009914DA"/>
    <w:rsid w:val="009947EE"/>
    <w:rsid w:val="0099542E"/>
    <w:rsid w:val="009A5614"/>
    <w:rsid w:val="009B523F"/>
    <w:rsid w:val="009B585A"/>
    <w:rsid w:val="009C2C44"/>
    <w:rsid w:val="009C7CF2"/>
    <w:rsid w:val="009D45D9"/>
    <w:rsid w:val="009D57E7"/>
    <w:rsid w:val="009D5CD4"/>
    <w:rsid w:val="009D6830"/>
    <w:rsid w:val="009E2514"/>
    <w:rsid w:val="009E48F9"/>
    <w:rsid w:val="009E4E97"/>
    <w:rsid w:val="009F03E4"/>
    <w:rsid w:val="009F0F15"/>
    <w:rsid w:val="009F336A"/>
    <w:rsid w:val="009F6E48"/>
    <w:rsid w:val="00A07FC5"/>
    <w:rsid w:val="00A10C13"/>
    <w:rsid w:val="00A148CD"/>
    <w:rsid w:val="00A15487"/>
    <w:rsid w:val="00A1657A"/>
    <w:rsid w:val="00A1760B"/>
    <w:rsid w:val="00A21D89"/>
    <w:rsid w:val="00A2336F"/>
    <w:rsid w:val="00A30DE9"/>
    <w:rsid w:val="00A315F8"/>
    <w:rsid w:val="00A32413"/>
    <w:rsid w:val="00A33973"/>
    <w:rsid w:val="00A35BEC"/>
    <w:rsid w:val="00A3786A"/>
    <w:rsid w:val="00A37F30"/>
    <w:rsid w:val="00A401F9"/>
    <w:rsid w:val="00A4049F"/>
    <w:rsid w:val="00A42413"/>
    <w:rsid w:val="00A43BF6"/>
    <w:rsid w:val="00A447A5"/>
    <w:rsid w:val="00A447DE"/>
    <w:rsid w:val="00A47A76"/>
    <w:rsid w:val="00A567BA"/>
    <w:rsid w:val="00A64435"/>
    <w:rsid w:val="00A6512B"/>
    <w:rsid w:val="00A654B2"/>
    <w:rsid w:val="00A6569A"/>
    <w:rsid w:val="00A6688D"/>
    <w:rsid w:val="00A66B51"/>
    <w:rsid w:val="00A71712"/>
    <w:rsid w:val="00A73386"/>
    <w:rsid w:val="00A743F7"/>
    <w:rsid w:val="00A7502E"/>
    <w:rsid w:val="00A7585F"/>
    <w:rsid w:val="00A761A0"/>
    <w:rsid w:val="00A76390"/>
    <w:rsid w:val="00A849AA"/>
    <w:rsid w:val="00A8683E"/>
    <w:rsid w:val="00A942E2"/>
    <w:rsid w:val="00A97834"/>
    <w:rsid w:val="00A97E53"/>
    <w:rsid w:val="00AA009B"/>
    <w:rsid w:val="00AA0A08"/>
    <w:rsid w:val="00AA3315"/>
    <w:rsid w:val="00AA7488"/>
    <w:rsid w:val="00AB2EF9"/>
    <w:rsid w:val="00AB3F74"/>
    <w:rsid w:val="00AB4FCA"/>
    <w:rsid w:val="00AB7600"/>
    <w:rsid w:val="00AC0A32"/>
    <w:rsid w:val="00AC0EAE"/>
    <w:rsid w:val="00AC44D9"/>
    <w:rsid w:val="00AC59EF"/>
    <w:rsid w:val="00AD013C"/>
    <w:rsid w:val="00AD126C"/>
    <w:rsid w:val="00AD6011"/>
    <w:rsid w:val="00AD6B34"/>
    <w:rsid w:val="00AD7440"/>
    <w:rsid w:val="00AE5244"/>
    <w:rsid w:val="00AF171D"/>
    <w:rsid w:val="00AF1A71"/>
    <w:rsid w:val="00AF57B5"/>
    <w:rsid w:val="00AF5957"/>
    <w:rsid w:val="00B00F98"/>
    <w:rsid w:val="00B02C81"/>
    <w:rsid w:val="00B0501B"/>
    <w:rsid w:val="00B05D23"/>
    <w:rsid w:val="00B11A65"/>
    <w:rsid w:val="00B11A7C"/>
    <w:rsid w:val="00B12622"/>
    <w:rsid w:val="00B13A4D"/>
    <w:rsid w:val="00B159CC"/>
    <w:rsid w:val="00B24116"/>
    <w:rsid w:val="00B265D1"/>
    <w:rsid w:val="00B3545D"/>
    <w:rsid w:val="00B36F12"/>
    <w:rsid w:val="00B37FA2"/>
    <w:rsid w:val="00B41BF7"/>
    <w:rsid w:val="00B42172"/>
    <w:rsid w:val="00B423ED"/>
    <w:rsid w:val="00B43E42"/>
    <w:rsid w:val="00B446ED"/>
    <w:rsid w:val="00B475C2"/>
    <w:rsid w:val="00B510B8"/>
    <w:rsid w:val="00B55C9E"/>
    <w:rsid w:val="00B55EFE"/>
    <w:rsid w:val="00B56CF6"/>
    <w:rsid w:val="00B60379"/>
    <w:rsid w:val="00B63001"/>
    <w:rsid w:val="00B6336C"/>
    <w:rsid w:val="00B643ED"/>
    <w:rsid w:val="00B65C59"/>
    <w:rsid w:val="00B70024"/>
    <w:rsid w:val="00B70830"/>
    <w:rsid w:val="00B70B52"/>
    <w:rsid w:val="00B761B5"/>
    <w:rsid w:val="00B77752"/>
    <w:rsid w:val="00B82443"/>
    <w:rsid w:val="00B84BF0"/>
    <w:rsid w:val="00B87A76"/>
    <w:rsid w:val="00B90C2F"/>
    <w:rsid w:val="00B91004"/>
    <w:rsid w:val="00B9522D"/>
    <w:rsid w:val="00B953AE"/>
    <w:rsid w:val="00BA14F3"/>
    <w:rsid w:val="00BA5838"/>
    <w:rsid w:val="00BA5AF8"/>
    <w:rsid w:val="00BA72E5"/>
    <w:rsid w:val="00BA75FE"/>
    <w:rsid w:val="00BB0814"/>
    <w:rsid w:val="00BB3ACE"/>
    <w:rsid w:val="00BB3C44"/>
    <w:rsid w:val="00BC4183"/>
    <w:rsid w:val="00BC6417"/>
    <w:rsid w:val="00BD0209"/>
    <w:rsid w:val="00BD1B24"/>
    <w:rsid w:val="00BD3C93"/>
    <w:rsid w:val="00BD4ACB"/>
    <w:rsid w:val="00BD525F"/>
    <w:rsid w:val="00BD5869"/>
    <w:rsid w:val="00BD6F39"/>
    <w:rsid w:val="00BE1C37"/>
    <w:rsid w:val="00BE6B24"/>
    <w:rsid w:val="00BF18D4"/>
    <w:rsid w:val="00BF34F7"/>
    <w:rsid w:val="00C00E8E"/>
    <w:rsid w:val="00C02D25"/>
    <w:rsid w:val="00C04714"/>
    <w:rsid w:val="00C0685C"/>
    <w:rsid w:val="00C140F8"/>
    <w:rsid w:val="00C201B0"/>
    <w:rsid w:val="00C204C7"/>
    <w:rsid w:val="00C20DB1"/>
    <w:rsid w:val="00C22204"/>
    <w:rsid w:val="00C22609"/>
    <w:rsid w:val="00C227EC"/>
    <w:rsid w:val="00C23A22"/>
    <w:rsid w:val="00C2466B"/>
    <w:rsid w:val="00C30F31"/>
    <w:rsid w:val="00C31DC8"/>
    <w:rsid w:val="00C34FA3"/>
    <w:rsid w:val="00C351EC"/>
    <w:rsid w:val="00C40F7A"/>
    <w:rsid w:val="00C45734"/>
    <w:rsid w:val="00C47FED"/>
    <w:rsid w:val="00C51096"/>
    <w:rsid w:val="00C5237E"/>
    <w:rsid w:val="00C53624"/>
    <w:rsid w:val="00C54B71"/>
    <w:rsid w:val="00C55C7C"/>
    <w:rsid w:val="00C569F9"/>
    <w:rsid w:val="00C5747C"/>
    <w:rsid w:val="00C575A6"/>
    <w:rsid w:val="00C6230B"/>
    <w:rsid w:val="00C64F40"/>
    <w:rsid w:val="00C6577F"/>
    <w:rsid w:val="00C67199"/>
    <w:rsid w:val="00C71B32"/>
    <w:rsid w:val="00C7220B"/>
    <w:rsid w:val="00C742EE"/>
    <w:rsid w:val="00C77294"/>
    <w:rsid w:val="00C81C56"/>
    <w:rsid w:val="00C827CB"/>
    <w:rsid w:val="00C83D4F"/>
    <w:rsid w:val="00C85173"/>
    <w:rsid w:val="00C949F8"/>
    <w:rsid w:val="00CA2FD3"/>
    <w:rsid w:val="00CA337C"/>
    <w:rsid w:val="00CA47CE"/>
    <w:rsid w:val="00CA493B"/>
    <w:rsid w:val="00CA5ECB"/>
    <w:rsid w:val="00CB0B2F"/>
    <w:rsid w:val="00CB3ABE"/>
    <w:rsid w:val="00CB3D02"/>
    <w:rsid w:val="00CB6E41"/>
    <w:rsid w:val="00CB7A8B"/>
    <w:rsid w:val="00CC0771"/>
    <w:rsid w:val="00CC148D"/>
    <w:rsid w:val="00CD0B72"/>
    <w:rsid w:val="00CD2B4B"/>
    <w:rsid w:val="00CD5168"/>
    <w:rsid w:val="00CD64D4"/>
    <w:rsid w:val="00CD67DC"/>
    <w:rsid w:val="00CE069E"/>
    <w:rsid w:val="00CE1061"/>
    <w:rsid w:val="00CF5F74"/>
    <w:rsid w:val="00CF6E4D"/>
    <w:rsid w:val="00CF7220"/>
    <w:rsid w:val="00D01FE8"/>
    <w:rsid w:val="00D066B1"/>
    <w:rsid w:val="00D14A8C"/>
    <w:rsid w:val="00D159DC"/>
    <w:rsid w:val="00D168AE"/>
    <w:rsid w:val="00D206A0"/>
    <w:rsid w:val="00D20D51"/>
    <w:rsid w:val="00D21D5B"/>
    <w:rsid w:val="00D3374A"/>
    <w:rsid w:val="00D34935"/>
    <w:rsid w:val="00D34B2A"/>
    <w:rsid w:val="00D37B7D"/>
    <w:rsid w:val="00D404AF"/>
    <w:rsid w:val="00D440CF"/>
    <w:rsid w:val="00D441EE"/>
    <w:rsid w:val="00D44349"/>
    <w:rsid w:val="00D443BA"/>
    <w:rsid w:val="00D53E36"/>
    <w:rsid w:val="00D54ACE"/>
    <w:rsid w:val="00D558BE"/>
    <w:rsid w:val="00D569A6"/>
    <w:rsid w:val="00D64805"/>
    <w:rsid w:val="00D67294"/>
    <w:rsid w:val="00D674A0"/>
    <w:rsid w:val="00D679F7"/>
    <w:rsid w:val="00D67DF3"/>
    <w:rsid w:val="00D67F0B"/>
    <w:rsid w:val="00D7416E"/>
    <w:rsid w:val="00D75031"/>
    <w:rsid w:val="00D76025"/>
    <w:rsid w:val="00D7682E"/>
    <w:rsid w:val="00D821F6"/>
    <w:rsid w:val="00D82298"/>
    <w:rsid w:val="00D85892"/>
    <w:rsid w:val="00D902FB"/>
    <w:rsid w:val="00D91E07"/>
    <w:rsid w:val="00D92308"/>
    <w:rsid w:val="00D92DB3"/>
    <w:rsid w:val="00D9351D"/>
    <w:rsid w:val="00D961B8"/>
    <w:rsid w:val="00DA0116"/>
    <w:rsid w:val="00DA36DB"/>
    <w:rsid w:val="00DA3F74"/>
    <w:rsid w:val="00DA4713"/>
    <w:rsid w:val="00DA47AB"/>
    <w:rsid w:val="00DA4D8E"/>
    <w:rsid w:val="00DB1360"/>
    <w:rsid w:val="00DB1AFB"/>
    <w:rsid w:val="00DB26F2"/>
    <w:rsid w:val="00DB2AD2"/>
    <w:rsid w:val="00DB708B"/>
    <w:rsid w:val="00DC107E"/>
    <w:rsid w:val="00DC4759"/>
    <w:rsid w:val="00DC4C77"/>
    <w:rsid w:val="00DC69FF"/>
    <w:rsid w:val="00DC7BDC"/>
    <w:rsid w:val="00DD488C"/>
    <w:rsid w:val="00DE038A"/>
    <w:rsid w:val="00DE4865"/>
    <w:rsid w:val="00DE4C37"/>
    <w:rsid w:val="00DF0C55"/>
    <w:rsid w:val="00DF31A2"/>
    <w:rsid w:val="00DF7274"/>
    <w:rsid w:val="00E01DE7"/>
    <w:rsid w:val="00E02AC7"/>
    <w:rsid w:val="00E02CB5"/>
    <w:rsid w:val="00E04A09"/>
    <w:rsid w:val="00E04DA3"/>
    <w:rsid w:val="00E052EF"/>
    <w:rsid w:val="00E06F5D"/>
    <w:rsid w:val="00E10C92"/>
    <w:rsid w:val="00E140DF"/>
    <w:rsid w:val="00E17787"/>
    <w:rsid w:val="00E212E4"/>
    <w:rsid w:val="00E255A6"/>
    <w:rsid w:val="00E25B5C"/>
    <w:rsid w:val="00E34FB7"/>
    <w:rsid w:val="00E35B0A"/>
    <w:rsid w:val="00E3773D"/>
    <w:rsid w:val="00E42FAB"/>
    <w:rsid w:val="00E43267"/>
    <w:rsid w:val="00E44BF7"/>
    <w:rsid w:val="00E462A6"/>
    <w:rsid w:val="00E502A1"/>
    <w:rsid w:val="00E5083E"/>
    <w:rsid w:val="00E54B93"/>
    <w:rsid w:val="00E552AA"/>
    <w:rsid w:val="00E5781F"/>
    <w:rsid w:val="00E60773"/>
    <w:rsid w:val="00E6091C"/>
    <w:rsid w:val="00E7013C"/>
    <w:rsid w:val="00E70FD9"/>
    <w:rsid w:val="00E7444C"/>
    <w:rsid w:val="00E820A0"/>
    <w:rsid w:val="00E829C9"/>
    <w:rsid w:val="00E82C81"/>
    <w:rsid w:val="00E83642"/>
    <w:rsid w:val="00E85826"/>
    <w:rsid w:val="00E8615C"/>
    <w:rsid w:val="00E86FBC"/>
    <w:rsid w:val="00E90DEB"/>
    <w:rsid w:val="00E91DC1"/>
    <w:rsid w:val="00E91F89"/>
    <w:rsid w:val="00E94CBD"/>
    <w:rsid w:val="00E94CE1"/>
    <w:rsid w:val="00E95643"/>
    <w:rsid w:val="00E9580B"/>
    <w:rsid w:val="00E95B2D"/>
    <w:rsid w:val="00E96507"/>
    <w:rsid w:val="00E97D2D"/>
    <w:rsid w:val="00EA048D"/>
    <w:rsid w:val="00EA11BD"/>
    <w:rsid w:val="00EA1A24"/>
    <w:rsid w:val="00EA5763"/>
    <w:rsid w:val="00EB0756"/>
    <w:rsid w:val="00EB20AC"/>
    <w:rsid w:val="00EB23BA"/>
    <w:rsid w:val="00EB36D6"/>
    <w:rsid w:val="00EB4232"/>
    <w:rsid w:val="00EC2478"/>
    <w:rsid w:val="00EC35A1"/>
    <w:rsid w:val="00EC39A6"/>
    <w:rsid w:val="00EC3E53"/>
    <w:rsid w:val="00EC52BB"/>
    <w:rsid w:val="00EC7C00"/>
    <w:rsid w:val="00ED5360"/>
    <w:rsid w:val="00ED70E8"/>
    <w:rsid w:val="00EE050D"/>
    <w:rsid w:val="00EE2DAD"/>
    <w:rsid w:val="00EE53D6"/>
    <w:rsid w:val="00EF02C2"/>
    <w:rsid w:val="00EF11C5"/>
    <w:rsid w:val="00EF6F83"/>
    <w:rsid w:val="00F00AD3"/>
    <w:rsid w:val="00F0267D"/>
    <w:rsid w:val="00F06F96"/>
    <w:rsid w:val="00F15AF7"/>
    <w:rsid w:val="00F15B5F"/>
    <w:rsid w:val="00F17869"/>
    <w:rsid w:val="00F17F3A"/>
    <w:rsid w:val="00F22487"/>
    <w:rsid w:val="00F22F92"/>
    <w:rsid w:val="00F25668"/>
    <w:rsid w:val="00F27055"/>
    <w:rsid w:val="00F312B9"/>
    <w:rsid w:val="00F3131B"/>
    <w:rsid w:val="00F31434"/>
    <w:rsid w:val="00F33F3E"/>
    <w:rsid w:val="00F34568"/>
    <w:rsid w:val="00F44FF4"/>
    <w:rsid w:val="00F460DB"/>
    <w:rsid w:val="00F52175"/>
    <w:rsid w:val="00F52CCB"/>
    <w:rsid w:val="00F554C1"/>
    <w:rsid w:val="00F56DD6"/>
    <w:rsid w:val="00F60346"/>
    <w:rsid w:val="00F611DF"/>
    <w:rsid w:val="00F613A4"/>
    <w:rsid w:val="00F665D5"/>
    <w:rsid w:val="00F71A0F"/>
    <w:rsid w:val="00F74842"/>
    <w:rsid w:val="00F74AE0"/>
    <w:rsid w:val="00F7576B"/>
    <w:rsid w:val="00F75EBF"/>
    <w:rsid w:val="00F763E5"/>
    <w:rsid w:val="00F768A3"/>
    <w:rsid w:val="00F77D00"/>
    <w:rsid w:val="00F81852"/>
    <w:rsid w:val="00F83EA4"/>
    <w:rsid w:val="00F84147"/>
    <w:rsid w:val="00F843EA"/>
    <w:rsid w:val="00F87258"/>
    <w:rsid w:val="00F87881"/>
    <w:rsid w:val="00F9053E"/>
    <w:rsid w:val="00F907D0"/>
    <w:rsid w:val="00F91300"/>
    <w:rsid w:val="00F92E06"/>
    <w:rsid w:val="00F93A6A"/>
    <w:rsid w:val="00F954EB"/>
    <w:rsid w:val="00F95EEE"/>
    <w:rsid w:val="00F96C4B"/>
    <w:rsid w:val="00FA07B1"/>
    <w:rsid w:val="00FA0ADE"/>
    <w:rsid w:val="00FA135F"/>
    <w:rsid w:val="00FA369B"/>
    <w:rsid w:val="00FA6FE3"/>
    <w:rsid w:val="00FB4EB3"/>
    <w:rsid w:val="00FC2665"/>
    <w:rsid w:val="00FC37AB"/>
    <w:rsid w:val="00FC419A"/>
    <w:rsid w:val="00FC49A7"/>
    <w:rsid w:val="00FC5C19"/>
    <w:rsid w:val="00FC7E2C"/>
    <w:rsid w:val="00FD1B4F"/>
    <w:rsid w:val="00FD1B97"/>
    <w:rsid w:val="00FD70A6"/>
    <w:rsid w:val="00FE0245"/>
    <w:rsid w:val="00FE30F6"/>
    <w:rsid w:val="00FE6CEC"/>
    <w:rsid w:val="00FE732B"/>
    <w:rsid w:val="00FE77D1"/>
    <w:rsid w:val="00FE7A42"/>
    <w:rsid w:val="00FE7E9F"/>
    <w:rsid w:val="00FF2890"/>
    <w:rsid w:val="00FF30DF"/>
    <w:rsid w:val="00FF44D9"/>
    <w:rsid w:val="00FF472D"/>
    <w:rsid w:val="0384A3C0"/>
    <w:rsid w:val="05E72DD2"/>
    <w:rsid w:val="0DEE628E"/>
    <w:rsid w:val="0F6B7EC2"/>
    <w:rsid w:val="1133F1DD"/>
    <w:rsid w:val="12099730"/>
    <w:rsid w:val="1312A0F7"/>
    <w:rsid w:val="141AF16C"/>
    <w:rsid w:val="174F5324"/>
    <w:rsid w:val="1BF4A7B5"/>
    <w:rsid w:val="2452C7FA"/>
    <w:rsid w:val="27BECA96"/>
    <w:rsid w:val="29E38713"/>
    <w:rsid w:val="2D499C83"/>
    <w:rsid w:val="2DCB544B"/>
    <w:rsid w:val="2E4EBECB"/>
    <w:rsid w:val="2FE44980"/>
    <w:rsid w:val="30867662"/>
    <w:rsid w:val="32C789CC"/>
    <w:rsid w:val="3B96B24C"/>
    <w:rsid w:val="41283C3C"/>
    <w:rsid w:val="45AF036D"/>
    <w:rsid w:val="4BE090AB"/>
    <w:rsid w:val="4F1BBEE0"/>
    <w:rsid w:val="56182EED"/>
    <w:rsid w:val="562720DC"/>
    <w:rsid w:val="59F91A0C"/>
    <w:rsid w:val="5A98AB3C"/>
    <w:rsid w:val="5DABBF9E"/>
    <w:rsid w:val="61830F62"/>
    <w:rsid w:val="657FBCFA"/>
    <w:rsid w:val="6818ED3C"/>
    <w:rsid w:val="69C2CF6B"/>
    <w:rsid w:val="6C1E120F"/>
    <w:rsid w:val="70291922"/>
    <w:rsid w:val="7AA9BBD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39624"/>
  <w14:defaultImageDpi w14:val="330"/>
  <w15:chartTrackingRefBased/>
  <w15:docId w15:val="{ECBF5260-8370-4923-AD5F-7AFEC247C4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5C73"/>
    <w:pPr>
      <w:spacing w:line="259" w:lineRule="auto"/>
      <w:jc w:val="both"/>
    </w:pPr>
    <w:rPr>
      <w:rFonts w:ascii="Times New Roman" w:eastAsia="Times New Roman" w:hAnsi="Times New Roman" w:cs="Times New Roman"/>
      <w:kern w:val="0"/>
      <w:lang w:val="en-US" w:eastAsia="en-GB"/>
      <w14:ligatures w14:val="none"/>
    </w:rPr>
  </w:style>
  <w:style w:type="paragraph" w:styleId="Heading1">
    <w:name w:val="heading 1"/>
    <w:basedOn w:val="Normal"/>
    <w:next w:val="Normal"/>
    <w:link w:val="Heading1Char"/>
    <w:uiPriority w:val="9"/>
    <w:qFormat/>
    <w:rsid w:val="00FF30DF"/>
    <w:pPr>
      <w:keepNext/>
      <w:keepLines/>
      <w:numPr>
        <w:numId w:val="2"/>
      </w:numPr>
      <w:spacing w:before="360" w:after="80"/>
      <w:outlineLvl w:val="0"/>
    </w:pPr>
    <w:rPr>
      <w:rFonts w:eastAsiaTheme="majorEastAsia" w:cstheme="majorBidi"/>
      <w:sz w:val="40"/>
      <w:szCs w:val="40"/>
    </w:rPr>
  </w:style>
  <w:style w:type="paragraph" w:styleId="Heading2">
    <w:name w:val="heading 2"/>
    <w:basedOn w:val="Normal"/>
    <w:next w:val="Normal"/>
    <w:link w:val="Heading2Char"/>
    <w:uiPriority w:val="9"/>
    <w:unhideWhenUsed/>
    <w:qFormat/>
    <w:rsid w:val="00FF30DF"/>
    <w:pPr>
      <w:keepNext/>
      <w:keepLines/>
      <w:numPr>
        <w:ilvl w:val="1"/>
        <w:numId w:val="2"/>
      </w:numPr>
      <w:spacing w:before="160" w:after="80"/>
      <w:ind w:left="576"/>
      <w:outlineLvl w:val="1"/>
    </w:pPr>
    <w:rPr>
      <w:rFonts w:eastAsiaTheme="majorEastAsia" w:cstheme="majorBidi"/>
      <w:sz w:val="32"/>
      <w:szCs w:val="32"/>
    </w:rPr>
  </w:style>
  <w:style w:type="paragraph" w:styleId="Heading3">
    <w:name w:val="heading 3"/>
    <w:basedOn w:val="Normal"/>
    <w:next w:val="Normal"/>
    <w:link w:val="Heading3Char"/>
    <w:uiPriority w:val="9"/>
    <w:unhideWhenUsed/>
    <w:qFormat/>
    <w:rsid w:val="00284D80"/>
    <w:pPr>
      <w:keepNext/>
      <w:keepLines/>
      <w:numPr>
        <w:ilvl w:val="2"/>
        <w:numId w:val="2"/>
      </w:numPr>
      <w:spacing w:before="160" w:after="80"/>
      <w:outlineLvl w:val="2"/>
    </w:pPr>
    <w:rPr>
      <w:rFonts w:eastAsiaTheme="majorEastAsia" w:cstheme="majorBidi"/>
      <w:sz w:val="28"/>
      <w:szCs w:val="28"/>
    </w:rPr>
  </w:style>
  <w:style w:type="paragraph" w:styleId="Heading4">
    <w:name w:val="heading 4"/>
    <w:basedOn w:val="Normal"/>
    <w:next w:val="Normal"/>
    <w:link w:val="Heading4Char"/>
    <w:uiPriority w:val="9"/>
    <w:semiHidden/>
    <w:unhideWhenUsed/>
    <w:qFormat/>
    <w:rsid w:val="008175B2"/>
    <w:pPr>
      <w:keepNext/>
      <w:keepLines/>
      <w:numPr>
        <w:ilvl w:val="3"/>
        <w:numId w:val="2"/>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175B2"/>
    <w:pPr>
      <w:keepNext/>
      <w:keepLines/>
      <w:numPr>
        <w:ilvl w:val="4"/>
        <w:numId w:val="2"/>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175B2"/>
    <w:pPr>
      <w:keepNext/>
      <w:keepLines/>
      <w:numPr>
        <w:ilvl w:val="5"/>
        <w:numId w:val="2"/>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175B2"/>
    <w:pPr>
      <w:keepNext/>
      <w:keepLines/>
      <w:numPr>
        <w:ilvl w:val="6"/>
        <w:numId w:val="2"/>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175B2"/>
    <w:pPr>
      <w:keepNext/>
      <w:keepLines/>
      <w:numPr>
        <w:ilvl w:val="7"/>
        <w:numId w:val="2"/>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175B2"/>
    <w:pPr>
      <w:keepNext/>
      <w:keepLines/>
      <w:numPr>
        <w:ilvl w:val="8"/>
        <w:numId w:val="2"/>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30DF"/>
    <w:rPr>
      <w:rFonts w:ascii="Times New Roman" w:eastAsiaTheme="majorEastAsia" w:hAnsi="Times New Roman" w:cstheme="majorBidi"/>
      <w:kern w:val="0"/>
      <w:sz w:val="40"/>
      <w:szCs w:val="40"/>
      <w:lang w:val="en-US" w:eastAsia="en-GB"/>
      <w14:ligatures w14:val="none"/>
    </w:rPr>
  </w:style>
  <w:style w:type="character" w:customStyle="1" w:styleId="Heading2Char">
    <w:name w:val="Heading 2 Char"/>
    <w:basedOn w:val="DefaultParagraphFont"/>
    <w:link w:val="Heading2"/>
    <w:uiPriority w:val="9"/>
    <w:rsid w:val="00FF30DF"/>
    <w:rPr>
      <w:rFonts w:ascii="Times New Roman" w:eastAsiaTheme="majorEastAsia" w:hAnsi="Times New Roman" w:cstheme="majorBidi"/>
      <w:kern w:val="0"/>
      <w:sz w:val="32"/>
      <w:szCs w:val="32"/>
      <w:lang w:val="en-US" w:eastAsia="en-GB"/>
      <w14:ligatures w14:val="none"/>
    </w:rPr>
  </w:style>
  <w:style w:type="character" w:customStyle="1" w:styleId="Heading3Char">
    <w:name w:val="Heading 3 Char"/>
    <w:basedOn w:val="DefaultParagraphFont"/>
    <w:link w:val="Heading3"/>
    <w:uiPriority w:val="9"/>
    <w:rsid w:val="00284D80"/>
    <w:rPr>
      <w:rFonts w:ascii="Times New Roman" w:eastAsiaTheme="majorEastAsia" w:hAnsi="Times New Roman" w:cstheme="majorBidi"/>
      <w:kern w:val="0"/>
      <w:sz w:val="28"/>
      <w:szCs w:val="28"/>
      <w:lang w:val="en-US" w:eastAsia="en-GB"/>
      <w14:ligatures w14:val="none"/>
    </w:rPr>
  </w:style>
  <w:style w:type="character" w:customStyle="1" w:styleId="Heading4Char">
    <w:name w:val="Heading 4 Char"/>
    <w:basedOn w:val="DefaultParagraphFont"/>
    <w:link w:val="Heading4"/>
    <w:uiPriority w:val="9"/>
    <w:semiHidden/>
    <w:rsid w:val="008175B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175B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175B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175B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175B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175B2"/>
    <w:rPr>
      <w:rFonts w:eastAsiaTheme="majorEastAsia" w:cstheme="majorBidi"/>
      <w:color w:val="272727" w:themeColor="text1" w:themeTint="D8"/>
    </w:rPr>
  </w:style>
  <w:style w:type="paragraph" w:styleId="Title">
    <w:name w:val="Title"/>
    <w:basedOn w:val="Normal"/>
    <w:next w:val="Normal"/>
    <w:link w:val="TitleChar"/>
    <w:uiPriority w:val="10"/>
    <w:qFormat/>
    <w:rsid w:val="008175B2"/>
    <w:pPr>
      <w:spacing w:after="80" w:line="240" w:lineRule="auto"/>
      <w:contextualSpacing/>
      <w:jc w:val="left"/>
    </w:pPr>
    <w:rPr>
      <w:rFonts w:asciiTheme="majorHAnsi" w:eastAsiaTheme="majorEastAsia" w:hAnsiTheme="majorHAnsi" w:cstheme="majorBidi"/>
      <w:spacing w:val="-10"/>
      <w:kern w:val="28"/>
      <w:sz w:val="56"/>
      <w:szCs w:val="56"/>
      <w:lang w:val="en-GB" w:eastAsia="en-US"/>
      <w14:ligatures w14:val="standardContextual"/>
    </w:rPr>
  </w:style>
  <w:style w:type="character" w:customStyle="1" w:styleId="TitleChar">
    <w:name w:val="Title Char"/>
    <w:basedOn w:val="DefaultParagraphFont"/>
    <w:link w:val="Title"/>
    <w:uiPriority w:val="10"/>
    <w:rsid w:val="008175B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175B2"/>
    <w:pPr>
      <w:numPr>
        <w:ilvl w:val="1"/>
      </w:numPr>
      <w:spacing w:line="278" w:lineRule="auto"/>
      <w:jc w:val="left"/>
    </w:pPr>
    <w:rPr>
      <w:rFonts w:asciiTheme="minorHAnsi" w:eastAsiaTheme="majorEastAsia" w:hAnsiTheme="minorHAnsi" w:cstheme="majorBidi"/>
      <w:color w:val="595959" w:themeColor="text1" w:themeTint="A6"/>
      <w:spacing w:val="15"/>
      <w:kern w:val="2"/>
      <w:sz w:val="28"/>
      <w:szCs w:val="28"/>
      <w:lang w:val="en-GB" w:eastAsia="en-US"/>
      <w14:ligatures w14:val="standardContextual"/>
    </w:rPr>
  </w:style>
  <w:style w:type="character" w:customStyle="1" w:styleId="SubtitleChar">
    <w:name w:val="Subtitle Char"/>
    <w:basedOn w:val="DefaultParagraphFont"/>
    <w:link w:val="Subtitle"/>
    <w:uiPriority w:val="11"/>
    <w:rsid w:val="008175B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175B2"/>
    <w:pPr>
      <w:spacing w:before="160" w:line="278" w:lineRule="auto"/>
      <w:jc w:val="center"/>
    </w:pPr>
    <w:rPr>
      <w:rFonts w:asciiTheme="minorHAnsi" w:eastAsiaTheme="minorHAnsi" w:hAnsiTheme="minorHAnsi" w:cstheme="minorBidi"/>
      <w:i/>
      <w:iCs/>
      <w:color w:val="404040" w:themeColor="text1" w:themeTint="BF"/>
      <w:kern w:val="2"/>
      <w:lang w:val="en-GB" w:eastAsia="en-US"/>
      <w14:ligatures w14:val="standardContextual"/>
    </w:rPr>
  </w:style>
  <w:style w:type="character" w:customStyle="1" w:styleId="QuoteChar">
    <w:name w:val="Quote Char"/>
    <w:basedOn w:val="DefaultParagraphFont"/>
    <w:link w:val="Quote"/>
    <w:uiPriority w:val="29"/>
    <w:rsid w:val="008175B2"/>
    <w:rPr>
      <w:i/>
      <w:iCs/>
      <w:color w:val="404040" w:themeColor="text1" w:themeTint="BF"/>
    </w:rPr>
  </w:style>
  <w:style w:type="paragraph" w:styleId="ListParagraph">
    <w:name w:val="List Paragraph"/>
    <w:basedOn w:val="Normal"/>
    <w:uiPriority w:val="34"/>
    <w:qFormat/>
    <w:rsid w:val="00CD5168"/>
    <w:pPr>
      <w:spacing w:line="278" w:lineRule="auto"/>
      <w:ind w:left="720"/>
      <w:contextualSpacing/>
      <w:jc w:val="left"/>
    </w:pPr>
    <w:rPr>
      <w:rFonts w:eastAsiaTheme="minorHAnsi" w:cstheme="minorBidi"/>
      <w:kern w:val="2"/>
      <w:lang w:val="en-GB" w:eastAsia="en-US"/>
      <w14:ligatures w14:val="standardContextual"/>
    </w:rPr>
  </w:style>
  <w:style w:type="character" w:styleId="IntenseEmphasis">
    <w:name w:val="Intense Emphasis"/>
    <w:basedOn w:val="DefaultParagraphFont"/>
    <w:uiPriority w:val="21"/>
    <w:qFormat/>
    <w:rsid w:val="008175B2"/>
    <w:rPr>
      <w:i/>
      <w:iCs/>
      <w:color w:val="0F4761" w:themeColor="accent1" w:themeShade="BF"/>
    </w:rPr>
  </w:style>
  <w:style w:type="paragraph" w:styleId="IntenseQuote">
    <w:name w:val="Intense Quote"/>
    <w:basedOn w:val="Normal"/>
    <w:next w:val="Normal"/>
    <w:link w:val="IntenseQuoteChar"/>
    <w:uiPriority w:val="30"/>
    <w:qFormat/>
    <w:rsid w:val="008175B2"/>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lang w:val="en-GB" w:eastAsia="en-US"/>
      <w14:ligatures w14:val="standardContextual"/>
    </w:rPr>
  </w:style>
  <w:style w:type="character" w:customStyle="1" w:styleId="IntenseQuoteChar">
    <w:name w:val="Intense Quote Char"/>
    <w:basedOn w:val="DefaultParagraphFont"/>
    <w:link w:val="IntenseQuote"/>
    <w:uiPriority w:val="30"/>
    <w:rsid w:val="008175B2"/>
    <w:rPr>
      <w:i/>
      <w:iCs/>
      <w:color w:val="0F4761" w:themeColor="accent1" w:themeShade="BF"/>
    </w:rPr>
  </w:style>
  <w:style w:type="character" w:styleId="IntenseReference">
    <w:name w:val="Intense Reference"/>
    <w:basedOn w:val="DefaultParagraphFont"/>
    <w:uiPriority w:val="32"/>
    <w:qFormat/>
    <w:rsid w:val="008175B2"/>
    <w:rPr>
      <w:b/>
      <w:bCs/>
      <w:smallCaps/>
      <w:color w:val="0F4761" w:themeColor="accent1" w:themeShade="BF"/>
      <w:spacing w:val="5"/>
    </w:rPr>
  </w:style>
  <w:style w:type="character" w:styleId="Hyperlink">
    <w:name w:val="Hyperlink"/>
    <w:basedOn w:val="DefaultParagraphFont"/>
    <w:uiPriority w:val="99"/>
    <w:unhideWhenUsed/>
    <w:rsid w:val="00FF30DF"/>
    <w:rPr>
      <w:color w:val="467886" w:themeColor="hyperlink"/>
      <w:u w:val="single"/>
    </w:rPr>
  </w:style>
  <w:style w:type="paragraph" w:customStyle="1" w:styleId="H1">
    <w:name w:val="H1"/>
    <w:basedOn w:val="Heading1"/>
    <w:link w:val="H1Char"/>
    <w:qFormat/>
    <w:rsid w:val="00FF30DF"/>
  </w:style>
  <w:style w:type="character" w:customStyle="1" w:styleId="H1Char">
    <w:name w:val="H1 Char"/>
    <w:basedOn w:val="Heading1Char"/>
    <w:link w:val="H1"/>
    <w:rsid w:val="00FF30DF"/>
    <w:rPr>
      <w:rFonts w:ascii="Times New Roman" w:eastAsiaTheme="majorEastAsia" w:hAnsi="Times New Roman" w:cstheme="majorBidi"/>
      <w:kern w:val="0"/>
      <w:sz w:val="40"/>
      <w:szCs w:val="40"/>
      <w:lang w:val="en-US" w:eastAsia="en-GB"/>
      <w14:ligatures w14:val="none"/>
    </w:rPr>
  </w:style>
  <w:style w:type="table" w:styleId="TableGrid">
    <w:name w:val="Table Grid"/>
    <w:basedOn w:val="TableNormal"/>
    <w:uiPriority w:val="39"/>
    <w:rsid w:val="00CD51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F0267D"/>
    <w:pPr>
      <w:spacing w:after="0" w:line="240" w:lineRule="auto"/>
    </w:pPr>
    <w:rPr>
      <w:kern w:val="0"/>
      <w:sz w:val="22"/>
      <w:szCs w:val="22"/>
      <w:lang w:val="en-US"/>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1">
    <w:name w:val="Unresolved Mention1"/>
    <w:basedOn w:val="DefaultParagraphFont"/>
    <w:uiPriority w:val="99"/>
    <w:semiHidden/>
    <w:unhideWhenUsed/>
    <w:rsid w:val="00845648"/>
    <w:rPr>
      <w:color w:val="605E5C"/>
      <w:shd w:val="clear" w:color="auto" w:fill="E1DFDD"/>
    </w:rPr>
  </w:style>
  <w:style w:type="paragraph" w:customStyle="1" w:styleId="MDPI51figurecaption">
    <w:name w:val="MDPI_5.1_figure_caption"/>
    <w:rsid w:val="00284D80"/>
    <w:pPr>
      <w:adjustRightInd w:val="0"/>
      <w:snapToGrid w:val="0"/>
      <w:spacing w:before="120" w:after="240" w:line="228" w:lineRule="auto"/>
      <w:ind w:left="2608"/>
    </w:pPr>
    <w:rPr>
      <w:rFonts w:ascii="Palatino Linotype" w:eastAsia="Times New Roman" w:hAnsi="Palatino Linotype" w:cs="Times New Roman"/>
      <w:color w:val="000000"/>
      <w:kern w:val="0"/>
      <w:sz w:val="18"/>
      <w:szCs w:val="20"/>
      <w:lang w:val="en-US" w:eastAsia="de-DE" w:bidi="en-US"/>
      <w14:ligatures w14:val="none"/>
    </w:rPr>
  </w:style>
  <w:style w:type="paragraph" w:customStyle="1" w:styleId="MDPI52figure">
    <w:name w:val="MDPI_5.2_figure"/>
    <w:rsid w:val="00284D80"/>
    <w:pPr>
      <w:adjustRightInd w:val="0"/>
      <w:snapToGrid w:val="0"/>
      <w:spacing w:before="240" w:after="120" w:line="240" w:lineRule="auto"/>
      <w:jc w:val="center"/>
    </w:pPr>
    <w:rPr>
      <w:rFonts w:ascii="Palatino Linotype" w:eastAsia="Times New Roman" w:hAnsi="Palatino Linotype" w:cs="Times New Roman"/>
      <w:snapToGrid w:val="0"/>
      <w:color w:val="000000"/>
      <w:kern w:val="0"/>
      <w:sz w:val="20"/>
      <w:szCs w:val="20"/>
      <w:lang w:val="en-US" w:eastAsia="de-DE" w:bidi="en-US"/>
      <w14:ligatures w14:val="none"/>
    </w:rPr>
  </w:style>
  <w:style w:type="paragraph" w:customStyle="1" w:styleId="MDPI41tablecaption">
    <w:name w:val="MDPI_4.1_table_caption"/>
    <w:rsid w:val="00284D80"/>
    <w:pPr>
      <w:adjustRightInd w:val="0"/>
      <w:snapToGrid w:val="0"/>
      <w:spacing w:before="240" w:after="120" w:line="228" w:lineRule="auto"/>
      <w:ind w:left="2608"/>
    </w:pPr>
    <w:rPr>
      <w:rFonts w:ascii="Palatino Linotype" w:eastAsia="Times New Roman" w:hAnsi="Palatino Linotype"/>
      <w:color w:val="000000"/>
      <w:kern w:val="0"/>
      <w:sz w:val="18"/>
      <w:szCs w:val="22"/>
      <w:lang w:val="en-US" w:eastAsia="de-DE" w:bidi="en-US"/>
      <w14:ligatures w14:val="none"/>
    </w:rPr>
  </w:style>
  <w:style w:type="paragraph" w:customStyle="1" w:styleId="MDPI31text">
    <w:name w:val="MDPI_3.1_text"/>
    <w:rsid w:val="007E1C53"/>
    <w:pPr>
      <w:adjustRightInd w:val="0"/>
      <w:snapToGrid w:val="0"/>
      <w:spacing w:after="0" w:line="228" w:lineRule="auto"/>
      <w:ind w:left="2608" w:firstLine="425"/>
      <w:jc w:val="both"/>
    </w:pPr>
    <w:rPr>
      <w:rFonts w:ascii="Palatino Linotype" w:eastAsia="Times New Roman" w:hAnsi="Palatino Linotype" w:cs="Times New Roman"/>
      <w:snapToGrid w:val="0"/>
      <w:color w:val="000000"/>
      <w:kern w:val="0"/>
      <w:sz w:val="20"/>
      <w:szCs w:val="22"/>
      <w:lang w:val="en-US" w:eastAsia="de-DE" w:bidi="en-US"/>
      <w14:ligatures w14:val="none"/>
    </w:rPr>
  </w:style>
  <w:style w:type="paragraph" w:styleId="Bibliography">
    <w:name w:val="Bibliography"/>
    <w:basedOn w:val="Normal"/>
    <w:next w:val="Normal"/>
    <w:uiPriority w:val="37"/>
    <w:unhideWhenUsed/>
    <w:rsid w:val="000F5AF6"/>
    <w:pPr>
      <w:tabs>
        <w:tab w:val="left" w:pos="384"/>
      </w:tabs>
      <w:spacing w:after="240" w:line="240" w:lineRule="auto"/>
      <w:ind w:left="384" w:hanging="384"/>
    </w:pPr>
  </w:style>
  <w:style w:type="paragraph" w:styleId="HTMLPreformatted">
    <w:name w:val="HTML Preformatted"/>
    <w:basedOn w:val="Normal"/>
    <w:link w:val="HTMLPreformattedChar"/>
    <w:uiPriority w:val="99"/>
    <w:semiHidden/>
    <w:unhideWhenUsed/>
    <w:rsid w:val="004E3092"/>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4E3092"/>
    <w:rPr>
      <w:rFonts w:ascii="Consolas" w:eastAsia="Times New Roman" w:hAnsi="Consolas" w:cs="Times New Roman"/>
      <w:kern w:val="0"/>
      <w:sz w:val="20"/>
      <w:szCs w:val="20"/>
      <w:lang w:val="en-US" w:eastAsia="en-GB"/>
      <w14:ligatures w14:val="none"/>
    </w:rPr>
  </w:style>
  <w:style w:type="character" w:styleId="FollowedHyperlink">
    <w:name w:val="FollowedHyperlink"/>
    <w:basedOn w:val="DefaultParagraphFont"/>
    <w:uiPriority w:val="99"/>
    <w:semiHidden/>
    <w:unhideWhenUsed/>
    <w:rsid w:val="00634F13"/>
    <w:rPr>
      <w:color w:val="96607D" w:themeColor="followedHyperlink"/>
      <w:u w:val="single"/>
    </w:rPr>
  </w:style>
  <w:style w:type="table" w:styleId="GridTable1Light">
    <w:name w:val="Grid Table 1 Light"/>
    <w:basedOn w:val="TableNormal"/>
    <w:uiPriority w:val="46"/>
    <w:rsid w:val="00C30F3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96197F"/>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UnresolvedMention2">
    <w:name w:val="Unresolved Mention2"/>
    <w:basedOn w:val="DefaultParagraphFont"/>
    <w:uiPriority w:val="99"/>
    <w:semiHidden/>
    <w:unhideWhenUsed/>
    <w:rsid w:val="00AA3315"/>
    <w:rPr>
      <w:color w:val="605E5C"/>
      <w:shd w:val="clear" w:color="auto" w:fill="E1DFDD"/>
    </w:rPr>
  </w:style>
  <w:style w:type="paragraph" w:styleId="NormalWeb">
    <w:name w:val="Normal (Web)"/>
    <w:basedOn w:val="Normal"/>
    <w:uiPriority w:val="99"/>
    <w:semiHidden/>
    <w:unhideWhenUsed/>
    <w:rsid w:val="00237FFD"/>
  </w:style>
  <w:style w:type="character" w:styleId="UnresolvedMention">
    <w:name w:val="Unresolved Mention"/>
    <w:basedOn w:val="DefaultParagraphFont"/>
    <w:uiPriority w:val="99"/>
    <w:semiHidden/>
    <w:unhideWhenUsed/>
    <w:rsid w:val="001A01FB"/>
    <w:rPr>
      <w:color w:val="605E5C"/>
      <w:shd w:val="clear" w:color="auto" w:fill="E1DFDD"/>
    </w:rPr>
  </w:style>
  <w:style w:type="character" w:styleId="PlaceholderText">
    <w:name w:val="Placeholder Text"/>
    <w:basedOn w:val="DefaultParagraphFont"/>
    <w:uiPriority w:val="99"/>
    <w:semiHidden/>
    <w:rsid w:val="008F1C37"/>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938875">
      <w:bodyDiv w:val="1"/>
      <w:marLeft w:val="0"/>
      <w:marRight w:val="0"/>
      <w:marTop w:val="0"/>
      <w:marBottom w:val="0"/>
      <w:divBdr>
        <w:top w:val="none" w:sz="0" w:space="0" w:color="auto"/>
        <w:left w:val="none" w:sz="0" w:space="0" w:color="auto"/>
        <w:bottom w:val="none" w:sz="0" w:space="0" w:color="auto"/>
        <w:right w:val="none" w:sz="0" w:space="0" w:color="auto"/>
      </w:divBdr>
    </w:div>
    <w:div w:id="155730356">
      <w:bodyDiv w:val="1"/>
      <w:marLeft w:val="0"/>
      <w:marRight w:val="0"/>
      <w:marTop w:val="0"/>
      <w:marBottom w:val="0"/>
      <w:divBdr>
        <w:top w:val="none" w:sz="0" w:space="0" w:color="auto"/>
        <w:left w:val="none" w:sz="0" w:space="0" w:color="auto"/>
        <w:bottom w:val="none" w:sz="0" w:space="0" w:color="auto"/>
        <w:right w:val="none" w:sz="0" w:space="0" w:color="auto"/>
      </w:divBdr>
    </w:div>
    <w:div w:id="159127354">
      <w:bodyDiv w:val="1"/>
      <w:marLeft w:val="0"/>
      <w:marRight w:val="0"/>
      <w:marTop w:val="0"/>
      <w:marBottom w:val="0"/>
      <w:divBdr>
        <w:top w:val="none" w:sz="0" w:space="0" w:color="auto"/>
        <w:left w:val="none" w:sz="0" w:space="0" w:color="auto"/>
        <w:bottom w:val="none" w:sz="0" w:space="0" w:color="auto"/>
        <w:right w:val="none" w:sz="0" w:space="0" w:color="auto"/>
      </w:divBdr>
      <w:divsChild>
        <w:div w:id="545534382">
          <w:marLeft w:val="0"/>
          <w:marRight w:val="0"/>
          <w:marTop w:val="0"/>
          <w:marBottom w:val="0"/>
          <w:divBdr>
            <w:top w:val="none" w:sz="0" w:space="0" w:color="auto"/>
            <w:left w:val="none" w:sz="0" w:space="0" w:color="auto"/>
            <w:bottom w:val="none" w:sz="0" w:space="0" w:color="auto"/>
            <w:right w:val="none" w:sz="0" w:space="0" w:color="auto"/>
          </w:divBdr>
          <w:divsChild>
            <w:div w:id="1850635139">
              <w:marLeft w:val="0"/>
              <w:marRight w:val="0"/>
              <w:marTop w:val="0"/>
              <w:marBottom w:val="0"/>
              <w:divBdr>
                <w:top w:val="none" w:sz="0" w:space="0" w:color="auto"/>
                <w:left w:val="none" w:sz="0" w:space="0" w:color="auto"/>
                <w:bottom w:val="none" w:sz="0" w:space="0" w:color="auto"/>
                <w:right w:val="none" w:sz="0" w:space="0" w:color="auto"/>
              </w:divBdr>
              <w:divsChild>
                <w:div w:id="1530950638">
                  <w:marLeft w:val="0"/>
                  <w:marRight w:val="0"/>
                  <w:marTop w:val="0"/>
                  <w:marBottom w:val="0"/>
                  <w:divBdr>
                    <w:top w:val="none" w:sz="0" w:space="0" w:color="auto"/>
                    <w:left w:val="none" w:sz="0" w:space="0" w:color="auto"/>
                    <w:bottom w:val="none" w:sz="0" w:space="0" w:color="auto"/>
                    <w:right w:val="none" w:sz="0" w:space="0" w:color="auto"/>
                  </w:divBdr>
                </w:div>
                <w:div w:id="241836795">
                  <w:marLeft w:val="0"/>
                  <w:marRight w:val="0"/>
                  <w:marTop w:val="0"/>
                  <w:marBottom w:val="0"/>
                  <w:divBdr>
                    <w:top w:val="none" w:sz="0" w:space="0" w:color="auto"/>
                    <w:left w:val="none" w:sz="0" w:space="0" w:color="auto"/>
                    <w:bottom w:val="none" w:sz="0" w:space="0" w:color="auto"/>
                    <w:right w:val="none" w:sz="0" w:space="0" w:color="auto"/>
                  </w:divBdr>
                </w:div>
                <w:div w:id="2121872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307923">
          <w:marLeft w:val="0"/>
          <w:marRight w:val="0"/>
          <w:marTop w:val="0"/>
          <w:marBottom w:val="0"/>
          <w:divBdr>
            <w:top w:val="single" w:sz="6" w:space="0" w:color="909299"/>
            <w:left w:val="single" w:sz="6" w:space="0" w:color="909299"/>
            <w:bottom w:val="single" w:sz="6" w:space="0" w:color="909299"/>
            <w:right w:val="single" w:sz="6" w:space="0" w:color="909299"/>
          </w:divBdr>
          <w:divsChild>
            <w:div w:id="2135364569">
              <w:marLeft w:val="0"/>
              <w:marRight w:val="0"/>
              <w:marTop w:val="0"/>
              <w:marBottom w:val="0"/>
              <w:divBdr>
                <w:top w:val="none" w:sz="0" w:space="0" w:color="auto"/>
                <w:left w:val="none" w:sz="0" w:space="0" w:color="auto"/>
                <w:bottom w:val="none" w:sz="0" w:space="0" w:color="auto"/>
                <w:right w:val="none" w:sz="0" w:space="0" w:color="auto"/>
              </w:divBdr>
              <w:divsChild>
                <w:div w:id="711340889">
                  <w:marLeft w:val="0"/>
                  <w:marRight w:val="0"/>
                  <w:marTop w:val="0"/>
                  <w:marBottom w:val="0"/>
                  <w:divBdr>
                    <w:top w:val="none" w:sz="0" w:space="0" w:color="auto"/>
                    <w:left w:val="none" w:sz="0" w:space="0" w:color="auto"/>
                    <w:bottom w:val="none" w:sz="0" w:space="0" w:color="auto"/>
                    <w:right w:val="none" w:sz="0" w:space="0" w:color="auto"/>
                  </w:divBdr>
                  <w:divsChild>
                    <w:div w:id="1428968338">
                      <w:marLeft w:val="0"/>
                      <w:marRight w:val="0"/>
                      <w:marTop w:val="0"/>
                      <w:marBottom w:val="0"/>
                      <w:divBdr>
                        <w:top w:val="none" w:sz="0" w:space="0" w:color="auto"/>
                        <w:left w:val="none" w:sz="0" w:space="0" w:color="auto"/>
                        <w:bottom w:val="none" w:sz="0" w:space="0" w:color="auto"/>
                        <w:right w:val="none" w:sz="0" w:space="0" w:color="auto"/>
                      </w:divBdr>
                      <w:divsChild>
                        <w:div w:id="2039502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42834541">
      <w:bodyDiv w:val="1"/>
      <w:marLeft w:val="0"/>
      <w:marRight w:val="0"/>
      <w:marTop w:val="0"/>
      <w:marBottom w:val="0"/>
      <w:divBdr>
        <w:top w:val="none" w:sz="0" w:space="0" w:color="auto"/>
        <w:left w:val="none" w:sz="0" w:space="0" w:color="auto"/>
        <w:bottom w:val="none" w:sz="0" w:space="0" w:color="auto"/>
        <w:right w:val="none" w:sz="0" w:space="0" w:color="auto"/>
      </w:divBdr>
      <w:divsChild>
        <w:div w:id="342434462">
          <w:marLeft w:val="0"/>
          <w:marRight w:val="0"/>
          <w:marTop w:val="0"/>
          <w:marBottom w:val="0"/>
          <w:divBdr>
            <w:top w:val="none" w:sz="0" w:space="0" w:color="auto"/>
            <w:left w:val="none" w:sz="0" w:space="0" w:color="auto"/>
            <w:bottom w:val="none" w:sz="0" w:space="0" w:color="auto"/>
            <w:right w:val="none" w:sz="0" w:space="0" w:color="auto"/>
          </w:divBdr>
        </w:div>
      </w:divsChild>
    </w:div>
    <w:div w:id="319778157">
      <w:bodyDiv w:val="1"/>
      <w:marLeft w:val="0"/>
      <w:marRight w:val="0"/>
      <w:marTop w:val="0"/>
      <w:marBottom w:val="0"/>
      <w:divBdr>
        <w:top w:val="none" w:sz="0" w:space="0" w:color="auto"/>
        <w:left w:val="none" w:sz="0" w:space="0" w:color="auto"/>
        <w:bottom w:val="none" w:sz="0" w:space="0" w:color="auto"/>
        <w:right w:val="none" w:sz="0" w:space="0" w:color="auto"/>
      </w:divBdr>
    </w:div>
    <w:div w:id="397555079">
      <w:bodyDiv w:val="1"/>
      <w:marLeft w:val="0"/>
      <w:marRight w:val="0"/>
      <w:marTop w:val="0"/>
      <w:marBottom w:val="0"/>
      <w:divBdr>
        <w:top w:val="none" w:sz="0" w:space="0" w:color="auto"/>
        <w:left w:val="none" w:sz="0" w:space="0" w:color="auto"/>
        <w:bottom w:val="none" w:sz="0" w:space="0" w:color="auto"/>
        <w:right w:val="none" w:sz="0" w:space="0" w:color="auto"/>
      </w:divBdr>
    </w:div>
    <w:div w:id="424738939">
      <w:bodyDiv w:val="1"/>
      <w:marLeft w:val="0"/>
      <w:marRight w:val="0"/>
      <w:marTop w:val="0"/>
      <w:marBottom w:val="0"/>
      <w:divBdr>
        <w:top w:val="none" w:sz="0" w:space="0" w:color="auto"/>
        <w:left w:val="none" w:sz="0" w:space="0" w:color="auto"/>
        <w:bottom w:val="none" w:sz="0" w:space="0" w:color="auto"/>
        <w:right w:val="none" w:sz="0" w:space="0" w:color="auto"/>
      </w:divBdr>
      <w:divsChild>
        <w:div w:id="1981953258">
          <w:marLeft w:val="0"/>
          <w:marRight w:val="0"/>
          <w:marTop w:val="0"/>
          <w:marBottom w:val="0"/>
          <w:divBdr>
            <w:top w:val="none" w:sz="0" w:space="0" w:color="auto"/>
            <w:left w:val="none" w:sz="0" w:space="0" w:color="auto"/>
            <w:bottom w:val="none" w:sz="0" w:space="0" w:color="auto"/>
            <w:right w:val="none" w:sz="0" w:space="0" w:color="auto"/>
          </w:divBdr>
          <w:divsChild>
            <w:div w:id="38096497">
              <w:marLeft w:val="0"/>
              <w:marRight w:val="0"/>
              <w:marTop w:val="0"/>
              <w:marBottom w:val="0"/>
              <w:divBdr>
                <w:top w:val="none" w:sz="0" w:space="0" w:color="auto"/>
                <w:left w:val="none" w:sz="0" w:space="0" w:color="auto"/>
                <w:bottom w:val="none" w:sz="0" w:space="0" w:color="auto"/>
                <w:right w:val="none" w:sz="0" w:space="0" w:color="auto"/>
              </w:divBdr>
              <w:divsChild>
                <w:div w:id="1115907439">
                  <w:marLeft w:val="0"/>
                  <w:marRight w:val="0"/>
                  <w:marTop w:val="0"/>
                  <w:marBottom w:val="0"/>
                  <w:divBdr>
                    <w:top w:val="none" w:sz="0" w:space="0" w:color="auto"/>
                    <w:left w:val="none" w:sz="0" w:space="0" w:color="auto"/>
                    <w:bottom w:val="none" w:sz="0" w:space="0" w:color="auto"/>
                    <w:right w:val="none" w:sz="0" w:space="0" w:color="auto"/>
                  </w:divBdr>
                  <w:divsChild>
                    <w:div w:id="1127048521">
                      <w:marLeft w:val="0"/>
                      <w:marRight w:val="0"/>
                      <w:marTop w:val="0"/>
                      <w:marBottom w:val="0"/>
                      <w:divBdr>
                        <w:top w:val="none" w:sz="0" w:space="0" w:color="auto"/>
                        <w:left w:val="none" w:sz="0" w:space="0" w:color="auto"/>
                        <w:bottom w:val="none" w:sz="0" w:space="0" w:color="auto"/>
                        <w:right w:val="none" w:sz="0" w:space="0" w:color="auto"/>
                      </w:divBdr>
                      <w:divsChild>
                        <w:div w:id="1429236786">
                          <w:marLeft w:val="0"/>
                          <w:marRight w:val="0"/>
                          <w:marTop w:val="0"/>
                          <w:marBottom w:val="0"/>
                          <w:divBdr>
                            <w:top w:val="none" w:sz="0" w:space="0" w:color="auto"/>
                            <w:left w:val="none" w:sz="0" w:space="0" w:color="auto"/>
                            <w:bottom w:val="none" w:sz="0" w:space="0" w:color="auto"/>
                            <w:right w:val="none" w:sz="0" w:space="0" w:color="auto"/>
                          </w:divBdr>
                          <w:divsChild>
                            <w:div w:id="1771925200">
                              <w:marLeft w:val="0"/>
                              <w:marRight w:val="0"/>
                              <w:marTop w:val="0"/>
                              <w:marBottom w:val="0"/>
                              <w:divBdr>
                                <w:top w:val="none" w:sz="0" w:space="0" w:color="auto"/>
                                <w:left w:val="none" w:sz="0" w:space="0" w:color="auto"/>
                                <w:bottom w:val="none" w:sz="0" w:space="0" w:color="auto"/>
                                <w:right w:val="none" w:sz="0" w:space="0" w:color="auto"/>
                              </w:divBdr>
                              <w:divsChild>
                                <w:div w:id="1920170142">
                                  <w:marLeft w:val="0"/>
                                  <w:marRight w:val="0"/>
                                  <w:marTop w:val="0"/>
                                  <w:marBottom w:val="0"/>
                                  <w:divBdr>
                                    <w:top w:val="none" w:sz="0" w:space="0" w:color="auto"/>
                                    <w:left w:val="none" w:sz="0" w:space="0" w:color="auto"/>
                                    <w:bottom w:val="none" w:sz="0" w:space="0" w:color="auto"/>
                                    <w:right w:val="none" w:sz="0" w:space="0" w:color="auto"/>
                                  </w:divBdr>
                                  <w:divsChild>
                                    <w:div w:id="1563131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442813">
                          <w:marLeft w:val="0"/>
                          <w:marRight w:val="0"/>
                          <w:marTop w:val="0"/>
                          <w:marBottom w:val="0"/>
                          <w:divBdr>
                            <w:top w:val="none" w:sz="0" w:space="0" w:color="auto"/>
                            <w:left w:val="none" w:sz="0" w:space="0" w:color="auto"/>
                            <w:bottom w:val="none" w:sz="0" w:space="0" w:color="auto"/>
                            <w:right w:val="none" w:sz="0" w:space="0" w:color="auto"/>
                          </w:divBdr>
                          <w:divsChild>
                            <w:div w:id="603347501">
                              <w:marLeft w:val="0"/>
                              <w:marRight w:val="0"/>
                              <w:marTop w:val="0"/>
                              <w:marBottom w:val="0"/>
                              <w:divBdr>
                                <w:top w:val="none" w:sz="0" w:space="0" w:color="auto"/>
                                <w:left w:val="none" w:sz="0" w:space="0" w:color="auto"/>
                                <w:bottom w:val="none" w:sz="0" w:space="0" w:color="auto"/>
                                <w:right w:val="none" w:sz="0" w:space="0" w:color="auto"/>
                              </w:divBdr>
                              <w:divsChild>
                                <w:div w:id="1867669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42381791">
      <w:bodyDiv w:val="1"/>
      <w:marLeft w:val="0"/>
      <w:marRight w:val="0"/>
      <w:marTop w:val="0"/>
      <w:marBottom w:val="0"/>
      <w:divBdr>
        <w:top w:val="none" w:sz="0" w:space="0" w:color="auto"/>
        <w:left w:val="none" w:sz="0" w:space="0" w:color="auto"/>
        <w:bottom w:val="none" w:sz="0" w:space="0" w:color="auto"/>
        <w:right w:val="none" w:sz="0" w:space="0" w:color="auto"/>
      </w:divBdr>
    </w:div>
    <w:div w:id="511140082">
      <w:bodyDiv w:val="1"/>
      <w:marLeft w:val="0"/>
      <w:marRight w:val="0"/>
      <w:marTop w:val="0"/>
      <w:marBottom w:val="0"/>
      <w:divBdr>
        <w:top w:val="none" w:sz="0" w:space="0" w:color="auto"/>
        <w:left w:val="none" w:sz="0" w:space="0" w:color="auto"/>
        <w:bottom w:val="none" w:sz="0" w:space="0" w:color="auto"/>
        <w:right w:val="none" w:sz="0" w:space="0" w:color="auto"/>
      </w:divBdr>
    </w:div>
    <w:div w:id="644428608">
      <w:bodyDiv w:val="1"/>
      <w:marLeft w:val="0"/>
      <w:marRight w:val="0"/>
      <w:marTop w:val="0"/>
      <w:marBottom w:val="0"/>
      <w:divBdr>
        <w:top w:val="none" w:sz="0" w:space="0" w:color="auto"/>
        <w:left w:val="none" w:sz="0" w:space="0" w:color="auto"/>
        <w:bottom w:val="none" w:sz="0" w:space="0" w:color="auto"/>
        <w:right w:val="none" w:sz="0" w:space="0" w:color="auto"/>
      </w:divBdr>
    </w:div>
    <w:div w:id="648435182">
      <w:bodyDiv w:val="1"/>
      <w:marLeft w:val="0"/>
      <w:marRight w:val="0"/>
      <w:marTop w:val="0"/>
      <w:marBottom w:val="0"/>
      <w:divBdr>
        <w:top w:val="none" w:sz="0" w:space="0" w:color="auto"/>
        <w:left w:val="none" w:sz="0" w:space="0" w:color="auto"/>
        <w:bottom w:val="none" w:sz="0" w:space="0" w:color="auto"/>
        <w:right w:val="none" w:sz="0" w:space="0" w:color="auto"/>
      </w:divBdr>
    </w:div>
    <w:div w:id="759183949">
      <w:bodyDiv w:val="1"/>
      <w:marLeft w:val="0"/>
      <w:marRight w:val="0"/>
      <w:marTop w:val="0"/>
      <w:marBottom w:val="0"/>
      <w:divBdr>
        <w:top w:val="none" w:sz="0" w:space="0" w:color="auto"/>
        <w:left w:val="none" w:sz="0" w:space="0" w:color="auto"/>
        <w:bottom w:val="none" w:sz="0" w:space="0" w:color="auto"/>
        <w:right w:val="none" w:sz="0" w:space="0" w:color="auto"/>
      </w:divBdr>
      <w:divsChild>
        <w:div w:id="507906707">
          <w:marLeft w:val="0"/>
          <w:marRight w:val="0"/>
          <w:marTop w:val="0"/>
          <w:marBottom w:val="0"/>
          <w:divBdr>
            <w:top w:val="none" w:sz="0" w:space="0" w:color="auto"/>
            <w:left w:val="none" w:sz="0" w:space="0" w:color="auto"/>
            <w:bottom w:val="none" w:sz="0" w:space="0" w:color="auto"/>
            <w:right w:val="none" w:sz="0" w:space="0" w:color="auto"/>
          </w:divBdr>
          <w:divsChild>
            <w:div w:id="1409499171">
              <w:marLeft w:val="0"/>
              <w:marRight w:val="0"/>
              <w:marTop w:val="0"/>
              <w:marBottom w:val="0"/>
              <w:divBdr>
                <w:top w:val="none" w:sz="0" w:space="0" w:color="auto"/>
                <w:left w:val="none" w:sz="0" w:space="0" w:color="auto"/>
                <w:bottom w:val="none" w:sz="0" w:space="0" w:color="auto"/>
                <w:right w:val="none" w:sz="0" w:space="0" w:color="auto"/>
              </w:divBdr>
              <w:divsChild>
                <w:div w:id="146436560">
                  <w:marLeft w:val="0"/>
                  <w:marRight w:val="0"/>
                  <w:marTop w:val="0"/>
                  <w:marBottom w:val="0"/>
                  <w:divBdr>
                    <w:top w:val="none" w:sz="0" w:space="0" w:color="auto"/>
                    <w:left w:val="none" w:sz="0" w:space="0" w:color="auto"/>
                    <w:bottom w:val="none" w:sz="0" w:space="0" w:color="auto"/>
                    <w:right w:val="none" w:sz="0" w:space="0" w:color="auto"/>
                  </w:divBdr>
                  <w:divsChild>
                    <w:div w:id="1616987568">
                      <w:marLeft w:val="0"/>
                      <w:marRight w:val="0"/>
                      <w:marTop w:val="0"/>
                      <w:marBottom w:val="0"/>
                      <w:divBdr>
                        <w:top w:val="none" w:sz="0" w:space="0" w:color="auto"/>
                        <w:left w:val="none" w:sz="0" w:space="0" w:color="auto"/>
                        <w:bottom w:val="none" w:sz="0" w:space="0" w:color="auto"/>
                        <w:right w:val="none" w:sz="0" w:space="0" w:color="auto"/>
                      </w:divBdr>
                      <w:divsChild>
                        <w:div w:id="1392921466">
                          <w:marLeft w:val="0"/>
                          <w:marRight w:val="0"/>
                          <w:marTop w:val="0"/>
                          <w:marBottom w:val="0"/>
                          <w:divBdr>
                            <w:top w:val="none" w:sz="0" w:space="0" w:color="auto"/>
                            <w:left w:val="none" w:sz="0" w:space="0" w:color="auto"/>
                            <w:bottom w:val="none" w:sz="0" w:space="0" w:color="auto"/>
                            <w:right w:val="none" w:sz="0" w:space="0" w:color="auto"/>
                          </w:divBdr>
                          <w:divsChild>
                            <w:div w:id="526143846">
                              <w:marLeft w:val="0"/>
                              <w:marRight w:val="0"/>
                              <w:marTop w:val="0"/>
                              <w:marBottom w:val="0"/>
                              <w:divBdr>
                                <w:top w:val="none" w:sz="0" w:space="0" w:color="auto"/>
                                <w:left w:val="none" w:sz="0" w:space="0" w:color="auto"/>
                                <w:bottom w:val="none" w:sz="0" w:space="0" w:color="auto"/>
                                <w:right w:val="none" w:sz="0" w:space="0" w:color="auto"/>
                              </w:divBdr>
                              <w:divsChild>
                                <w:div w:id="930966616">
                                  <w:marLeft w:val="0"/>
                                  <w:marRight w:val="0"/>
                                  <w:marTop w:val="0"/>
                                  <w:marBottom w:val="0"/>
                                  <w:divBdr>
                                    <w:top w:val="none" w:sz="0" w:space="0" w:color="auto"/>
                                    <w:left w:val="none" w:sz="0" w:space="0" w:color="auto"/>
                                    <w:bottom w:val="none" w:sz="0" w:space="0" w:color="auto"/>
                                    <w:right w:val="none" w:sz="0" w:space="0" w:color="auto"/>
                                  </w:divBdr>
                                  <w:divsChild>
                                    <w:div w:id="97394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8023969">
                          <w:marLeft w:val="0"/>
                          <w:marRight w:val="0"/>
                          <w:marTop w:val="0"/>
                          <w:marBottom w:val="0"/>
                          <w:divBdr>
                            <w:top w:val="none" w:sz="0" w:space="0" w:color="auto"/>
                            <w:left w:val="none" w:sz="0" w:space="0" w:color="auto"/>
                            <w:bottom w:val="none" w:sz="0" w:space="0" w:color="auto"/>
                            <w:right w:val="none" w:sz="0" w:space="0" w:color="auto"/>
                          </w:divBdr>
                          <w:divsChild>
                            <w:div w:id="528833384">
                              <w:marLeft w:val="0"/>
                              <w:marRight w:val="0"/>
                              <w:marTop w:val="0"/>
                              <w:marBottom w:val="0"/>
                              <w:divBdr>
                                <w:top w:val="none" w:sz="0" w:space="0" w:color="auto"/>
                                <w:left w:val="none" w:sz="0" w:space="0" w:color="auto"/>
                                <w:bottom w:val="none" w:sz="0" w:space="0" w:color="auto"/>
                                <w:right w:val="none" w:sz="0" w:space="0" w:color="auto"/>
                              </w:divBdr>
                              <w:divsChild>
                                <w:div w:id="376127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07209877">
      <w:bodyDiv w:val="1"/>
      <w:marLeft w:val="0"/>
      <w:marRight w:val="0"/>
      <w:marTop w:val="0"/>
      <w:marBottom w:val="0"/>
      <w:divBdr>
        <w:top w:val="none" w:sz="0" w:space="0" w:color="auto"/>
        <w:left w:val="none" w:sz="0" w:space="0" w:color="auto"/>
        <w:bottom w:val="none" w:sz="0" w:space="0" w:color="auto"/>
        <w:right w:val="none" w:sz="0" w:space="0" w:color="auto"/>
      </w:divBdr>
    </w:div>
    <w:div w:id="811563765">
      <w:bodyDiv w:val="1"/>
      <w:marLeft w:val="0"/>
      <w:marRight w:val="0"/>
      <w:marTop w:val="0"/>
      <w:marBottom w:val="0"/>
      <w:divBdr>
        <w:top w:val="none" w:sz="0" w:space="0" w:color="auto"/>
        <w:left w:val="none" w:sz="0" w:space="0" w:color="auto"/>
        <w:bottom w:val="none" w:sz="0" w:space="0" w:color="auto"/>
        <w:right w:val="none" w:sz="0" w:space="0" w:color="auto"/>
      </w:divBdr>
      <w:divsChild>
        <w:div w:id="106780422">
          <w:marLeft w:val="0"/>
          <w:marRight w:val="0"/>
          <w:marTop w:val="0"/>
          <w:marBottom w:val="0"/>
          <w:divBdr>
            <w:top w:val="none" w:sz="0" w:space="0" w:color="auto"/>
            <w:left w:val="none" w:sz="0" w:space="0" w:color="auto"/>
            <w:bottom w:val="none" w:sz="0" w:space="0" w:color="auto"/>
            <w:right w:val="none" w:sz="0" w:space="0" w:color="auto"/>
          </w:divBdr>
        </w:div>
      </w:divsChild>
    </w:div>
    <w:div w:id="854002857">
      <w:bodyDiv w:val="1"/>
      <w:marLeft w:val="0"/>
      <w:marRight w:val="0"/>
      <w:marTop w:val="0"/>
      <w:marBottom w:val="0"/>
      <w:divBdr>
        <w:top w:val="none" w:sz="0" w:space="0" w:color="auto"/>
        <w:left w:val="none" w:sz="0" w:space="0" w:color="auto"/>
        <w:bottom w:val="none" w:sz="0" w:space="0" w:color="auto"/>
        <w:right w:val="none" w:sz="0" w:space="0" w:color="auto"/>
      </w:divBdr>
      <w:divsChild>
        <w:div w:id="2038115995">
          <w:marLeft w:val="0"/>
          <w:marRight w:val="0"/>
          <w:marTop w:val="0"/>
          <w:marBottom w:val="0"/>
          <w:divBdr>
            <w:top w:val="none" w:sz="0" w:space="0" w:color="auto"/>
            <w:left w:val="none" w:sz="0" w:space="0" w:color="auto"/>
            <w:bottom w:val="none" w:sz="0" w:space="0" w:color="auto"/>
            <w:right w:val="none" w:sz="0" w:space="0" w:color="auto"/>
          </w:divBdr>
          <w:divsChild>
            <w:div w:id="538326256">
              <w:marLeft w:val="0"/>
              <w:marRight w:val="0"/>
              <w:marTop w:val="0"/>
              <w:marBottom w:val="0"/>
              <w:divBdr>
                <w:top w:val="none" w:sz="0" w:space="0" w:color="auto"/>
                <w:left w:val="none" w:sz="0" w:space="0" w:color="auto"/>
                <w:bottom w:val="none" w:sz="0" w:space="0" w:color="auto"/>
                <w:right w:val="none" w:sz="0" w:space="0" w:color="auto"/>
              </w:divBdr>
              <w:divsChild>
                <w:div w:id="1183859621">
                  <w:marLeft w:val="0"/>
                  <w:marRight w:val="0"/>
                  <w:marTop w:val="0"/>
                  <w:marBottom w:val="0"/>
                  <w:divBdr>
                    <w:top w:val="none" w:sz="0" w:space="0" w:color="auto"/>
                    <w:left w:val="none" w:sz="0" w:space="0" w:color="auto"/>
                    <w:bottom w:val="none" w:sz="0" w:space="0" w:color="auto"/>
                    <w:right w:val="none" w:sz="0" w:space="0" w:color="auto"/>
                  </w:divBdr>
                </w:div>
                <w:div w:id="604920322">
                  <w:marLeft w:val="0"/>
                  <w:marRight w:val="0"/>
                  <w:marTop w:val="0"/>
                  <w:marBottom w:val="0"/>
                  <w:divBdr>
                    <w:top w:val="none" w:sz="0" w:space="0" w:color="auto"/>
                    <w:left w:val="none" w:sz="0" w:space="0" w:color="auto"/>
                    <w:bottom w:val="none" w:sz="0" w:space="0" w:color="auto"/>
                    <w:right w:val="none" w:sz="0" w:space="0" w:color="auto"/>
                  </w:divBdr>
                </w:div>
                <w:div w:id="372191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49879">
          <w:marLeft w:val="0"/>
          <w:marRight w:val="0"/>
          <w:marTop w:val="0"/>
          <w:marBottom w:val="0"/>
          <w:divBdr>
            <w:top w:val="single" w:sz="6" w:space="0" w:color="909299"/>
            <w:left w:val="single" w:sz="6" w:space="0" w:color="909299"/>
            <w:bottom w:val="single" w:sz="6" w:space="0" w:color="909299"/>
            <w:right w:val="single" w:sz="6" w:space="0" w:color="909299"/>
          </w:divBdr>
          <w:divsChild>
            <w:div w:id="153836297">
              <w:marLeft w:val="0"/>
              <w:marRight w:val="0"/>
              <w:marTop w:val="0"/>
              <w:marBottom w:val="0"/>
              <w:divBdr>
                <w:top w:val="none" w:sz="0" w:space="0" w:color="auto"/>
                <w:left w:val="none" w:sz="0" w:space="0" w:color="auto"/>
                <w:bottom w:val="none" w:sz="0" w:space="0" w:color="auto"/>
                <w:right w:val="none" w:sz="0" w:space="0" w:color="auto"/>
              </w:divBdr>
              <w:divsChild>
                <w:div w:id="331420073">
                  <w:marLeft w:val="0"/>
                  <w:marRight w:val="0"/>
                  <w:marTop w:val="0"/>
                  <w:marBottom w:val="0"/>
                  <w:divBdr>
                    <w:top w:val="none" w:sz="0" w:space="0" w:color="auto"/>
                    <w:left w:val="none" w:sz="0" w:space="0" w:color="auto"/>
                    <w:bottom w:val="none" w:sz="0" w:space="0" w:color="auto"/>
                    <w:right w:val="none" w:sz="0" w:space="0" w:color="auto"/>
                  </w:divBdr>
                  <w:divsChild>
                    <w:div w:id="830406680">
                      <w:marLeft w:val="0"/>
                      <w:marRight w:val="0"/>
                      <w:marTop w:val="0"/>
                      <w:marBottom w:val="0"/>
                      <w:divBdr>
                        <w:top w:val="none" w:sz="0" w:space="0" w:color="auto"/>
                        <w:left w:val="none" w:sz="0" w:space="0" w:color="auto"/>
                        <w:bottom w:val="none" w:sz="0" w:space="0" w:color="auto"/>
                        <w:right w:val="none" w:sz="0" w:space="0" w:color="auto"/>
                      </w:divBdr>
                      <w:divsChild>
                        <w:div w:id="19570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27925266">
      <w:bodyDiv w:val="1"/>
      <w:marLeft w:val="0"/>
      <w:marRight w:val="0"/>
      <w:marTop w:val="0"/>
      <w:marBottom w:val="0"/>
      <w:divBdr>
        <w:top w:val="none" w:sz="0" w:space="0" w:color="auto"/>
        <w:left w:val="none" w:sz="0" w:space="0" w:color="auto"/>
        <w:bottom w:val="none" w:sz="0" w:space="0" w:color="auto"/>
        <w:right w:val="none" w:sz="0" w:space="0" w:color="auto"/>
      </w:divBdr>
    </w:div>
    <w:div w:id="955404824">
      <w:bodyDiv w:val="1"/>
      <w:marLeft w:val="0"/>
      <w:marRight w:val="0"/>
      <w:marTop w:val="0"/>
      <w:marBottom w:val="0"/>
      <w:divBdr>
        <w:top w:val="none" w:sz="0" w:space="0" w:color="auto"/>
        <w:left w:val="none" w:sz="0" w:space="0" w:color="auto"/>
        <w:bottom w:val="none" w:sz="0" w:space="0" w:color="auto"/>
        <w:right w:val="none" w:sz="0" w:space="0" w:color="auto"/>
      </w:divBdr>
      <w:divsChild>
        <w:div w:id="805199115">
          <w:marLeft w:val="0"/>
          <w:marRight w:val="0"/>
          <w:marTop w:val="0"/>
          <w:marBottom w:val="0"/>
          <w:divBdr>
            <w:top w:val="none" w:sz="0" w:space="0" w:color="auto"/>
            <w:left w:val="none" w:sz="0" w:space="0" w:color="auto"/>
            <w:bottom w:val="none" w:sz="0" w:space="0" w:color="auto"/>
            <w:right w:val="none" w:sz="0" w:space="0" w:color="auto"/>
          </w:divBdr>
          <w:divsChild>
            <w:div w:id="2112118375">
              <w:marLeft w:val="0"/>
              <w:marRight w:val="0"/>
              <w:marTop w:val="0"/>
              <w:marBottom w:val="0"/>
              <w:divBdr>
                <w:top w:val="none" w:sz="0" w:space="0" w:color="auto"/>
                <w:left w:val="none" w:sz="0" w:space="0" w:color="auto"/>
                <w:bottom w:val="none" w:sz="0" w:space="0" w:color="auto"/>
                <w:right w:val="none" w:sz="0" w:space="0" w:color="auto"/>
              </w:divBdr>
              <w:divsChild>
                <w:div w:id="1973242994">
                  <w:marLeft w:val="0"/>
                  <w:marRight w:val="0"/>
                  <w:marTop w:val="0"/>
                  <w:marBottom w:val="0"/>
                  <w:divBdr>
                    <w:top w:val="none" w:sz="0" w:space="0" w:color="auto"/>
                    <w:left w:val="none" w:sz="0" w:space="0" w:color="auto"/>
                    <w:bottom w:val="none" w:sz="0" w:space="0" w:color="auto"/>
                    <w:right w:val="none" w:sz="0" w:space="0" w:color="auto"/>
                  </w:divBdr>
                </w:div>
                <w:div w:id="1074476084">
                  <w:marLeft w:val="0"/>
                  <w:marRight w:val="0"/>
                  <w:marTop w:val="0"/>
                  <w:marBottom w:val="0"/>
                  <w:divBdr>
                    <w:top w:val="none" w:sz="0" w:space="0" w:color="auto"/>
                    <w:left w:val="none" w:sz="0" w:space="0" w:color="auto"/>
                    <w:bottom w:val="none" w:sz="0" w:space="0" w:color="auto"/>
                    <w:right w:val="none" w:sz="0" w:space="0" w:color="auto"/>
                  </w:divBdr>
                </w:div>
                <w:div w:id="903566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199155">
          <w:marLeft w:val="0"/>
          <w:marRight w:val="0"/>
          <w:marTop w:val="0"/>
          <w:marBottom w:val="0"/>
          <w:divBdr>
            <w:top w:val="single" w:sz="6" w:space="0" w:color="909299"/>
            <w:left w:val="single" w:sz="6" w:space="0" w:color="909299"/>
            <w:bottom w:val="single" w:sz="6" w:space="0" w:color="909299"/>
            <w:right w:val="single" w:sz="6" w:space="0" w:color="909299"/>
          </w:divBdr>
          <w:divsChild>
            <w:div w:id="1836409680">
              <w:marLeft w:val="0"/>
              <w:marRight w:val="0"/>
              <w:marTop w:val="0"/>
              <w:marBottom w:val="0"/>
              <w:divBdr>
                <w:top w:val="none" w:sz="0" w:space="0" w:color="auto"/>
                <w:left w:val="none" w:sz="0" w:space="0" w:color="auto"/>
                <w:bottom w:val="none" w:sz="0" w:space="0" w:color="auto"/>
                <w:right w:val="none" w:sz="0" w:space="0" w:color="auto"/>
              </w:divBdr>
              <w:divsChild>
                <w:div w:id="296106501">
                  <w:marLeft w:val="0"/>
                  <w:marRight w:val="0"/>
                  <w:marTop w:val="0"/>
                  <w:marBottom w:val="0"/>
                  <w:divBdr>
                    <w:top w:val="none" w:sz="0" w:space="0" w:color="auto"/>
                    <w:left w:val="none" w:sz="0" w:space="0" w:color="auto"/>
                    <w:bottom w:val="none" w:sz="0" w:space="0" w:color="auto"/>
                    <w:right w:val="none" w:sz="0" w:space="0" w:color="auto"/>
                  </w:divBdr>
                  <w:divsChild>
                    <w:div w:id="1787768682">
                      <w:marLeft w:val="0"/>
                      <w:marRight w:val="0"/>
                      <w:marTop w:val="0"/>
                      <w:marBottom w:val="0"/>
                      <w:divBdr>
                        <w:top w:val="none" w:sz="0" w:space="0" w:color="auto"/>
                        <w:left w:val="none" w:sz="0" w:space="0" w:color="auto"/>
                        <w:bottom w:val="none" w:sz="0" w:space="0" w:color="auto"/>
                        <w:right w:val="none" w:sz="0" w:space="0" w:color="auto"/>
                      </w:divBdr>
                      <w:divsChild>
                        <w:div w:id="36302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04018006">
      <w:bodyDiv w:val="1"/>
      <w:marLeft w:val="0"/>
      <w:marRight w:val="0"/>
      <w:marTop w:val="0"/>
      <w:marBottom w:val="0"/>
      <w:divBdr>
        <w:top w:val="none" w:sz="0" w:space="0" w:color="auto"/>
        <w:left w:val="none" w:sz="0" w:space="0" w:color="auto"/>
        <w:bottom w:val="none" w:sz="0" w:space="0" w:color="auto"/>
        <w:right w:val="none" w:sz="0" w:space="0" w:color="auto"/>
      </w:divBdr>
      <w:divsChild>
        <w:div w:id="1057897921">
          <w:marLeft w:val="0"/>
          <w:marRight w:val="0"/>
          <w:marTop w:val="0"/>
          <w:marBottom w:val="0"/>
          <w:divBdr>
            <w:top w:val="none" w:sz="0" w:space="0" w:color="auto"/>
            <w:left w:val="none" w:sz="0" w:space="0" w:color="auto"/>
            <w:bottom w:val="none" w:sz="0" w:space="0" w:color="auto"/>
            <w:right w:val="none" w:sz="0" w:space="0" w:color="auto"/>
          </w:divBdr>
          <w:divsChild>
            <w:div w:id="892928926">
              <w:marLeft w:val="0"/>
              <w:marRight w:val="0"/>
              <w:marTop w:val="0"/>
              <w:marBottom w:val="0"/>
              <w:divBdr>
                <w:top w:val="none" w:sz="0" w:space="0" w:color="auto"/>
                <w:left w:val="none" w:sz="0" w:space="0" w:color="auto"/>
                <w:bottom w:val="none" w:sz="0" w:space="0" w:color="auto"/>
                <w:right w:val="none" w:sz="0" w:space="0" w:color="auto"/>
              </w:divBdr>
              <w:divsChild>
                <w:div w:id="905380569">
                  <w:marLeft w:val="0"/>
                  <w:marRight w:val="0"/>
                  <w:marTop w:val="0"/>
                  <w:marBottom w:val="0"/>
                  <w:divBdr>
                    <w:top w:val="none" w:sz="0" w:space="0" w:color="auto"/>
                    <w:left w:val="none" w:sz="0" w:space="0" w:color="auto"/>
                    <w:bottom w:val="none" w:sz="0" w:space="0" w:color="auto"/>
                    <w:right w:val="none" w:sz="0" w:space="0" w:color="auto"/>
                  </w:divBdr>
                  <w:divsChild>
                    <w:div w:id="440075783">
                      <w:marLeft w:val="0"/>
                      <w:marRight w:val="0"/>
                      <w:marTop w:val="0"/>
                      <w:marBottom w:val="0"/>
                      <w:divBdr>
                        <w:top w:val="none" w:sz="0" w:space="0" w:color="auto"/>
                        <w:left w:val="none" w:sz="0" w:space="0" w:color="auto"/>
                        <w:bottom w:val="none" w:sz="0" w:space="0" w:color="auto"/>
                        <w:right w:val="none" w:sz="0" w:space="0" w:color="auto"/>
                      </w:divBdr>
                      <w:divsChild>
                        <w:div w:id="1770660888">
                          <w:marLeft w:val="0"/>
                          <w:marRight w:val="0"/>
                          <w:marTop w:val="0"/>
                          <w:marBottom w:val="0"/>
                          <w:divBdr>
                            <w:top w:val="none" w:sz="0" w:space="0" w:color="auto"/>
                            <w:left w:val="none" w:sz="0" w:space="0" w:color="auto"/>
                            <w:bottom w:val="none" w:sz="0" w:space="0" w:color="auto"/>
                            <w:right w:val="none" w:sz="0" w:space="0" w:color="auto"/>
                          </w:divBdr>
                          <w:divsChild>
                            <w:div w:id="1190408955">
                              <w:marLeft w:val="0"/>
                              <w:marRight w:val="0"/>
                              <w:marTop w:val="0"/>
                              <w:marBottom w:val="0"/>
                              <w:divBdr>
                                <w:top w:val="none" w:sz="0" w:space="0" w:color="auto"/>
                                <w:left w:val="none" w:sz="0" w:space="0" w:color="auto"/>
                                <w:bottom w:val="none" w:sz="0" w:space="0" w:color="auto"/>
                                <w:right w:val="none" w:sz="0" w:space="0" w:color="auto"/>
                              </w:divBdr>
                              <w:divsChild>
                                <w:div w:id="988676631">
                                  <w:marLeft w:val="0"/>
                                  <w:marRight w:val="0"/>
                                  <w:marTop w:val="0"/>
                                  <w:marBottom w:val="0"/>
                                  <w:divBdr>
                                    <w:top w:val="none" w:sz="0" w:space="0" w:color="auto"/>
                                    <w:left w:val="none" w:sz="0" w:space="0" w:color="auto"/>
                                    <w:bottom w:val="none" w:sz="0" w:space="0" w:color="auto"/>
                                    <w:right w:val="none" w:sz="0" w:space="0" w:color="auto"/>
                                  </w:divBdr>
                                  <w:divsChild>
                                    <w:div w:id="810748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4521424">
                          <w:marLeft w:val="0"/>
                          <w:marRight w:val="0"/>
                          <w:marTop w:val="0"/>
                          <w:marBottom w:val="0"/>
                          <w:divBdr>
                            <w:top w:val="none" w:sz="0" w:space="0" w:color="auto"/>
                            <w:left w:val="none" w:sz="0" w:space="0" w:color="auto"/>
                            <w:bottom w:val="none" w:sz="0" w:space="0" w:color="auto"/>
                            <w:right w:val="none" w:sz="0" w:space="0" w:color="auto"/>
                          </w:divBdr>
                          <w:divsChild>
                            <w:div w:id="677926903">
                              <w:marLeft w:val="0"/>
                              <w:marRight w:val="0"/>
                              <w:marTop w:val="0"/>
                              <w:marBottom w:val="0"/>
                              <w:divBdr>
                                <w:top w:val="none" w:sz="0" w:space="0" w:color="auto"/>
                                <w:left w:val="none" w:sz="0" w:space="0" w:color="auto"/>
                                <w:bottom w:val="none" w:sz="0" w:space="0" w:color="auto"/>
                                <w:right w:val="none" w:sz="0" w:space="0" w:color="auto"/>
                              </w:divBdr>
                              <w:divsChild>
                                <w:div w:id="850877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75663335">
      <w:bodyDiv w:val="1"/>
      <w:marLeft w:val="0"/>
      <w:marRight w:val="0"/>
      <w:marTop w:val="0"/>
      <w:marBottom w:val="0"/>
      <w:divBdr>
        <w:top w:val="none" w:sz="0" w:space="0" w:color="auto"/>
        <w:left w:val="none" w:sz="0" w:space="0" w:color="auto"/>
        <w:bottom w:val="none" w:sz="0" w:space="0" w:color="auto"/>
        <w:right w:val="none" w:sz="0" w:space="0" w:color="auto"/>
      </w:divBdr>
    </w:div>
    <w:div w:id="1178235517">
      <w:bodyDiv w:val="1"/>
      <w:marLeft w:val="0"/>
      <w:marRight w:val="0"/>
      <w:marTop w:val="0"/>
      <w:marBottom w:val="0"/>
      <w:divBdr>
        <w:top w:val="none" w:sz="0" w:space="0" w:color="auto"/>
        <w:left w:val="none" w:sz="0" w:space="0" w:color="auto"/>
        <w:bottom w:val="none" w:sz="0" w:space="0" w:color="auto"/>
        <w:right w:val="none" w:sz="0" w:space="0" w:color="auto"/>
      </w:divBdr>
    </w:div>
    <w:div w:id="1250892312">
      <w:bodyDiv w:val="1"/>
      <w:marLeft w:val="0"/>
      <w:marRight w:val="0"/>
      <w:marTop w:val="0"/>
      <w:marBottom w:val="0"/>
      <w:divBdr>
        <w:top w:val="none" w:sz="0" w:space="0" w:color="auto"/>
        <w:left w:val="none" w:sz="0" w:space="0" w:color="auto"/>
        <w:bottom w:val="none" w:sz="0" w:space="0" w:color="auto"/>
        <w:right w:val="none" w:sz="0" w:space="0" w:color="auto"/>
      </w:divBdr>
      <w:divsChild>
        <w:div w:id="187333389">
          <w:marLeft w:val="0"/>
          <w:marRight w:val="0"/>
          <w:marTop w:val="0"/>
          <w:marBottom w:val="0"/>
          <w:divBdr>
            <w:top w:val="none" w:sz="0" w:space="0" w:color="auto"/>
            <w:left w:val="none" w:sz="0" w:space="0" w:color="auto"/>
            <w:bottom w:val="none" w:sz="0" w:space="0" w:color="auto"/>
            <w:right w:val="none" w:sz="0" w:space="0" w:color="auto"/>
          </w:divBdr>
        </w:div>
      </w:divsChild>
    </w:div>
    <w:div w:id="1316690393">
      <w:bodyDiv w:val="1"/>
      <w:marLeft w:val="0"/>
      <w:marRight w:val="0"/>
      <w:marTop w:val="0"/>
      <w:marBottom w:val="0"/>
      <w:divBdr>
        <w:top w:val="none" w:sz="0" w:space="0" w:color="auto"/>
        <w:left w:val="none" w:sz="0" w:space="0" w:color="auto"/>
        <w:bottom w:val="none" w:sz="0" w:space="0" w:color="auto"/>
        <w:right w:val="none" w:sz="0" w:space="0" w:color="auto"/>
      </w:divBdr>
      <w:divsChild>
        <w:div w:id="1871262252">
          <w:marLeft w:val="0"/>
          <w:marRight w:val="0"/>
          <w:marTop w:val="0"/>
          <w:marBottom w:val="0"/>
          <w:divBdr>
            <w:top w:val="none" w:sz="0" w:space="0" w:color="auto"/>
            <w:left w:val="none" w:sz="0" w:space="0" w:color="auto"/>
            <w:bottom w:val="none" w:sz="0" w:space="0" w:color="auto"/>
            <w:right w:val="none" w:sz="0" w:space="0" w:color="auto"/>
          </w:divBdr>
        </w:div>
      </w:divsChild>
    </w:div>
    <w:div w:id="1380978943">
      <w:bodyDiv w:val="1"/>
      <w:marLeft w:val="0"/>
      <w:marRight w:val="0"/>
      <w:marTop w:val="0"/>
      <w:marBottom w:val="0"/>
      <w:divBdr>
        <w:top w:val="none" w:sz="0" w:space="0" w:color="auto"/>
        <w:left w:val="none" w:sz="0" w:space="0" w:color="auto"/>
        <w:bottom w:val="none" w:sz="0" w:space="0" w:color="auto"/>
        <w:right w:val="none" w:sz="0" w:space="0" w:color="auto"/>
      </w:divBdr>
    </w:div>
    <w:div w:id="1433208429">
      <w:bodyDiv w:val="1"/>
      <w:marLeft w:val="0"/>
      <w:marRight w:val="0"/>
      <w:marTop w:val="0"/>
      <w:marBottom w:val="0"/>
      <w:divBdr>
        <w:top w:val="none" w:sz="0" w:space="0" w:color="auto"/>
        <w:left w:val="none" w:sz="0" w:space="0" w:color="auto"/>
        <w:bottom w:val="none" w:sz="0" w:space="0" w:color="auto"/>
        <w:right w:val="none" w:sz="0" w:space="0" w:color="auto"/>
      </w:divBdr>
    </w:div>
    <w:div w:id="1523938291">
      <w:bodyDiv w:val="1"/>
      <w:marLeft w:val="0"/>
      <w:marRight w:val="0"/>
      <w:marTop w:val="0"/>
      <w:marBottom w:val="0"/>
      <w:divBdr>
        <w:top w:val="none" w:sz="0" w:space="0" w:color="auto"/>
        <w:left w:val="none" w:sz="0" w:space="0" w:color="auto"/>
        <w:bottom w:val="none" w:sz="0" w:space="0" w:color="auto"/>
        <w:right w:val="none" w:sz="0" w:space="0" w:color="auto"/>
      </w:divBdr>
    </w:div>
    <w:div w:id="1613899237">
      <w:bodyDiv w:val="1"/>
      <w:marLeft w:val="0"/>
      <w:marRight w:val="0"/>
      <w:marTop w:val="0"/>
      <w:marBottom w:val="0"/>
      <w:divBdr>
        <w:top w:val="none" w:sz="0" w:space="0" w:color="auto"/>
        <w:left w:val="none" w:sz="0" w:space="0" w:color="auto"/>
        <w:bottom w:val="none" w:sz="0" w:space="0" w:color="auto"/>
        <w:right w:val="none" w:sz="0" w:space="0" w:color="auto"/>
      </w:divBdr>
    </w:div>
    <w:div w:id="1645114633">
      <w:bodyDiv w:val="1"/>
      <w:marLeft w:val="0"/>
      <w:marRight w:val="0"/>
      <w:marTop w:val="0"/>
      <w:marBottom w:val="0"/>
      <w:divBdr>
        <w:top w:val="none" w:sz="0" w:space="0" w:color="auto"/>
        <w:left w:val="none" w:sz="0" w:space="0" w:color="auto"/>
        <w:bottom w:val="none" w:sz="0" w:space="0" w:color="auto"/>
        <w:right w:val="none" w:sz="0" w:space="0" w:color="auto"/>
      </w:divBdr>
      <w:divsChild>
        <w:div w:id="247227038">
          <w:marLeft w:val="0"/>
          <w:marRight w:val="0"/>
          <w:marTop w:val="0"/>
          <w:marBottom w:val="0"/>
          <w:divBdr>
            <w:top w:val="none" w:sz="0" w:space="0" w:color="auto"/>
            <w:left w:val="none" w:sz="0" w:space="0" w:color="auto"/>
            <w:bottom w:val="none" w:sz="0" w:space="0" w:color="auto"/>
            <w:right w:val="none" w:sz="0" w:space="0" w:color="auto"/>
          </w:divBdr>
          <w:divsChild>
            <w:div w:id="2053456754">
              <w:marLeft w:val="0"/>
              <w:marRight w:val="0"/>
              <w:marTop w:val="0"/>
              <w:marBottom w:val="0"/>
              <w:divBdr>
                <w:top w:val="none" w:sz="0" w:space="0" w:color="auto"/>
                <w:left w:val="none" w:sz="0" w:space="0" w:color="auto"/>
                <w:bottom w:val="none" w:sz="0" w:space="0" w:color="auto"/>
                <w:right w:val="none" w:sz="0" w:space="0" w:color="auto"/>
              </w:divBdr>
              <w:divsChild>
                <w:div w:id="1016807244">
                  <w:marLeft w:val="0"/>
                  <w:marRight w:val="0"/>
                  <w:marTop w:val="0"/>
                  <w:marBottom w:val="0"/>
                  <w:divBdr>
                    <w:top w:val="none" w:sz="0" w:space="0" w:color="auto"/>
                    <w:left w:val="none" w:sz="0" w:space="0" w:color="auto"/>
                    <w:bottom w:val="none" w:sz="0" w:space="0" w:color="auto"/>
                    <w:right w:val="none" w:sz="0" w:space="0" w:color="auto"/>
                  </w:divBdr>
                </w:div>
                <w:div w:id="1506281457">
                  <w:marLeft w:val="0"/>
                  <w:marRight w:val="0"/>
                  <w:marTop w:val="0"/>
                  <w:marBottom w:val="0"/>
                  <w:divBdr>
                    <w:top w:val="none" w:sz="0" w:space="0" w:color="auto"/>
                    <w:left w:val="none" w:sz="0" w:space="0" w:color="auto"/>
                    <w:bottom w:val="none" w:sz="0" w:space="0" w:color="auto"/>
                    <w:right w:val="none" w:sz="0" w:space="0" w:color="auto"/>
                  </w:divBdr>
                </w:div>
                <w:div w:id="838232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72661">
          <w:marLeft w:val="0"/>
          <w:marRight w:val="0"/>
          <w:marTop w:val="0"/>
          <w:marBottom w:val="0"/>
          <w:divBdr>
            <w:top w:val="single" w:sz="6" w:space="0" w:color="909299"/>
            <w:left w:val="single" w:sz="6" w:space="0" w:color="909299"/>
            <w:bottom w:val="single" w:sz="6" w:space="0" w:color="909299"/>
            <w:right w:val="single" w:sz="6" w:space="0" w:color="909299"/>
          </w:divBdr>
          <w:divsChild>
            <w:div w:id="379936588">
              <w:marLeft w:val="0"/>
              <w:marRight w:val="0"/>
              <w:marTop w:val="0"/>
              <w:marBottom w:val="0"/>
              <w:divBdr>
                <w:top w:val="none" w:sz="0" w:space="0" w:color="auto"/>
                <w:left w:val="none" w:sz="0" w:space="0" w:color="auto"/>
                <w:bottom w:val="none" w:sz="0" w:space="0" w:color="auto"/>
                <w:right w:val="none" w:sz="0" w:space="0" w:color="auto"/>
              </w:divBdr>
              <w:divsChild>
                <w:div w:id="2011760534">
                  <w:marLeft w:val="0"/>
                  <w:marRight w:val="0"/>
                  <w:marTop w:val="0"/>
                  <w:marBottom w:val="0"/>
                  <w:divBdr>
                    <w:top w:val="none" w:sz="0" w:space="0" w:color="auto"/>
                    <w:left w:val="none" w:sz="0" w:space="0" w:color="auto"/>
                    <w:bottom w:val="none" w:sz="0" w:space="0" w:color="auto"/>
                    <w:right w:val="none" w:sz="0" w:space="0" w:color="auto"/>
                  </w:divBdr>
                  <w:divsChild>
                    <w:div w:id="2074697264">
                      <w:marLeft w:val="0"/>
                      <w:marRight w:val="0"/>
                      <w:marTop w:val="0"/>
                      <w:marBottom w:val="0"/>
                      <w:divBdr>
                        <w:top w:val="none" w:sz="0" w:space="0" w:color="auto"/>
                        <w:left w:val="none" w:sz="0" w:space="0" w:color="auto"/>
                        <w:bottom w:val="none" w:sz="0" w:space="0" w:color="auto"/>
                        <w:right w:val="none" w:sz="0" w:space="0" w:color="auto"/>
                      </w:divBdr>
                      <w:divsChild>
                        <w:div w:id="1843738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07297014">
      <w:bodyDiv w:val="1"/>
      <w:marLeft w:val="0"/>
      <w:marRight w:val="0"/>
      <w:marTop w:val="0"/>
      <w:marBottom w:val="0"/>
      <w:divBdr>
        <w:top w:val="none" w:sz="0" w:space="0" w:color="auto"/>
        <w:left w:val="none" w:sz="0" w:space="0" w:color="auto"/>
        <w:bottom w:val="none" w:sz="0" w:space="0" w:color="auto"/>
        <w:right w:val="none" w:sz="0" w:space="0" w:color="auto"/>
      </w:divBdr>
    </w:div>
    <w:div w:id="1716196127">
      <w:bodyDiv w:val="1"/>
      <w:marLeft w:val="0"/>
      <w:marRight w:val="0"/>
      <w:marTop w:val="0"/>
      <w:marBottom w:val="0"/>
      <w:divBdr>
        <w:top w:val="none" w:sz="0" w:space="0" w:color="auto"/>
        <w:left w:val="none" w:sz="0" w:space="0" w:color="auto"/>
        <w:bottom w:val="none" w:sz="0" w:space="0" w:color="auto"/>
        <w:right w:val="none" w:sz="0" w:space="0" w:color="auto"/>
      </w:divBdr>
    </w:div>
    <w:div w:id="1756827013">
      <w:bodyDiv w:val="1"/>
      <w:marLeft w:val="0"/>
      <w:marRight w:val="0"/>
      <w:marTop w:val="0"/>
      <w:marBottom w:val="0"/>
      <w:divBdr>
        <w:top w:val="none" w:sz="0" w:space="0" w:color="auto"/>
        <w:left w:val="none" w:sz="0" w:space="0" w:color="auto"/>
        <w:bottom w:val="none" w:sz="0" w:space="0" w:color="auto"/>
        <w:right w:val="none" w:sz="0" w:space="0" w:color="auto"/>
      </w:divBdr>
      <w:divsChild>
        <w:div w:id="383217690">
          <w:marLeft w:val="0"/>
          <w:marRight w:val="0"/>
          <w:marTop w:val="0"/>
          <w:marBottom w:val="0"/>
          <w:divBdr>
            <w:top w:val="none" w:sz="0" w:space="0" w:color="auto"/>
            <w:left w:val="none" w:sz="0" w:space="0" w:color="auto"/>
            <w:bottom w:val="none" w:sz="0" w:space="0" w:color="auto"/>
            <w:right w:val="none" w:sz="0" w:space="0" w:color="auto"/>
          </w:divBdr>
          <w:divsChild>
            <w:div w:id="1595625792">
              <w:marLeft w:val="0"/>
              <w:marRight w:val="0"/>
              <w:marTop w:val="0"/>
              <w:marBottom w:val="0"/>
              <w:divBdr>
                <w:top w:val="none" w:sz="0" w:space="0" w:color="auto"/>
                <w:left w:val="none" w:sz="0" w:space="0" w:color="auto"/>
                <w:bottom w:val="none" w:sz="0" w:space="0" w:color="auto"/>
                <w:right w:val="none" w:sz="0" w:space="0" w:color="auto"/>
              </w:divBdr>
              <w:divsChild>
                <w:div w:id="1199584003">
                  <w:marLeft w:val="0"/>
                  <w:marRight w:val="0"/>
                  <w:marTop w:val="0"/>
                  <w:marBottom w:val="0"/>
                  <w:divBdr>
                    <w:top w:val="none" w:sz="0" w:space="0" w:color="auto"/>
                    <w:left w:val="none" w:sz="0" w:space="0" w:color="auto"/>
                    <w:bottom w:val="none" w:sz="0" w:space="0" w:color="auto"/>
                    <w:right w:val="none" w:sz="0" w:space="0" w:color="auto"/>
                  </w:divBdr>
                </w:div>
                <w:div w:id="257645013">
                  <w:marLeft w:val="0"/>
                  <w:marRight w:val="0"/>
                  <w:marTop w:val="0"/>
                  <w:marBottom w:val="0"/>
                  <w:divBdr>
                    <w:top w:val="none" w:sz="0" w:space="0" w:color="auto"/>
                    <w:left w:val="none" w:sz="0" w:space="0" w:color="auto"/>
                    <w:bottom w:val="none" w:sz="0" w:space="0" w:color="auto"/>
                    <w:right w:val="none" w:sz="0" w:space="0" w:color="auto"/>
                  </w:divBdr>
                </w:div>
                <w:div w:id="1601331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27661">
          <w:marLeft w:val="0"/>
          <w:marRight w:val="0"/>
          <w:marTop w:val="0"/>
          <w:marBottom w:val="0"/>
          <w:divBdr>
            <w:top w:val="single" w:sz="6" w:space="0" w:color="909299"/>
            <w:left w:val="single" w:sz="6" w:space="0" w:color="909299"/>
            <w:bottom w:val="single" w:sz="6" w:space="0" w:color="909299"/>
            <w:right w:val="single" w:sz="6" w:space="0" w:color="909299"/>
          </w:divBdr>
          <w:divsChild>
            <w:div w:id="508451696">
              <w:marLeft w:val="0"/>
              <w:marRight w:val="0"/>
              <w:marTop w:val="0"/>
              <w:marBottom w:val="0"/>
              <w:divBdr>
                <w:top w:val="none" w:sz="0" w:space="0" w:color="auto"/>
                <w:left w:val="none" w:sz="0" w:space="0" w:color="auto"/>
                <w:bottom w:val="none" w:sz="0" w:space="0" w:color="auto"/>
                <w:right w:val="none" w:sz="0" w:space="0" w:color="auto"/>
              </w:divBdr>
              <w:divsChild>
                <w:div w:id="2135824520">
                  <w:marLeft w:val="0"/>
                  <w:marRight w:val="0"/>
                  <w:marTop w:val="0"/>
                  <w:marBottom w:val="0"/>
                  <w:divBdr>
                    <w:top w:val="none" w:sz="0" w:space="0" w:color="auto"/>
                    <w:left w:val="none" w:sz="0" w:space="0" w:color="auto"/>
                    <w:bottom w:val="none" w:sz="0" w:space="0" w:color="auto"/>
                    <w:right w:val="none" w:sz="0" w:space="0" w:color="auto"/>
                  </w:divBdr>
                  <w:divsChild>
                    <w:div w:id="1399203059">
                      <w:marLeft w:val="0"/>
                      <w:marRight w:val="0"/>
                      <w:marTop w:val="0"/>
                      <w:marBottom w:val="0"/>
                      <w:divBdr>
                        <w:top w:val="none" w:sz="0" w:space="0" w:color="auto"/>
                        <w:left w:val="none" w:sz="0" w:space="0" w:color="auto"/>
                        <w:bottom w:val="none" w:sz="0" w:space="0" w:color="auto"/>
                        <w:right w:val="none" w:sz="0" w:space="0" w:color="auto"/>
                      </w:divBdr>
                      <w:divsChild>
                        <w:div w:id="878930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02652150">
      <w:bodyDiv w:val="1"/>
      <w:marLeft w:val="0"/>
      <w:marRight w:val="0"/>
      <w:marTop w:val="0"/>
      <w:marBottom w:val="0"/>
      <w:divBdr>
        <w:top w:val="none" w:sz="0" w:space="0" w:color="auto"/>
        <w:left w:val="none" w:sz="0" w:space="0" w:color="auto"/>
        <w:bottom w:val="none" w:sz="0" w:space="0" w:color="auto"/>
        <w:right w:val="none" w:sz="0" w:space="0" w:color="auto"/>
      </w:divBdr>
      <w:divsChild>
        <w:div w:id="218127795">
          <w:marLeft w:val="0"/>
          <w:marRight w:val="0"/>
          <w:marTop w:val="0"/>
          <w:marBottom w:val="0"/>
          <w:divBdr>
            <w:top w:val="none" w:sz="0" w:space="0" w:color="auto"/>
            <w:left w:val="none" w:sz="0" w:space="0" w:color="auto"/>
            <w:bottom w:val="none" w:sz="0" w:space="0" w:color="auto"/>
            <w:right w:val="none" w:sz="0" w:space="0" w:color="auto"/>
          </w:divBdr>
          <w:divsChild>
            <w:div w:id="1705590802">
              <w:marLeft w:val="0"/>
              <w:marRight w:val="0"/>
              <w:marTop w:val="0"/>
              <w:marBottom w:val="0"/>
              <w:divBdr>
                <w:top w:val="none" w:sz="0" w:space="0" w:color="auto"/>
                <w:left w:val="none" w:sz="0" w:space="0" w:color="auto"/>
                <w:bottom w:val="none" w:sz="0" w:space="0" w:color="auto"/>
                <w:right w:val="none" w:sz="0" w:space="0" w:color="auto"/>
              </w:divBdr>
              <w:divsChild>
                <w:div w:id="1439838178">
                  <w:marLeft w:val="0"/>
                  <w:marRight w:val="0"/>
                  <w:marTop w:val="0"/>
                  <w:marBottom w:val="0"/>
                  <w:divBdr>
                    <w:top w:val="none" w:sz="0" w:space="0" w:color="auto"/>
                    <w:left w:val="none" w:sz="0" w:space="0" w:color="auto"/>
                    <w:bottom w:val="none" w:sz="0" w:space="0" w:color="auto"/>
                    <w:right w:val="none" w:sz="0" w:space="0" w:color="auto"/>
                  </w:divBdr>
                </w:div>
                <w:div w:id="278953892">
                  <w:marLeft w:val="0"/>
                  <w:marRight w:val="0"/>
                  <w:marTop w:val="0"/>
                  <w:marBottom w:val="0"/>
                  <w:divBdr>
                    <w:top w:val="none" w:sz="0" w:space="0" w:color="auto"/>
                    <w:left w:val="none" w:sz="0" w:space="0" w:color="auto"/>
                    <w:bottom w:val="none" w:sz="0" w:space="0" w:color="auto"/>
                    <w:right w:val="none" w:sz="0" w:space="0" w:color="auto"/>
                  </w:divBdr>
                </w:div>
                <w:div w:id="1953441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721447">
          <w:marLeft w:val="0"/>
          <w:marRight w:val="0"/>
          <w:marTop w:val="0"/>
          <w:marBottom w:val="0"/>
          <w:divBdr>
            <w:top w:val="single" w:sz="6" w:space="0" w:color="909299"/>
            <w:left w:val="single" w:sz="6" w:space="0" w:color="909299"/>
            <w:bottom w:val="single" w:sz="6" w:space="0" w:color="909299"/>
            <w:right w:val="single" w:sz="6" w:space="0" w:color="909299"/>
          </w:divBdr>
          <w:divsChild>
            <w:div w:id="975917067">
              <w:marLeft w:val="0"/>
              <w:marRight w:val="0"/>
              <w:marTop w:val="0"/>
              <w:marBottom w:val="0"/>
              <w:divBdr>
                <w:top w:val="none" w:sz="0" w:space="0" w:color="auto"/>
                <w:left w:val="none" w:sz="0" w:space="0" w:color="auto"/>
                <w:bottom w:val="none" w:sz="0" w:space="0" w:color="auto"/>
                <w:right w:val="none" w:sz="0" w:space="0" w:color="auto"/>
              </w:divBdr>
              <w:divsChild>
                <w:div w:id="944848555">
                  <w:marLeft w:val="0"/>
                  <w:marRight w:val="0"/>
                  <w:marTop w:val="0"/>
                  <w:marBottom w:val="0"/>
                  <w:divBdr>
                    <w:top w:val="none" w:sz="0" w:space="0" w:color="auto"/>
                    <w:left w:val="none" w:sz="0" w:space="0" w:color="auto"/>
                    <w:bottom w:val="none" w:sz="0" w:space="0" w:color="auto"/>
                    <w:right w:val="none" w:sz="0" w:space="0" w:color="auto"/>
                  </w:divBdr>
                  <w:divsChild>
                    <w:div w:id="1867985047">
                      <w:marLeft w:val="0"/>
                      <w:marRight w:val="0"/>
                      <w:marTop w:val="0"/>
                      <w:marBottom w:val="0"/>
                      <w:divBdr>
                        <w:top w:val="none" w:sz="0" w:space="0" w:color="auto"/>
                        <w:left w:val="none" w:sz="0" w:space="0" w:color="auto"/>
                        <w:bottom w:val="none" w:sz="0" w:space="0" w:color="auto"/>
                        <w:right w:val="none" w:sz="0" w:space="0" w:color="auto"/>
                      </w:divBdr>
                      <w:divsChild>
                        <w:div w:id="958803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38376046">
      <w:bodyDiv w:val="1"/>
      <w:marLeft w:val="0"/>
      <w:marRight w:val="0"/>
      <w:marTop w:val="0"/>
      <w:marBottom w:val="0"/>
      <w:divBdr>
        <w:top w:val="none" w:sz="0" w:space="0" w:color="auto"/>
        <w:left w:val="none" w:sz="0" w:space="0" w:color="auto"/>
        <w:bottom w:val="none" w:sz="0" w:space="0" w:color="auto"/>
        <w:right w:val="none" w:sz="0" w:space="0" w:color="auto"/>
      </w:divBdr>
    </w:div>
    <w:div w:id="1862739615">
      <w:bodyDiv w:val="1"/>
      <w:marLeft w:val="0"/>
      <w:marRight w:val="0"/>
      <w:marTop w:val="0"/>
      <w:marBottom w:val="0"/>
      <w:divBdr>
        <w:top w:val="none" w:sz="0" w:space="0" w:color="auto"/>
        <w:left w:val="none" w:sz="0" w:space="0" w:color="auto"/>
        <w:bottom w:val="none" w:sz="0" w:space="0" w:color="auto"/>
        <w:right w:val="none" w:sz="0" w:space="0" w:color="auto"/>
      </w:divBdr>
    </w:div>
    <w:div w:id="1867021731">
      <w:bodyDiv w:val="1"/>
      <w:marLeft w:val="0"/>
      <w:marRight w:val="0"/>
      <w:marTop w:val="0"/>
      <w:marBottom w:val="0"/>
      <w:divBdr>
        <w:top w:val="none" w:sz="0" w:space="0" w:color="auto"/>
        <w:left w:val="none" w:sz="0" w:space="0" w:color="auto"/>
        <w:bottom w:val="none" w:sz="0" w:space="0" w:color="auto"/>
        <w:right w:val="none" w:sz="0" w:space="0" w:color="auto"/>
      </w:divBdr>
    </w:div>
    <w:div w:id="1898080315">
      <w:bodyDiv w:val="1"/>
      <w:marLeft w:val="0"/>
      <w:marRight w:val="0"/>
      <w:marTop w:val="0"/>
      <w:marBottom w:val="0"/>
      <w:divBdr>
        <w:top w:val="none" w:sz="0" w:space="0" w:color="auto"/>
        <w:left w:val="none" w:sz="0" w:space="0" w:color="auto"/>
        <w:bottom w:val="none" w:sz="0" w:space="0" w:color="auto"/>
        <w:right w:val="none" w:sz="0" w:space="0" w:color="auto"/>
      </w:divBdr>
      <w:divsChild>
        <w:div w:id="856579832">
          <w:marLeft w:val="0"/>
          <w:marRight w:val="0"/>
          <w:marTop w:val="0"/>
          <w:marBottom w:val="0"/>
          <w:divBdr>
            <w:top w:val="none" w:sz="0" w:space="0" w:color="auto"/>
            <w:left w:val="none" w:sz="0" w:space="0" w:color="auto"/>
            <w:bottom w:val="none" w:sz="0" w:space="0" w:color="auto"/>
            <w:right w:val="none" w:sz="0" w:space="0" w:color="auto"/>
          </w:divBdr>
          <w:divsChild>
            <w:div w:id="273291630">
              <w:marLeft w:val="0"/>
              <w:marRight w:val="0"/>
              <w:marTop w:val="0"/>
              <w:marBottom w:val="0"/>
              <w:divBdr>
                <w:top w:val="none" w:sz="0" w:space="0" w:color="auto"/>
                <w:left w:val="none" w:sz="0" w:space="0" w:color="auto"/>
                <w:bottom w:val="none" w:sz="0" w:space="0" w:color="auto"/>
                <w:right w:val="none" w:sz="0" w:space="0" w:color="auto"/>
              </w:divBdr>
              <w:divsChild>
                <w:div w:id="1794208229">
                  <w:marLeft w:val="0"/>
                  <w:marRight w:val="0"/>
                  <w:marTop w:val="0"/>
                  <w:marBottom w:val="0"/>
                  <w:divBdr>
                    <w:top w:val="none" w:sz="0" w:space="0" w:color="auto"/>
                    <w:left w:val="none" w:sz="0" w:space="0" w:color="auto"/>
                    <w:bottom w:val="none" w:sz="0" w:space="0" w:color="auto"/>
                    <w:right w:val="none" w:sz="0" w:space="0" w:color="auto"/>
                  </w:divBdr>
                  <w:divsChild>
                    <w:div w:id="1764758705">
                      <w:marLeft w:val="0"/>
                      <w:marRight w:val="0"/>
                      <w:marTop w:val="0"/>
                      <w:marBottom w:val="0"/>
                      <w:divBdr>
                        <w:top w:val="none" w:sz="0" w:space="0" w:color="auto"/>
                        <w:left w:val="none" w:sz="0" w:space="0" w:color="auto"/>
                        <w:bottom w:val="none" w:sz="0" w:space="0" w:color="auto"/>
                        <w:right w:val="none" w:sz="0" w:space="0" w:color="auto"/>
                      </w:divBdr>
                      <w:divsChild>
                        <w:div w:id="331108098">
                          <w:marLeft w:val="0"/>
                          <w:marRight w:val="0"/>
                          <w:marTop w:val="0"/>
                          <w:marBottom w:val="0"/>
                          <w:divBdr>
                            <w:top w:val="none" w:sz="0" w:space="0" w:color="auto"/>
                            <w:left w:val="none" w:sz="0" w:space="0" w:color="auto"/>
                            <w:bottom w:val="none" w:sz="0" w:space="0" w:color="auto"/>
                            <w:right w:val="none" w:sz="0" w:space="0" w:color="auto"/>
                          </w:divBdr>
                          <w:divsChild>
                            <w:div w:id="1110079206">
                              <w:marLeft w:val="0"/>
                              <w:marRight w:val="0"/>
                              <w:marTop w:val="0"/>
                              <w:marBottom w:val="0"/>
                              <w:divBdr>
                                <w:top w:val="none" w:sz="0" w:space="0" w:color="auto"/>
                                <w:left w:val="none" w:sz="0" w:space="0" w:color="auto"/>
                                <w:bottom w:val="none" w:sz="0" w:space="0" w:color="auto"/>
                                <w:right w:val="none" w:sz="0" w:space="0" w:color="auto"/>
                              </w:divBdr>
                              <w:divsChild>
                                <w:div w:id="1643852315">
                                  <w:marLeft w:val="0"/>
                                  <w:marRight w:val="0"/>
                                  <w:marTop w:val="0"/>
                                  <w:marBottom w:val="0"/>
                                  <w:divBdr>
                                    <w:top w:val="none" w:sz="0" w:space="0" w:color="auto"/>
                                    <w:left w:val="none" w:sz="0" w:space="0" w:color="auto"/>
                                    <w:bottom w:val="none" w:sz="0" w:space="0" w:color="auto"/>
                                    <w:right w:val="none" w:sz="0" w:space="0" w:color="auto"/>
                                  </w:divBdr>
                                  <w:divsChild>
                                    <w:div w:id="1497112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596440">
                          <w:marLeft w:val="0"/>
                          <w:marRight w:val="0"/>
                          <w:marTop w:val="0"/>
                          <w:marBottom w:val="0"/>
                          <w:divBdr>
                            <w:top w:val="none" w:sz="0" w:space="0" w:color="auto"/>
                            <w:left w:val="none" w:sz="0" w:space="0" w:color="auto"/>
                            <w:bottom w:val="none" w:sz="0" w:space="0" w:color="auto"/>
                            <w:right w:val="none" w:sz="0" w:space="0" w:color="auto"/>
                          </w:divBdr>
                          <w:divsChild>
                            <w:div w:id="367029093">
                              <w:marLeft w:val="0"/>
                              <w:marRight w:val="0"/>
                              <w:marTop w:val="0"/>
                              <w:marBottom w:val="0"/>
                              <w:divBdr>
                                <w:top w:val="none" w:sz="0" w:space="0" w:color="auto"/>
                                <w:left w:val="none" w:sz="0" w:space="0" w:color="auto"/>
                                <w:bottom w:val="none" w:sz="0" w:space="0" w:color="auto"/>
                                <w:right w:val="none" w:sz="0" w:space="0" w:color="auto"/>
                              </w:divBdr>
                              <w:divsChild>
                                <w:div w:id="541014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16354427">
      <w:bodyDiv w:val="1"/>
      <w:marLeft w:val="0"/>
      <w:marRight w:val="0"/>
      <w:marTop w:val="0"/>
      <w:marBottom w:val="0"/>
      <w:divBdr>
        <w:top w:val="none" w:sz="0" w:space="0" w:color="auto"/>
        <w:left w:val="none" w:sz="0" w:space="0" w:color="auto"/>
        <w:bottom w:val="none" w:sz="0" w:space="0" w:color="auto"/>
        <w:right w:val="none" w:sz="0" w:space="0" w:color="auto"/>
      </w:divBdr>
    </w:div>
    <w:div w:id="1924071503">
      <w:bodyDiv w:val="1"/>
      <w:marLeft w:val="0"/>
      <w:marRight w:val="0"/>
      <w:marTop w:val="0"/>
      <w:marBottom w:val="0"/>
      <w:divBdr>
        <w:top w:val="none" w:sz="0" w:space="0" w:color="auto"/>
        <w:left w:val="none" w:sz="0" w:space="0" w:color="auto"/>
        <w:bottom w:val="none" w:sz="0" w:space="0" w:color="auto"/>
        <w:right w:val="none" w:sz="0" w:space="0" w:color="auto"/>
      </w:divBdr>
    </w:div>
    <w:div w:id="2004163481">
      <w:bodyDiv w:val="1"/>
      <w:marLeft w:val="0"/>
      <w:marRight w:val="0"/>
      <w:marTop w:val="0"/>
      <w:marBottom w:val="0"/>
      <w:divBdr>
        <w:top w:val="none" w:sz="0" w:space="0" w:color="auto"/>
        <w:left w:val="none" w:sz="0" w:space="0" w:color="auto"/>
        <w:bottom w:val="none" w:sz="0" w:space="0" w:color="auto"/>
        <w:right w:val="none" w:sz="0" w:space="0" w:color="auto"/>
      </w:divBdr>
    </w:div>
    <w:div w:id="20869500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hyperlink" Target="https://archive.ics.uci.edu/datasets" TargetMode="Externa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hyperlink" Target="https://github.com/gagolews/clustering-data-v1/" TargetMode="Externa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yperlink" Target="https://cluster-validity-indices.readthedocs.io/en/latest/_autosummary/cvi.modules.html" TargetMode="External"/><Relationship Id="rId11" Type="http://schemas.openxmlformats.org/officeDocument/2006/relationships/image" Target="media/image5.png"/><Relationship Id="rId5" Type="http://schemas.openxmlformats.org/officeDocument/2006/relationships/hyperlink" Target="mailto:ardeleaneugenrichard@gmail.com" TargetMode="Externa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hyperlink" Target="https://github.com/ArdeleanRichard/Clustering-Validity"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2893</TotalTime>
  <Pages>41</Pages>
  <Words>74887</Words>
  <Characters>426861</Characters>
  <Application>Microsoft Office Word</Application>
  <DocSecurity>0</DocSecurity>
  <Lines>3557</Lines>
  <Paragraphs>10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0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 Richard Ardelean</dc:creator>
  <cp:keywords/>
  <dc:description/>
  <cp:lastModifiedBy>Ardelean, Eugen Richard</cp:lastModifiedBy>
  <cp:revision>2329</cp:revision>
  <dcterms:created xsi:type="dcterms:W3CDTF">2025-01-20T19:30:00Z</dcterms:created>
  <dcterms:modified xsi:type="dcterms:W3CDTF">2025-12-03T0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b58b62f-6f94-46bd-8089-18e64b0a9abb_Enabled">
    <vt:lpwstr>true</vt:lpwstr>
  </property>
  <property fmtid="{D5CDD505-2E9C-101B-9397-08002B2CF9AE}" pid="3" name="MSIP_Label_5b58b62f-6f94-46bd-8089-18e64b0a9abb_SetDate">
    <vt:lpwstr>2025-01-20T19:38:15Z</vt:lpwstr>
  </property>
  <property fmtid="{D5CDD505-2E9C-101B-9397-08002B2CF9AE}" pid="4" name="MSIP_Label_5b58b62f-6f94-46bd-8089-18e64b0a9abb_Method">
    <vt:lpwstr>Standard</vt:lpwstr>
  </property>
  <property fmtid="{D5CDD505-2E9C-101B-9397-08002B2CF9AE}" pid="5" name="MSIP_Label_5b58b62f-6f94-46bd-8089-18e64b0a9abb_Name">
    <vt:lpwstr>defa4170-0d19-0005-0004-bc88714345d2</vt:lpwstr>
  </property>
  <property fmtid="{D5CDD505-2E9C-101B-9397-08002B2CF9AE}" pid="6" name="MSIP_Label_5b58b62f-6f94-46bd-8089-18e64b0a9abb_SiteId">
    <vt:lpwstr>a6eb79fa-c4a9-4cce-818d-b85274d15305</vt:lpwstr>
  </property>
  <property fmtid="{D5CDD505-2E9C-101B-9397-08002B2CF9AE}" pid="7" name="MSIP_Label_5b58b62f-6f94-46bd-8089-18e64b0a9abb_ActionId">
    <vt:lpwstr>c1eacceb-601f-45b9-a21b-1ec06528f136</vt:lpwstr>
  </property>
  <property fmtid="{D5CDD505-2E9C-101B-9397-08002B2CF9AE}" pid="8" name="MSIP_Label_5b58b62f-6f94-46bd-8089-18e64b0a9abb_ContentBits">
    <vt:lpwstr>0</vt:lpwstr>
  </property>
  <property fmtid="{D5CDD505-2E9C-101B-9397-08002B2CF9AE}" pid="9" name="ZOTERO_PREF_1">
    <vt:lpwstr>&lt;data data-version="3" zotero-version="7.0.16"&gt;&lt;session id="v5t0h67K"/&gt;&lt;style id="http://www.zotero.org/styles/vancouver" locale="en-US" hasBibliography="1" bibliographyStyleHasBeenSet="1"/&gt;&lt;prefs&gt;&lt;pref name="fieldType" value="Field"/&gt;&lt;pref name="automati</vt:lpwstr>
  </property>
  <property fmtid="{D5CDD505-2E9C-101B-9397-08002B2CF9AE}" pid="10" name="ZOTERO_PREF_2">
    <vt:lpwstr>cJournalAbbreviations" value="true"/&gt;&lt;pref name="dontAskDelayCitationUpdates" value="true"/&gt;&lt;/prefs&gt;&lt;/data&gt;</vt:lpwstr>
  </property>
</Properties>
</file>